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21.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ACC10E" w14:textId="4DFE236A" w:rsidR="006C6009" w:rsidRPr="00233928" w:rsidRDefault="008A4676" w:rsidP="00050D80">
      <w:pPr>
        <w:jc w:val="center"/>
        <w:rPr>
          <w:rFonts w:cs="Arial"/>
          <w:lang w:val="es-CO"/>
        </w:rPr>
      </w:pPr>
      <w:r>
        <w:rPr>
          <w:rFonts w:cs="Arial"/>
          <w:b/>
          <w:sz w:val="40"/>
          <w:szCs w:val="40"/>
          <w:lang w:val="es-CO"/>
        </w:rPr>
        <w:t>Título de la tesis doctoral</w:t>
      </w:r>
    </w:p>
    <w:p w14:paraId="7227CB57" w14:textId="77777777" w:rsidR="008A043B" w:rsidRDefault="008A043B" w:rsidP="002447D1">
      <w:pPr>
        <w:rPr>
          <w:lang w:val="es-CO"/>
        </w:rPr>
      </w:pPr>
    </w:p>
    <w:p w14:paraId="01B5CA04" w14:textId="77777777" w:rsidR="008A043B" w:rsidRDefault="008A043B" w:rsidP="002447D1">
      <w:pPr>
        <w:rPr>
          <w:lang w:val="es-CO"/>
        </w:rPr>
      </w:pPr>
    </w:p>
    <w:p w14:paraId="2A9C7501" w14:textId="77777777" w:rsidR="00D76F6D" w:rsidRDefault="00D76F6D" w:rsidP="002447D1">
      <w:pPr>
        <w:rPr>
          <w:lang w:val="es-CO"/>
        </w:rPr>
      </w:pPr>
    </w:p>
    <w:p w14:paraId="59F495C5" w14:textId="77777777" w:rsidR="002447D1" w:rsidRDefault="002447D1" w:rsidP="002447D1">
      <w:pPr>
        <w:rPr>
          <w:sz w:val="32"/>
          <w:szCs w:val="32"/>
          <w:lang w:val="es-CO"/>
        </w:rPr>
      </w:pPr>
    </w:p>
    <w:p w14:paraId="578739B8" w14:textId="5C12D7FB" w:rsidR="00ED492C" w:rsidRPr="003F29DB" w:rsidRDefault="008A4676" w:rsidP="00041D44">
      <w:pPr>
        <w:jc w:val="center"/>
        <w:rPr>
          <w:rFonts w:cs="Arial"/>
          <w:b/>
          <w:bCs/>
          <w:sz w:val="32"/>
          <w:szCs w:val="32"/>
          <w:lang w:val="es-CO"/>
        </w:rPr>
      </w:pPr>
      <w:r>
        <w:rPr>
          <w:rFonts w:cs="Arial"/>
          <w:b/>
          <w:bCs/>
          <w:sz w:val="32"/>
          <w:szCs w:val="32"/>
          <w:lang w:val="es-CO"/>
        </w:rPr>
        <w:t>Nombre completo del estudiante</w:t>
      </w:r>
    </w:p>
    <w:p w14:paraId="0FD673B4" w14:textId="77777777" w:rsidR="002447D1" w:rsidRDefault="002447D1" w:rsidP="002447D1">
      <w:pPr>
        <w:rPr>
          <w:lang w:val="es-CO"/>
        </w:rPr>
      </w:pPr>
    </w:p>
    <w:p w14:paraId="6D4407DA" w14:textId="77777777" w:rsidR="002447D1" w:rsidRDefault="002447D1" w:rsidP="002447D1">
      <w:pPr>
        <w:rPr>
          <w:lang w:val="es-CO"/>
        </w:rPr>
      </w:pPr>
    </w:p>
    <w:p w14:paraId="1F3936BC" w14:textId="77777777" w:rsidR="003F29DB" w:rsidRDefault="003F29DB" w:rsidP="002447D1">
      <w:pPr>
        <w:rPr>
          <w:lang w:val="es-CO"/>
        </w:rPr>
      </w:pPr>
    </w:p>
    <w:p w14:paraId="16EFEC85" w14:textId="6256B85D" w:rsidR="00D76F6D" w:rsidRDefault="00E41093" w:rsidP="00C06262">
      <w:pPr>
        <w:jc w:val="center"/>
        <w:rPr>
          <w:rFonts w:cs="Arial"/>
          <w:b/>
          <w:sz w:val="28"/>
          <w:szCs w:val="28"/>
          <w:lang w:val="es-CO"/>
        </w:rPr>
      </w:pPr>
      <w:r>
        <w:rPr>
          <w:rFonts w:cs="Arial"/>
          <w:b/>
          <w:noProof/>
          <w:sz w:val="28"/>
          <w:szCs w:val="28"/>
          <w:lang w:val="es-CO"/>
        </w:rPr>
        <w:drawing>
          <wp:inline distT="0" distB="0" distL="0" distR="0" wp14:anchorId="33EBA2AD" wp14:editId="694E3570">
            <wp:extent cx="5972164" cy="1733265"/>
            <wp:effectExtent l="0" t="0" r="0" b="635"/>
            <wp:docPr id="892838575" name="Imagen 4"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38575" name="Imagen 4" descr="Logotipo, nombre de la empresa&#10;&#10;Descripción generada automáticamente"/>
                    <pic:cNvPicPr/>
                  </pic:nvPicPr>
                  <pic:blipFill rotWithShape="1">
                    <a:blip r:embed="rId8"/>
                    <a:srcRect t="35417" b="35560"/>
                    <a:stretch/>
                  </pic:blipFill>
                  <pic:spPr bwMode="auto">
                    <a:xfrm>
                      <a:off x="0" y="0"/>
                      <a:ext cx="5972810" cy="1733452"/>
                    </a:xfrm>
                    <a:prstGeom prst="rect">
                      <a:avLst/>
                    </a:prstGeom>
                    <a:ln>
                      <a:noFill/>
                    </a:ln>
                    <a:extLst>
                      <a:ext uri="{53640926-AAD7-44D8-BBD7-CCE9431645EC}">
                        <a14:shadowObscured xmlns:a14="http://schemas.microsoft.com/office/drawing/2010/main"/>
                      </a:ext>
                    </a:extLst>
                  </pic:spPr>
                </pic:pic>
              </a:graphicData>
            </a:graphic>
          </wp:inline>
        </w:drawing>
      </w:r>
    </w:p>
    <w:p w14:paraId="2026BDE3" w14:textId="77777777" w:rsidR="002447D1" w:rsidRDefault="002447D1" w:rsidP="008C4E61">
      <w:pPr>
        <w:rPr>
          <w:lang w:val="es-CO"/>
        </w:rPr>
      </w:pPr>
    </w:p>
    <w:p w14:paraId="483ACD36" w14:textId="77777777" w:rsidR="002447D1" w:rsidRDefault="002447D1" w:rsidP="008C4E61">
      <w:pPr>
        <w:rPr>
          <w:lang w:val="es-CO"/>
        </w:rPr>
      </w:pPr>
    </w:p>
    <w:p w14:paraId="6C2575A2" w14:textId="77777777" w:rsidR="00591DFE" w:rsidRDefault="00591DFE" w:rsidP="008C4E61">
      <w:pPr>
        <w:rPr>
          <w:lang w:val="es-CO"/>
        </w:rPr>
      </w:pPr>
    </w:p>
    <w:p w14:paraId="590DB3F0" w14:textId="77777777" w:rsidR="00591DFE" w:rsidRDefault="00591DFE" w:rsidP="008C4E61">
      <w:pPr>
        <w:rPr>
          <w:lang w:val="es-CO"/>
        </w:rPr>
      </w:pPr>
    </w:p>
    <w:p w14:paraId="549529BA" w14:textId="77777777" w:rsidR="00591DFE" w:rsidRDefault="00591DFE" w:rsidP="008C4E61">
      <w:pPr>
        <w:rPr>
          <w:lang w:val="es-CO"/>
        </w:rPr>
      </w:pPr>
    </w:p>
    <w:p w14:paraId="73B6D16D" w14:textId="77777777" w:rsidR="008C4E61" w:rsidRDefault="008C4E61" w:rsidP="008C4E61">
      <w:pPr>
        <w:rPr>
          <w:lang w:val="es-CO"/>
        </w:rPr>
      </w:pPr>
    </w:p>
    <w:p w14:paraId="37A0C978" w14:textId="2BE7B927" w:rsidR="00C06262" w:rsidRDefault="00DE5353" w:rsidP="00C06262">
      <w:pPr>
        <w:jc w:val="center"/>
        <w:rPr>
          <w:rFonts w:cs="Arial"/>
          <w:b/>
          <w:sz w:val="28"/>
          <w:szCs w:val="28"/>
          <w:lang w:val="es-CO"/>
        </w:rPr>
      </w:pPr>
      <w:r w:rsidRPr="00233928">
        <w:rPr>
          <w:rFonts w:cs="Arial"/>
          <w:b/>
          <w:sz w:val="28"/>
          <w:szCs w:val="28"/>
          <w:lang w:val="es-CO"/>
        </w:rPr>
        <w:t xml:space="preserve">UNIVERSIDAD </w:t>
      </w:r>
      <w:r w:rsidR="008A4676">
        <w:rPr>
          <w:rFonts w:cs="Arial"/>
          <w:b/>
          <w:sz w:val="28"/>
          <w:szCs w:val="28"/>
          <w:lang w:val="es-CO"/>
        </w:rPr>
        <w:t>DE LA COSTA</w:t>
      </w:r>
    </w:p>
    <w:p w14:paraId="711009A1" w14:textId="172FD011" w:rsidR="00E2284A" w:rsidRPr="003E50D9" w:rsidRDefault="002644ED" w:rsidP="00C06262">
      <w:pPr>
        <w:jc w:val="center"/>
        <w:rPr>
          <w:rFonts w:cs="Arial"/>
          <w:b/>
          <w:sz w:val="26"/>
          <w:szCs w:val="26"/>
          <w:lang w:val="es-CO"/>
        </w:rPr>
      </w:pPr>
      <w:r>
        <w:rPr>
          <w:rFonts w:cs="Arial"/>
          <w:b/>
          <w:sz w:val="26"/>
          <w:szCs w:val="26"/>
          <w:lang w:val="es-CO"/>
        </w:rPr>
        <w:t>Departamento de Ciencias de la Computación y Electrónica</w:t>
      </w:r>
      <w:r w:rsidRPr="003E50D9">
        <w:rPr>
          <w:rFonts w:cs="Arial"/>
          <w:b/>
          <w:sz w:val="26"/>
          <w:szCs w:val="26"/>
          <w:lang w:val="es-CO"/>
        </w:rPr>
        <w:t xml:space="preserve"> </w:t>
      </w:r>
    </w:p>
    <w:p w14:paraId="0FC65270" w14:textId="4AFB2894" w:rsidR="00B35B0D" w:rsidRPr="002644ED" w:rsidRDefault="008A4676" w:rsidP="00C06262">
      <w:pPr>
        <w:jc w:val="center"/>
        <w:rPr>
          <w:rFonts w:cs="Arial"/>
          <w:b/>
          <w:sz w:val="26"/>
          <w:szCs w:val="26"/>
          <w:lang w:val="es-CO"/>
        </w:rPr>
      </w:pPr>
      <w:r w:rsidRPr="002644ED">
        <w:rPr>
          <w:rFonts w:cs="Arial"/>
          <w:b/>
          <w:sz w:val="26"/>
          <w:szCs w:val="26"/>
          <w:lang w:val="es-CO"/>
        </w:rPr>
        <w:t>Doctorado en Tecnologías de la Información y la Comunicación</w:t>
      </w:r>
    </w:p>
    <w:p w14:paraId="196A2225" w14:textId="0895B650" w:rsidR="0090373D" w:rsidRDefault="00B35B0D" w:rsidP="003C48D2">
      <w:pPr>
        <w:jc w:val="center"/>
        <w:rPr>
          <w:rFonts w:cs="Arial"/>
          <w:lang w:val="es-CO"/>
        </w:rPr>
      </w:pPr>
      <w:r w:rsidRPr="00233928">
        <w:rPr>
          <w:rFonts w:cs="Arial"/>
          <w:lang w:val="es-CO"/>
        </w:rPr>
        <w:t>Barranquilla</w:t>
      </w:r>
      <w:r w:rsidR="006F2E10" w:rsidRPr="00233928">
        <w:rPr>
          <w:rFonts w:cs="Arial"/>
          <w:lang w:val="es-CO"/>
        </w:rPr>
        <w:t>,</w:t>
      </w:r>
      <w:r w:rsidR="0090373D">
        <w:rPr>
          <w:rFonts w:cs="Arial"/>
          <w:lang w:val="es-CO"/>
        </w:rPr>
        <w:t xml:space="preserve"> Colombia</w:t>
      </w:r>
    </w:p>
    <w:p w14:paraId="37EFD30E" w14:textId="25AB1695" w:rsidR="008D1B76" w:rsidRDefault="00DC565E" w:rsidP="003C48D2">
      <w:pPr>
        <w:jc w:val="center"/>
        <w:rPr>
          <w:rFonts w:cs="Arial"/>
          <w:lang w:val="es-CO"/>
        </w:rPr>
      </w:pPr>
      <w:r w:rsidRPr="00DC565E">
        <w:rPr>
          <w:rFonts w:cs="Arial"/>
          <w:highlight w:val="lightGray"/>
          <w:lang w:val="es-CO"/>
        </w:rPr>
        <w:t>Mes</w:t>
      </w:r>
      <w:r>
        <w:rPr>
          <w:rFonts w:cs="Arial"/>
          <w:lang w:val="es-CO"/>
        </w:rPr>
        <w:t xml:space="preserve">, </w:t>
      </w:r>
      <w:r w:rsidR="00E54786" w:rsidRPr="00233928">
        <w:rPr>
          <w:rFonts w:cs="Arial"/>
          <w:lang w:val="es-CO"/>
        </w:rPr>
        <w:t>20</w:t>
      </w:r>
      <w:r w:rsidR="00B35B0D" w:rsidRPr="00233928">
        <w:rPr>
          <w:rFonts w:cs="Arial"/>
          <w:lang w:val="es-CO"/>
        </w:rPr>
        <w:t>2</w:t>
      </w:r>
      <w:r w:rsidR="008A4676">
        <w:rPr>
          <w:rFonts w:cs="Arial"/>
          <w:lang w:val="es-CO"/>
        </w:rPr>
        <w:t>4</w:t>
      </w:r>
    </w:p>
    <w:p w14:paraId="2F153D39" w14:textId="77777777" w:rsidR="002B4393" w:rsidRDefault="002B4393" w:rsidP="002B4393">
      <w:pPr>
        <w:rPr>
          <w:lang w:val="es-CO"/>
        </w:rPr>
      </w:pPr>
    </w:p>
    <w:p w14:paraId="7F2C04DD" w14:textId="77777777" w:rsidR="002B4393" w:rsidRDefault="002B4393" w:rsidP="003F29DB">
      <w:pPr>
        <w:jc w:val="center"/>
        <w:rPr>
          <w:rFonts w:cs="Arial"/>
          <w:lang w:val="es-CO"/>
        </w:rPr>
        <w:sectPr w:rsidR="002B4393" w:rsidSect="009749FE">
          <w:footerReference w:type="first" r:id="rId9"/>
          <w:pgSz w:w="12242" w:h="15842" w:code="1"/>
          <w:pgMar w:top="1418" w:right="1418" w:bottom="1418" w:left="1418" w:header="709" w:footer="709" w:gutter="0"/>
          <w:pgNumType w:fmt="upperRoman"/>
          <w:cols w:space="708"/>
          <w:titlePg/>
          <w:docGrid w:linePitch="360"/>
        </w:sectPr>
      </w:pPr>
    </w:p>
    <w:p w14:paraId="0013F72D" w14:textId="0ABDA256" w:rsidR="00E2284A" w:rsidRPr="00233928" w:rsidRDefault="007249A1" w:rsidP="00236728">
      <w:pPr>
        <w:jc w:val="center"/>
        <w:rPr>
          <w:rFonts w:cs="Arial"/>
          <w:b/>
          <w:lang w:val="es-CO"/>
        </w:rPr>
      </w:pPr>
      <w:r w:rsidRPr="007249A1">
        <w:rPr>
          <w:rFonts w:cs="Arial"/>
          <w:b/>
          <w:sz w:val="40"/>
          <w:szCs w:val="40"/>
          <w:lang w:val="es-CO"/>
        </w:rPr>
        <w:lastRenderedPageBreak/>
        <w:t>Título de la tesis doctoral</w:t>
      </w:r>
    </w:p>
    <w:p w14:paraId="11886ADA" w14:textId="77777777" w:rsidR="004831E1" w:rsidRDefault="004831E1" w:rsidP="002644ED">
      <w:pPr>
        <w:rPr>
          <w:rFonts w:cs="Arial"/>
          <w:b/>
          <w:bCs/>
          <w:sz w:val="28"/>
          <w:szCs w:val="28"/>
          <w:lang w:val="es-CO"/>
        </w:rPr>
      </w:pPr>
    </w:p>
    <w:p w14:paraId="47BF0EF9" w14:textId="77777777" w:rsidR="004831E1" w:rsidRDefault="004831E1" w:rsidP="002644ED">
      <w:pPr>
        <w:rPr>
          <w:rFonts w:cs="Arial"/>
          <w:b/>
          <w:bCs/>
          <w:sz w:val="28"/>
          <w:szCs w:val="28"/>
          <w:lang w:val="es-CO"/>
        </w:rPr>
      </w:pPr>
    </w:p>
    <w:p w14:paraId="18FE196B" w14:textId="62AFE8F2" w:rsidR="00E2284A" w:rsidRPr="00FF61F4" w:rsidRDefault="007249A1" w:rsidP="00E2284A">
      <w:pPr>
        <w:jc w:val="center"/>
        <w:rPr>
          <w:rFonts w:cs="Arial"/>
          <w:b/>
          <w:bCs/>
          <w:sz w:val="28"/>
          <w:szCs w:val="28"/>
          <w:lang w:val="es-CO"/>
        </w:rPr>
      </w:pPr>
      <w:r w:rsidRPr="007249A1">
        <w:rPr>
          <w:rFonts w:cs="Arial"/>
          <w:b/>
          <w:bCs/>
          <w:sz w:val="28"/>
          <w:szCs w:val="28"/>
          <w:lang w:val="es-CO"/>
        </w:rPr>
        <w:t>Nombre completo del estudiante</w:t>
      </w:r>
    </w:p>
    <w:p w14:paraId="6721EDD2" w14:textId="77777777" w:rsidR="00E2284A" w:rsidRDefault="00E2284A" w:rsidP="00E2284A">
      <w:pPr>
        <w:jc w:val="center"/>
        <w:rPr>
          <w:rFonts w:cs="Arial"/>
          <w:bCs/>
          <w:lang w:val="es-CO"/>
        </w:rPr>
      </w:pPr>
      <w:r w:rsidRPr="007134F8">
        <w:rPr>
          <w:rFonts w:cs="Arial"/>
          <w:bCs/>
          <w:lang w:val="es-CO"/>
        </w:rPr>
        <w:t xml:space="preserve">Trabajo de grado para optar al título de </w:t>
      </w:r>
    </w:p>
    <w:p w14:paraId="67E8AF9D" w14:textId="5696748F" w:rsidR="00E2284A" w:rsidRPr="00233928" w:rsidRDefault="00E2284A" w:rsidP="00236728">
      <w:pPr>
        <w:jc w:val="center"/>
        <w:rPr>
          <w:rFonts w:cs="Arial"/>
          <w:b/>
          <w:lang w:val="es-CO"/>
        </w:rPr>
      </w:pPr>
      <w:r w:rsidRPr="007134F8">
        <w:rPr>
          <w:rFonts w:cs="Arial"/>
          <w:bCs/>
          <w:lang w:val="es-CO"/>
        </w:rPr>
        <w:t>Doctor</w:t>
      </w:r>
      <w:r w:rsidR="007249A1">
        <w:rPr>
          <w:rFonts w:cs="Arial"/>
          <w:bCs/>
          <w:lang w:val="es-CO"/>
        </w:rPr>
        <w:t>(a)</w:t>
      </w:r>
      <w:r w:rsidRPr="007134F8">
        <w:rPr>
          <w:rFonts w:cs="Arial"/>
          <w:bCs/>
          <w:lang w:val="es-CO"/>
        </w:rPr>
        <w:t xml:space="preserve"> en </w:t>
      </w:r>
      <w:r w:rsidR="007249A1">
        <w:rPr>
          <w:rFonts w:cs="Arial"/>
          <w:bCs/>
          <w:lang w:val="es-CO"/>
        </w:rPr>
        <w:t>Tecnologías de la Información y la Comunicación</w:t>
      </w:r>
    </w:p>
    <w:p w14:paraId="6F761F3B" w14:textId="77777777" w:rsidR="008A043B" w:rsidRDefault="008A043B" w:rsidP="005B7442">
      <w:pPr>
        <w:rPr>
          <w:lang w:val="es-CO"/>
        </w:rPr>
      </w:pPr>
    </w:p>
    <w:p w14:paraId="05446325" w14:textId="77777777" w:rsidR="008A043B" w:rsidRDefault="008A043B" w:rsidP="005B7442">
      <w:pPr>
        <w:rPr>
          <w:lang w:val="es-CO"/>
        </w:rPr>
      </w:pPr>
    </w:p>
    <w:p w14:paraId="64A611FE" w14:textId="7F89D723" w:rsidR="00E2284A" w:rsidRPr="00233928" w:rsidRDefault="00236728" w:rsidP="00E2284A">
      <w:pPr>
        <w:jc w:val="center"/>
        <w:rPr>
          <w:rFonts w:cs="Arial"/>
          <w:b/>
          <w:lang w:val="es-CO"/>
        </w:rPr>
      </w:pPr>
      <w:r>
        <w:rPr>
          <w:rFonts w:cs="Arial"/>
          <w:b/>
          <w:lang w:val="es-CO"/>
        </w:rPr>
        <w:t>Director</w:t>
      </w:r>
      <w:r w:rsidR="00E2284A" w:rsidRPr="00233928">
        <w:rPr>
          <w:rFonts w:cs="Arial"/>
          <w:b/>
          <w:lang w:val="es-CO"/>
        </w:rPr>
        <w:t>:</w:t>
      </w:r>
    </w:p>
    <w:p w14:paraId="520D360F" w14:textId="33173A00" w:rsidR="00E2284A" w:rsidRPr="00233928" w:rsidRDefault="007249A1" w:rsidP="00E2284A">
      <w:pPr>
        <w:jc w:val="center"/>
        <w:rPr>
          <w:rFonts w:cs="Arial"/>
          <w:lang w:val="es-CO"/>
        </w:rPr>
      </w:pPr>
      <w:r>
        <w:rPr>
          <w:rFonts w:cs="Arial"/>
          <w:lang w:val="es-CO"/>
        </w:rPr>
        <w:t>Nombre Completo</w:t>
      </w:r>
      <w:r w:rsidR="00E2284A" w:rsidRPr="00233928">
        <w:rPr>
          <w:rFonts w:cs="Arial"/>
          <w:lang w:val="es-CO"/>
        </w:rPr>
        <w:t>, Ph.D.</w:t>
      </w:r>
    </w:p>
    <w:p w14:paraId="5FDFAFCB" w14:textId="6DCC7953" w:rsidR="00E2284A" w:rsidRPr="00236728" w:rsidRDefault="00236728" w:rsidP="00E2284A">
      <w:pPr>
        <w:jc w:val="center"/>
        <w:rPr>
          <w:rFonts w:cs="Arial"/>
          <w:b/>
          <w:lang w:val="es-CO"/>
        </w:rPr>
      </w:pPr>
      <w:r w:rsidRPr="00B46FD3">
        <w:rPr>
          <w:rFonts w:cs="Arial"/>
          <w:b/>
          <w:lang w:val="es-CO"/>
        </w:rPr>
        <w:t>Codirector</w:t>
      </w:r>
      <w:r w:rsidR="00E2284A" w:rsidRPr="00B46FD3">
        <w:rPr>
          <w:rFonts w:cs="Arial"/>
          <w:b/>
          <w:lang w:val="es-CO"/>
        </w:rPr>
        <w:t>:</w:t>
      </w:r>
    </w:p>
    <w:p w14:paraId="6581BAE8" w14:textId="54C7691D" w:rsidR="00E2284A" w:rsidRDefault="007249A1" w:rsidP="00B2325C">
      <w:pPr>
        <w:jc w:val="center"/>
        <w:rPr>
          <w:rFonts w:cs="Arial"/>
          <w:lang w:val="es-CO"/>
        </w:rPr>
      </w:pPr>
      <w:r>
        <w:rPr>
          <w:rFonts w:cs="Arial"/>
          <w:lang w:val="es-CO"/>
        </w:rPr>
        <w:t>Nombre completo</w:t>
      </w:r>
      <w:r w:rsidR="00E2284A" w:rsidRPr="00236728">
        <w:rPr>
          <w:rFonts w:cs="Arial"/>
          <w:lang w:val="es-CO"/>
        </w:rPr>
        <w:t>, Ph. D.</w:t>
      </w:r>
    </w:p>
    <w:p w14:paraId="2FC4F715" w14:textId="77777777" w:rsidR="00591DFE" w:rsidRDefault="00591DFE" w:rsidP="005B7442">
      <w:pPr>
        <w:rPr>
          <w:lang w:val="es-CO"/>
        </w:rPr>
      </w:pPr>
    </w:p>
    <w:p w14:paraId="07D15487" w14:textId="2669AA8B" w:rsidR="00B2325C" w:rsidRDefault="005A0ACE" w:rsidP="00E2284A">
      <w:pPr>
        <w:jc w:val="center"/>
        <w:rPr>
          <w:rFonts w:cs="Arial"/>
          <w:b/>
          <w:sz w:val="28"/>
          <w:szCs w:val="28"/>
          <w:lang w:val="es-CO"/>
        </w:rPr>
      </w:pPr>
      <w:r>
        <w:rPr>
          <w:rFonts w:cs="Arial"/>
          <w:b/>
          <w:noProof/>
          <w:sz w:val="28"/>
          <w:szCs w:val="28"/>
          <w:lang w:val="es-CO"/>
        </w:rPr>
        <w:drawing>
          <wp:inline distT="0" distB="0" distL="0" distR="0" wp14:anchorId="3EC068B1" wp14:editId="767D321A">
            <wp:extent cx="5972164" cy="1733265"/>
            <wp:effectExtent l="0" t="0" r="0" b="635"/>
            <wp:docPr id="1723939309" name="Imagen 4"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38575" name="Imagen 4" descr="Logotipo, nombre de la empresa&#10;&#10;Descripción generada automáticamente"/>
                    <pic:cNvPicPr/>
                  </pic:nvPicPr>
                  <pic:blipFill rotWithShape="1">
                    <a:blip r:embed="rId8"/>
                    <a:srcRect t="35417" b="35560"/>
                    <a:stretch/>
                  </pic:blipFill>
                  <pic:spPr bwMode="auto">
                    <a:xfrm>
                      <a:off x="0" y="0"/>
                      <a:ext cx="5972810" cy="1733452"/>
                    </a:xfrm>
                    <a:prstGeom prst="rect">
                      <a:avLst/>
                    </a:prstGeom>
                    <a:ln>
                      <a:noFill/>
                    </a:ln>
                    <a:extLst>
                      <a:ext uri="{53640926-AAD7-44D8-BBD7-CCE9431645EC}">
                        <a14:shadowObscured xmlns:a14="http://schemas.microsoft.com/office/drawing/2010/main"/>
                      </a:ext>
                    </a:extLst>
                  </pic:spPr>
                </pic:pic>
              </a:graphicData>
            </a:graphic>
          </wp:inline>
        </w:drawing>
      </w:r>
    </w:p>
    <w:p w14:paraId="3116C194" w14:textId="77777777" w:rsidR="008A043B" w:rsidRDefault="008A043B" w:rsidP="008C4E61">
      <w:pPr>
        <w:rPr>
          <w:lang w:val="es-CO"/>
        </w:rPr>
      </w:pPr>
    </w:p>
    <w:p w14:paraId="04A4AFD2" w14:textId="77777777" w:rsidR="008A043B" w:rsidRDefault="008A043B" w:rsidP="008C4E61">
      <w:pPr>
        <w:rPr>
          <w:lang w:val="es-CO"/>
        </w:rPr>
      </w:pPr>
    </w:p>
    <w:p w14:paraId="62E7A41C" w14:textId="478D2EA5" w:rsidR="002644ED" w:rsidRDefault="002644ED" w:rsidP="002644ED">
      <w:pPr>
        <w:jc w:val="center"/>
        <w:rPr>
          <w:rFonts w:cs="Arial"/>
          <w:b/>
          <w:sz w:val="28"/>
          <w:szCs w:val="28"/>
          <w:lang w:val="es-CO"/>
        </w:rPr>
      </w:pPr>
      <w:r w:rsidRPr="00233928">
        <w:rPr>
          <w:rFonts w:cs="Arial"/>
          <w:b/>
          <w:sz w:val="28"/>
          <w:szCs w:val="28"/>
          <w:lang w:val="es-CO"/>
        </w:rPr>
        <w:t xml:space="preserve">UNIVERSIDAD </w:t>
      </w:r>
      <w:r>
        <w:rPr>
          <w:rFonts w:cs="Arial"/>
          <w:b/>
          <w:sz w:val="28"/>
          <w:szCs w:val="28"/>
          <w:lang w:val="es-CO"/>
        </w:rPr>
        <w:t>DE LA COSTA</w:t>
      </w:r>
    </w:p>
    <w:p w14:paraId="6B8FC4B9" w14:textId="77777777" w:rsidR="002644ED" w:rsidRPr="003E50D9" w:rsidRDefault="002644ED" w:rsidP="002644ED">
      <w:pPr>
        <w:jc w:val="center"/>
        <w:rPr>
          <w:rFonts w:cs="Arial"/>
          <w:b/>
          <w:sz w:val="26"/>
          <w:szCs w:val="26"/>
          <w:lang w:val="es-CO"/>
        </w:rPr>
      </w:pPr>
      <w:r>
        <w:rPr>
          <w:rFonts w:cs="Arial"/>
          <w:b/>
          <w:sz w:val="26"/>
          <w:szCs w:val="26"/>
          <w:lang w:val="es-CO"/>
        </w:rPr>
        <w:t>Departamento de Ciencias de la Computación y Electrónica</w:t>
      </w:r>
      <w:r w:rsidRPr="003E50D9">
        <w:rPr>
          <w:rFonts w:cs="Arial"/>
          <w:b/>
          <w:sz w:val="26"/>
          <w:szCs w:val="26"/>
          <w:lang w:val="es-CO"/>
        </w:rPr>
        <w:t xml:space="preserve"> </w:t>
      </w:r>
    </w:p>
    <w:p w14:paraId="057AE565" w14:textId="77777777" w:rsidR="002644ED" w:rsidRPr="002644ED" w:rsidRDefault="002644ED" w:rsidP="002644ED">
      <w:pPr>
        <w:jc w:val="center"/>
        <w:rPr>
          <w:rFonts w:cs="Arial"/>
          <w:b/>
          <w:sz w:val="26"/>
          <w:szCs w:val="26"/>
          <w:lang w:val="es-CO"/>
        </w:rPr>
      </w:pPr>
      <w:r w:rsidRPr="002644ED">
        <w:rPr>
          <w:rFonts w:cs="Arial"/>
          <w:b/>
          <w:sz w:val="26"/>
          <w:szCs w:val="26"/>
          <w:lang w:val="es-CO"/>
        </w:rPr>
        <w:t>Doctorado en Tecnologías de la Información y la Comunicación</w:t>
      </w:r>
    </w:p>
    <w:p w14:paraId="56BF14A7" w14:textId="77777777" w:rsidR="002644ED" w:rsidRDefault="002644ED" w:rsidP="002644ED">
      <w:pPr>
        <w:jc w:val="center"/>
        <w:rPr>
          <w:rFonts w:cs="Arial"/>
          <w:lang w:val="es-CO"/>
        </w:rPr>
      </w:pPr>
      <w:r w:rsidRPr="00233928">
        <w:rPr>
          <w:rFonts w:cs="Arial"/>
          <w:lang w:val="es-CO"/>
        </w:rPr>
        <w:t>Barranquilla,</w:t>
      </w:r>
      <w:r>
        <w:rPr>
          <w:rFonts w:cs="Arial"/>
          <w:lang w:val="es-CO"/>
        </w:rPr>
        <w:t xml:space="preserve"> Colombia</w:t>
      </w:r>
    </w:p>
    <w:p w14:paraId="46DF80C1" w14:textId="77777777" w:rsidR="00DC565E" w:rsidRDefault="00DC565E" w:rsidP="00DC565E">
      <w:pPr>
        <w:jc w:val="center"/>
        <w:rPr>
          <w:rFonts w:cs="Arial"/>
          <w:lang w:val="es-CO"/>
        </w:rPr>
      </w:pPr>
      <w:r w:rsidRPr="00DC565E">
        <w:rPr>
          <w:rFonts w:cs="Arial"/>
          <w:highlight w:val="lightGray"/>
          <w:lang w:val="es-CO"/>
        </w:rPr>
        <w:t>Mes</w:t>
      </w:r>
      <w:r>
        <w:rPr>
          <w:rFonts w:cs="Arial"/>
          <w:lang w:val="es-CO"/>
        </w:rPr>
        <w:t xml:space="preserve">, </w:t>
      </w:r>
      <w:r w:rsidRPr="00233928">
        <w:rPr>
          <w:rFonts w:cs="Arial"/>
          <w:lang w:val="es-CO"/>
        </w:rPr>
        <w:t>202</w:t>
      </w:r>
      <w:r>
        <w:rPr>
          <w:rFonts w:cs="Arial"/>
          <w:lang w:val="es-CO"/>
        </w:rPr>
        <w:t>4</w:t>
      </w:r>
    </w:p>
    <w:p w14:paraId="1C9CF47E" w14:textId="77777777" w:rsidR="00E2284A" w:rsidRPr="00233928" w:rsidRDefault="00E2284A" w:rsidP="00D3681F">
      <w:pPr>
        <w:rPr>
          <w:lang w:val="es-CO"/>
        </w:rPr>
      </w:pPr>
    </w:p>
    <w:p w14:paraId="485907EF" w14:textId="699C182F" w:rsidR="003338FC" w:rsidRDefault="003338FC">
      <w:pPr>
        <w:jc w:val="left"/>
        <w:rPr>
          <w:rFonts w:cs="Arial"/>
          <w:lang w:val="es-CO"/>
        </w:rPr>
      </w:pPr>
      <w:r>
        <w:rPr>
          <w:rFonts w:cs="Arial"/>
          <w:lang w:val="es-CO"/>
        </w:rPr>
        <w:br w:type="page"/>
      </w:r>
    </w:p>
    <w:p w14:paraId="236B1AE0" w14:textId="3EE1EF69" w:rsidR="003338FC" w:rsidRPr="00911F39" w:rsidRDefault="003338FC" w:rsidP="00911F39">
      <w:pPr>
        <w:pStyle w:val="PrrafoIEEE"/>
      </w:pPr>
      <w:r w:rsidRPr="00911F39">
        <w:lastRenderedPageBreak/>
        <w:t xml:space="preserve">El doctorando </w:t>
      </w:r>
      <w:r w:rsidR="002B7D4A" w:rsidRPr="00911F39">
        <w:rPr>
          <w:highlight w:val="lightGray"/>
        </w:rPr>
        <w:t>Nombre Completo</w:t>
      </w:r>
      <w:r w:rsidRPr="00911F39">
        <w:t xml:space="preserve"> y los directores de la tesis </w:t>
      </w:r>
      <w:r w:rsidR="0064427A" w:rsidRPr="00911F39">
        <w:t>Ph. D.</w:t>
      </w:r>
      <w:r w:rsidRPr="00911F39">
        <w:t xml:space="preserve"> </w:t>
      </w:r>
      <w:r w:rsidR="002B7D4A" w:rsidRPr="00911F39">
        <w:rPr>
          <w:highlight w:val="lightGray"/>
        </w:rPr>
        <w:t xml:space="preserve">Nombre </w:t>
      </w:r>
      <w:proofErr w:type="gramStart"/>
      <w:r w:rsidR="002B7D4A" w:rsidRPr="00911F39">
        <w:rPr>
          <w:highlight w:val="lightGray"/>
        </w:rPr>
        <w:t>Director</w:t>
      </w:r>
      <w:proofErr w:type="gramEnd"/>
      <w:r w:rsidRPr="00911F39">
        <w:t xml:space="preserve"> y </w:t>
      </w:r>
      <w:r w:rsidR="0064427A" w:rsidRPr="00911F39">
        <w:t>Ph. D.</w:t>
      </w:r>
      <w:r w:rsidRPr="00911F39">
        <w:t xml:space="preserve"> </w:t>
      </w:r>
      <w:r w:rsidR="002B7D4A" w:rsidRPr="00911F39">
        <w:rPr>
          <w:highlight w:val="lightGray"/>
        </w:rPr>
        <w:t>Nombre Codirector</w:t>
      </w:r>
      <w:r w:rsidRPr="00911F39">
        <w:t xml:space="preserve"> garantizamos con nuestra firma, que el trabajo ha sido realizado por el doctorando</w:t>
      </w:r>
      <w:r w:rsidR="00A35E52" w:rsidRPr="00911F39">
        <w:t>,</w:t>
      </w:r>
      <w:r w:rsidRPr="00911F39">
        <w:t xml:space="preserve"> bajo la orientación de los directores y se han respetado los derechos de otros autores a</w:t>
      </w:r>
      <w:r w:rsidR="003E28DF">
        <w:t>l</w:t>
      </w:r>
      <w:r w:rsidRPr="00911F39">
        <w:t xml:space="preserve"> ser citados, cuando se han utilizado los aportes de sus publicaciones.</w:t>
      </w:r>
    </w:p>
    <w:p w14:paraId="225D43D9" w14:textId="77777777" w:rsidR="003338FC" w:rsidRPr="00FF2FE8" w:rsidRDefault="003338FC" w:rsidP="003338FC">
      <w:pPr>
        <w:rPr>
          <w:lang w:val="es-CO"/>
        </w:rPr>
      </w:pPr>
    </w:p>
    <w:p w14:paraId="154CF28D" w14:textId="212BCF5F" w:rsidR="003338FC" w:rsidRPr="00FF2FE8" w:rsidRDefault="003338FC" w:rsidP="003338FC">
      <w:pPr>
        <w:rPr>
          <w:lang w:val="es-CO"/>
        </w:rPr>
      </w:pPr>
      <w:r w:rsidRPr="00FF2FE8">
        <w:rPr>
          <w:lang w:val="es-CO"/>
        </w:rPr>
        <w:t xml:space="preserve">Barranquilla, </w:t>
      </w:r>
      <w:r w:rsidRPr="008A6E89">
        <w:rPr>
          <w:highlight w:val="lightGray"/>
          <w:lang w:val="es-CO"/>
        </w:rPr>
        <w:t>mes</w:t>
      </w:r>
      <w:r w:rsidR="008A6E89">
        <w:rPr>
          <w:lang w:val="es-CO"/>
        </w:rPr>
        <w:t xml:space="preserve"> </w:t>
      </w:r>
      <w:r w:rsidR="008A6E89" w:rsidRPr="008A6E89">
        <w:rPr>
          <w:highlight w:val="lightGray"/>
          <w:lang w:val="es-CO"/>
        </w:rPr>
        <w:t>día</w:t>
      </w:r>
      <w:r w:rsidRPr="00FF2FE8">
        <w:rPr>
          <w:lang w:val="es-CO"/>
        </w:rPr>
        <w:t xml:space="preserve"> de 20</w:t>
      </w:r>
      <w:r w:rsidR="008318E6" w:rsidRPr="008318E6">
        <w:rPr>
          <w:highlight w:val="lightGray"/>
          <w:lang w:val="es-CO"/>
        </w:rPr>
        <w:t>24</w:t>
      </w:r>
      <w:r w:rsidRPr="00FF2FE8">
        <w:rPr>
          <w:lang w:val="es-CO"/>
        </w:rPr>
        <w:t>.</w:t>
      </w:r>
    </w:p>
    <w:p w14:paraId="1225E8E4" w14:textId="79C7042D" w:rsidR="003338FC" w:rsidRPr="00FF2FE8" w:rsidRDefault="003338FC" w:rsidP="003338FC">
      <w:pPr>
        <w:rPr>
          <w:lang w:val="es-CO"/>
        </w:rPr>
      </w:pPr>
    </w:p>
    <w:p w14:paraId="62F83BC4" w14:textId="6FDDA07B" w:rsidR="003338FC" w:rsidRPr="00FF2FE8" w:rsidRDefault="003338FC" w:rsidP="003338FC">
      <w:pPr>
        <w:rPr>
          <w:lang w:val="es-CO"/>
        </w:rPr>
      </w:pPr>
    </w:p>
    <w:p w14:paraId="24628153" w14:textId="720823B1" w:rsidR="00A35E52" w:rsidRPr="00FF2FE8" w:rsidRDefault="00A35E52" w:rsidP="003338FC">
      <w:pPr>
        <w:rPr>
          <w:lang w:val="es-CO"/>
        </w:rPr>
      </w:pPr>
    </w:p>
    <w:p w14:paraId="3D4E35A3" w14:textId="77777777" w:rsidR="00A35E52" w:rsidRPr="00FF2FE8" w:rsidRDefault="00A35E52" w:rsidP="003338FC">
      <w:pPr>
        <w:rPr>
          <w:lang w:val="es-CO"/>
        </w:rPr>
      </w:pPr>
    </w:p>
    <w:p w14:paraId="3C13F6E0" w14:textId="0B06F434" w:rsidR="003338FC" w:rsidRPr="00FF2FE8" w:rsidRDefault="003338FC" w:rsidP="003338FC">
      <w:pPr>
        <w:rPr>
          <w:lang w:val="es-CO"/>
        </w:rPr>
      </w:pPr>
      <w:r w:rsidRPr="00FF2FE8">
        <w:rPr>
          <w:lang w:val="es-CO"/>
        </w:rPr>
        <w:t>___________________________</w:t>
      </w:r>
      <w:r w:rsidRPr="00FF2FE8">
        <w:rPr>
          <w:lang w:val="es-CO"/>
        </w:rPr>
        <w:tab/>
      </w:r>
      <w:r w:rsidR="00F554A8">
        <w:rPr>
          <w:lang w:val="es-CO"/>
        </w:rPr>
        <w:t xml:space="preserve">            </w:t>
      </w:r>
      <w:r w:rsidRPr="00FF2FE8">
        <w:rPr>
          <w:lang w:val="es-CO"/>
        </w:rPr>
        <w:t>___________________________</w:t>
      </w:r>
    </w:p>
    <w:p w14:paraId="0CDF4960" w14:textId="59598E05" w:rsidR="003338FC" w:rsidRPr="00FF2FE8" w:rsidRDefault="0064427A" w:rsidP="003338FC">
      <w:pPr>
        <w:rPr>
          <w:lang w:val="es-CO"/>
        </w:rPr>
      </w:pPr>
      <w:r w:rsidRPr="0064427A">
        <w:rPr>
          <w:lang w:val="es-CO"/>
        </w:rPr>
        <w:t>Ph. D.</w:t>
      </w:r>
      <w:r w:rsidR="003338FC" w:rsidRPr="00FF2FE8">
        <w:rPr>
          <w:lang w:val="es-CO"/>
        </w:rPr>
        <w:t xml:space="preserve"> </w:t>
      </w:r>
      <w:r w:rsidR="00F554A8" w:rsidRPr="002B7D4A">
        <w:rPr>
          <w:highlight w:val="lightGray"/>
          <w:lang w:val="es-CO"/>
        </w:rPr>
        <w:t xml:space="preserve">Nombre </w:t>
      </w:r>
      <w:proofErr w:type="gramStart"/>
      <w:r w:rsidR="00F554A8" w:rsidRPr="002B7D4A">
        <w:rPr>
          <w:highlight w:val="lightGray"/>
          <w:lang w:val="es-CO"/>
        </w:rPr>
        <w:t>Director</w:t>
      </w:r>
      <w:proofErr w:type="gramEnd"/>
      <w:r w:rsidR="003338FC" w:rsidRPr="00FF2FE8">
        <w:rPr>
          <w:lang w:val="es-CO"/>
        </w:rPr>
        <w:tab/>
      </w:r>
      <w:r w:rsidR="003338FC" w:rsidRPr="00FF2FE8">
        <w:rPr>
          <w:lang w:val="es-CO"/>
        </w:rPr>
        <w:tab/>
      </w:r>
      <w:r w:rsidR="00F554A8">
        <w:rPr>
          <w:lang w:val="es-CO"/>
        </w:rPr>
        <w:tab/>
      </w:r>
      <w:r w:rsidRPr="0064427A">
        <w:rPr>
          <w:lang w:val="es-CO"/>
        </w:rPr>
        <w:t>Ph. D.</w:t>
      </w:r>
      <w:r w:rsidR="003338FC" w:rsidRPr="00FF2FE8">
        <w:rPr>
          <w:lang w:val="es-CO"/>
        </w:rPr>
        <w:t xml:space="preserve"> </w:t>
      </w:r>
      <w:r w:rsidR="00F554A8" w:rsidRPr="002B7D4A">
        <w:rPr>
          <w:highlight w:val="lightGray"/>
          <w:lang w:val="es-CO"/>
        </w:rPr>
        <w:t>Nombre Codirector</w:t>
      </w:r>
    </w:p>
    <w:p w14:paraId="1A5D4E01" w14:textId="57D67A41" w:rsidR="009E0EA4" w:rsidRPr="00FF2FE8" w:rsidRDefault="003338FC" w:rsidP="003338FC">
      <w:pPr>
        <w:rPr>
          <w:lang w:val="es-CO"/>
        </w:rPr>
      </w:pPr>
      <w:r w:rsidRPr="00FF2FE8">
        <w:rPr>
          <w:lang w:val="es-CO"/>
        </w:rPr>
        <w:t>Director</w:t>
      </w:r>
      <w:r w:rsidRPr="00FF2FE8">
        <w:rPr>
          <w:lang w:val="es-CO"/>
        </w:rPr>
        <w:tab/>
      </w:r>
      <w:r w:rsidRPr="00FF2FE8">
        <w:rPr>
          <w:lang w:val="es-CO"/>
        </w:rPr>
        <w:tab/>
      </w:r>
      <w:r w:rsidRPr="00FF2FE8">
        <w:rPr>
          <w:lang w:val="es-CO"/>
        </w:rPr>
        <w:tab/>
      </w:r>
      <w:r w:rsidRPr="00FF2FE8">
        <w:rPr>
          <w:lang w:val="es-CO"/>
        </w:rPr>
        <w:tab/>
      </w:r>
      <w:r w:rsidRPr="00FF2FE8">
        <w:rPr>
          <w:lang w:val="es-CO"/>
        </w:rPr>
        <w:tab/>
        <w:t xml:space="preserve">Codirector </w:t>
      </w:r>
    </w:p>
    <w:p w14:paraId="530BBB96" w14:textId="04284163" w:rsidR="003338FC" w:rsidRPr="00FF2FE8" w:rsidRDefault="003338FC" w:rsidP="003338FC">
      <w:pPr>
        <w:rPr>
          <w:lang w:val="es-CO"/>
        </w:rPr>
      </w:pPr>
    </w:p>
    <w:p w14:paraId="176128EB" w14:textId="7419B6B9" w:rsidR="003338FC" w:rsidRPr="00FF2FE8" w:rsidRDefault="003338FC" w:rsidP="003338FC">
      <w:pPr>
        <w:rPr>
          <w:lang w:val="es-CO"/>
        </w:rPr>
      </w:pPr>
    </w:p>
    <w:p w14:paraId="1983C9B3" w14:textId="77777777" w:rsidR="00A35E52" w:rsidRPr="00FF2FE8" w:rsidRDefault="00A35E52" w:rsidP="003338FC">
      <w:pPr>
        <w:rPr>
          <w:lang w:val="es-CO"/>
        </w:rPr>
      </w:pPr>
    </w:p>
    <w:p w14:paraId="7C2C1D94" w14:textId="77777777" w:rsidR="007E0F15" w:rsidRPr="00FF2FE8" w:rsidRDefault="007E0F15" w:rsidP="003338FC">
      <w:pPr>
        <w:rPr>
          <w:lang w:val="es-CO"/>
        </w:rPr>
      </w:pPr>
    </w:p>
    <w:p w14:paraId="04DFCEFE" w14:textId="6662B72A" w:rsidR="003338FC" w:rsidRPr="00FF2FE8" w:rsidRDefault="00A35E52" w:rsidP="003338FC">
      <w:pPr>
        <w:rPr>
          <w:lang w:val="es-CO"/>
        </w:rPr>
      </w:pPr>
      <w:r w:rsidRPr="00FF2FE8">
        <w:rPr>
          <w:lang w:val="es-CO"/>
        </w:rPr>
        <w:t>___________________________</w:t>
      </w:r>
    </w:p>
    <w:p w14:paraId="3D69BD0C" w14:textId="21CD882C" w:rsidR="00A35E52" w:rsidRPr="00FF2FE8" w:rsidRDefault="00A35E52" w:rsidP="003338FC">
      <w:pPr>
        <w:rPr>
          <w:lang w:val="es-CO"/>
        </w:rPr>
      </w:pPr>
      <w:r w:rsidRPr="00665157">
        <w:rPr>
          <w:highlight w:val="lightGray"/>
          <w:lang w:val="es-CO"/>
        </w:rPr>
        <w:t>Nombre</w:t>
      </w:r>
      <w:r w:rsidR="00665157" w:rsidRPr="00665157">
        <w:rPr>
          <w:highlight w:val="lightGray"/>
          <w:lang w:val="es-CO"/>
        </w:rPr>
        <w:t xml:space="preserve"> Doctorando</w:t>
      </w:r>
      <w:r w:rsidRPr="00FF2FE8">
        <w:rPr>
          <w:lang w:val="es-CO"/>
        </w:rPr>
        <w:t xml:space="preserve"> </w:t>
      </w:r>
    </w:p>
    <w:p w14:paraId="4677EB21" w14:textId="16C923A9" w:rsidR="003338FC" w:rsidRPr="00FF2FE8" w:rsidRDefault="00A35E52" w:rsidP="003338FC">
      <w:pPr>
        <w:rPr>
          <w:lang w:val="es-CO"/>
        </w:rPr>
      </w:pPr>
      <w:r w:rsidRPr="00FF2FE8">
        <w:rPr>
          <w:lang w:val="es-CO"/>
        </w:rPr>
        <w:t>Doctorando</w:t>
      </w:r>
    </w:p>
    <w:p w14:paraId="4EB58916" w14:textId="77777777" w:rsidR="003338FC" w:rsidRDefault="003338FC" w:rsidP="003338FC">
      <w:pPr>
        <w:rPr>
          <w:rFonts w:cs="Arial"/>
          <w:lang w:val="es-CO"/>
        </w:rPr>
      </w:pPr>
    </w:p>
    <w:p w14:paraId="5D41958D" w14:textId="77777777" w:rsidR="003338FC" w:rsidRDefault="003338FC" w:rsidP="003338FC">
      <w:pPr>
        <w:rPr>
          <w:rFonts w:cs="Arial"/>
          <w:lang w:val="es-CO"/>
        </w:rPr>
      </w:pPr>
    </w:p>
    <w:p w14:paraId="004ADCED" w14:textId="2830F8D6" w:rsidR="003338FC" w:rsidRPr="00233928" w:rsidRDefault="003338FC" w:rsidP="003338FC">
      <w:pPr>
        <w:rPr>
          <w:rFonts w:cs="Arial"/>
          <w:lang w:val="es-CO"/>
        </w:rPr>
        <w:sectPr w:rsidR="003338FC" w:rsidRPr="00233928" w:rsidSect="009749FE">
          <w:pgSz w:w="12242" w:h="15842" w:code="1"/>
          <w:pgMar w:top="1418" w:right="1418" w:bottom="1418" w:left="1418" w:header="709" w:footer="709" w:gutter="0"/>
          <w:pgNumType w:fmt="upperRoman"/>
          <w:cols w:space="708"/>
          <w:titlePg/>
          <w:docGrid w:linePitch="360"/>
        </w:sectPr>
      </w:pPr>
    </w:p>
    <w:p w14:paraId="397672AA" w14:textId="47082142" w:rsidR="00DE647B" w:rsidRPr="002644ED" w:rsidRDefault="00764FEF" w:rsidP="00CE5EB5">
      <w:pPr>
        <w:jc w:val="center"/>
        <w:rPr>
          <w:color w:val="000000" w:themeColor="text1"/>
          <w:sz w:val="28"/>
          <w:szCs w:val="28"/>
          <w:lang w:val="es-CO"/>
        </w:rPr>
      </w:pPr>
      <w:bookmarkStart w:id="0" w:name="_Hlk138387566"/>
      <w:r w:rsidRPr="002644ED">
        <w:rPr>
          <w:color w:val="000000" w:themeColor="text1"/>
          <w:sz w:val="28"/>
          <w:szCs w:val="28"/>
          <w:lang w:val="es-CO"/>
        </w:rPr>
        <w:lastRenderedPageBreak/>
        <w:t>Dedicatoria</w:t>
      </w:r>
    </w:p>
    <w:p w14:paraId="5853F5B8" w14:textId="77777777" w:rsidR="009552F5" w:rsidRDefault="009552F5" w:rsidP="00DA69D9">
      <w:pPr>
        <w:rPr>
          <w:highlight w:val="darkGray"/>
          <w:lang w:val="es-CO"/>
        </w:rPr>
      </w:pPr>
    </w:p>
    <w:p w14:paraId="6ABC3560" w14:textId="107AF69F" w:rsidR="00DA69D9" w:rsidRDefault="009944F8" w:rsidP="00DA69D9">
      <w:pPr>
        <w:rPr>
          <w:lang w:val="es-CO"/>
        </w:rPr>
      </w:pPr>
      <w:r w:rsidRPr="005E66CF">
        <w:rPr>
          <w:highlight w:val="darkGray"/>
          <w:lang w:val="es-CO"/>
        </w:rPr>
        <w:t>Esta sección es opcional.</w:t>
      </w:r>
    </w:p>
    <w:p w14:paraId="4F0A947E" w14:textId="77777777" w:rsidR="00DA69D9" w:rsidRDefault="00DA69D9" w:rsidP="00DA69D9">
      <w:pPr>
        <w:rPr>
          <w:lang w:val="es-CO"/>
        </w:rPr>
      </w:pPr>
    </w:p>
    <w:p w14:paraId="7952556C" w14:textId="77777777" w:rsidR="00DA69D9" w:rsidRDefault="00DA69D9" w:rsidP="00DA69D9">
      <w:pPr>
        <w:rPr>
          <w:lang w:val="es-CO"/>
        </w:rPr>
      </w:pPr>
    </w:p>
    <w:p w14:paraId="40311DC3" w14:textId="77777777" w:rsidR="00DA69D9" w:rsidRDefault="00DA69D9" w:rsidP="00DA69D9">
      <w:pPr>
        <w:rPr>
          <w:lang w:val="es-CO"/>
        </w:rPr>
      </w:pPr>
    </w:p>
    <w:p w14:paraId="0BB3DB52" w14:textId="77777777" w:rsidR="00276DEC" w:rsidRDefault="00276DEC" w:rsidP="00DA69D9">
      <w:pPr>
        <w:rPr>
          <w:lang w:val="es-CO"/>
        </w:rPr>
      </w:pPr>
    </w:p>
    <w:p w14:paraId="0964DE6F" w14:textId="77777777" w:rsidR="00276DEC" w:rsidRDefault="00276DEC" w:rsidP="00DA69D9">
      <w:pPr>
        <w:rPr>
          <w:lang w:val="es-CO"/>
        </w:rPr>
      </w:pPr>
    </w:p>
    <w:p w14:paraId="4C277B03" w14:textId="77777777" w:rsidR="00276DEC" w:rsidRDefault="00276DEC" w:rsidP="00DA69D9">
      <w:pPr>
        <w:rPr>
          <w:lang w:val="es-CO"/>
        </w:rPr>
      </w:pPr>
    </w:p>
    <w:p w14:paraId="1DE22DB9" w14:textId="77777777" w:rsidR="00276DEC" w:rsidRDefault="00276DEC" w:rsidP="00DA69D9">
      <w:pPr>
        <w:rPr>
          <w:lang w:val="es-CO"/>
        </w:rPr>
      </w:pPr>
    </w:p>
    <w:p w14:paraId="7E75D331" w14:textId="77777777" w:rsidR="00276DEC" w:rsidRDefault="00276DEC" w:rsidP="00DA69D9">
      <w:pPr>
        <w:rPr>
          <w:lang w:val="es-CO"/>
        </w:rPr>
      </w:pPr>
    </w:p>
    <w:p w14:paraId="18193676" w14:textId="77777777" w:rsidR="009944F8" w:rsidRDefault="009944F8" w:rsidP="00276DEC">
      <w:pPr>
        <w:jc w:val="center"/>
        <w:rPr>
          <w:color w:val="000000" w:themeColor="text1"/>
          <w:sz w:val="28"/>
          <w:szCs w:val="28"/>
          <w:lang w:val="es-CO"/>
        </w:rPr>
      </w:pPr>
    </w:p>
    <w:p w14:paraId="0EDCDF46" w14:textId="23AF533E" w:rsidR="00276DEC" w:rsidRPr="002644ED" w:rsidRDefault="00276DEC" w:rsidP="00CE5EB5">
      <w:pPr>
        <w:jc w:val="center"/>
        <w:rPr>
          <w:color w:val="000000" w:themeColor="text1"/>
          <w:sz w:val="28"/>
          <w:szCs w:val="28"/>
          <w:lang w:val="es-CO"/>
        </w:rPr>
      </w:pPr>
      <w:r>
        <w:rPr>
          <w:color w:val="000000" w:themeColor="text1"/>
          <w:sz w:val="28"/>
          <w:szCs w:val="28"/>
          <w:lang w:val="es-CO"/>
        </w:rPr>
        <w:t>Agradecimientos</w:t>
      </w:r>
    </w:p>
    <w:p w14:paraId="7206F892" w14:textId="77777777" w:rsidR="009552F5" w:rsidRDefault="009552F5" w:rsidP="00DA69D9">
      <w:pPr>
        <w:rPr>
          <w:highlight w:val="darkGray"/>
          <w:lang w:val="es-CO"/>
        </w:rPr>
      </w:pPr>
    </w:p>
    <w:p w14:paraId="27BCBE4A" w14:textId="4B435B00" w:rsidR="00276DEC" w:rsidRDefault="009944F8" w:rsidP="00DA69D9">
      <w:pPr>
        <w:rPr>
          <w:lang w:val="es-CO"/>
        </w:rPr>
      </w:pPr>
      <w:r w:rsidRPr="005E66CF">
        <w:rPr>
          <w:highlight w:val="darkGray"/>
          <w:lang w:val="es-CO"/>
        </w:rPr>
        <w:t>Esta sección es opcional.</w:t>
      </w:r>
    </w:p>
    <w:p w14:paraId="3EABC1B3" w14:textId="77777777" w:rsidR="009944F8" w:rsidRPr="00A44787" w:rsidRDefault="009944F8" w:rsidP="00DA69D9">
      <w:pPr>
        <w:rPr>
          <w:lang w:val="es-CO"/>
        </w:rPr>
      </w:pPr>
    </w:p>
    <w:p w14:paraId="3746ACDF" w14:textId="77777777" w:rsidR="00A8213A" w:rsidRDefault="00A8213A" w:rsidP="002C062C">
      <w:pPr>
        <w:rPr>
          <w:b/>
          <w:bCs/>
          <w:highlight w:val="yellow"/>
          <w:lang w:val="es-CO"/>
        </w:rPr>
        <w:sectPr w:rsidR="00A8213A" w:rsidSect="009749FE">
          <w:headerReference w:type="default" r:id="rId10"/>
          <w:footerReference w:type="default" r:id="rId11"/>
          <w:headerReference w:type="first" r:id="rId12"/>
          <w:footerReference w:type="first" r:id="rId13"/>
          <w:pgSz w:w="12242" w:h="15842" w:code="1"/>
          <w:pgMar w:top="1418" w:right="1418" w:bottom="1418" w:left="1418" w:header="709" w:footer="709" w:gutter="0"/>
          <w:pgNumType w:fmt="upperRoman"/>
          <w:cols w:space="708"/>
          <w:titlePg/>
          <w:docGrid w:linePitch="360"/>
        </w:sectPr>
      </w:pPr>
    </w:p>
    <w:p w14:paraId="0F8E599E" w14:textId="1F62D0BC" w:rsidR="00A8213A" w:rsidRPr="00233928" w:rsidRDefault="00A8213A" w:rsidP="00CE5EB5">
      <w:pPr>
        <w:jc w:val="center"/>
        <w:rPr>
          <w:rFonts w:cs="Arial"/>
          <w:b/>
          <w:lang w:val="es-CO"/>
        </w:rPr>
      </w:pPr>
      <w:r>
        <w:rPr>
          <w:rFonts w:cs="Arial"/>
          <w:b/>
          <w:lang w:val="es-CO"/>
        </w:rPr>
        <w:lastRenderedPageBreak/>
        <w:t>RESUMEN</w:t>
      </w:r>
    </w:p>
    <w:p w14:paraId="0DF11E58" w14:textId="77777777" w:rsidR="00452ADA" w:rsidRDefault="00452ADA" w:rsidP="00A8213A">
      <w:pPr>
        <w:rPr>
          <w:lang w:val="es-CO"/>
        </w:rPr>
      </w:pPr>
    </w:p>
    <w:p w14:paraId="39EC0882" w14:textId="48D7A3AE" w:rsidR="0038266E" w:rsidRPr="00457A25" w:rsidRDefault="00A8213A" w:rsidP="00457A25">
      <w:pPr>
        <w:pStyle w:val="PrrafoIEEE"/>
      </w:pPr>
      <w:r w:rsidRPr="00A8213A">
        <w:t>El resumen permite identificar la esencia de</w:t>
      </w:r>
      <w:r w:rsidR="009F7815">
        <w:t xml:space="preserve"> la tesis doctoral</w:t>
      </w:r>
      <w:r w:rsidRPr="00A8213A">
        <w:t>, mencionando brevemente el objetivo y la metodología, así como los resultados y las conclusiones (</w:t>
      </w:r>
      <w:r w:rsidR="009F7815">
        <w:t>entre 150 y 300 palabras</w:t>
      </w:r>
      <w:r w:rsidRPr="00A8213A">
        <w:t>).</w:t>
      </w:r>
    </w:p>
    <w:p w14:paraId="410E970C" w14:textId="77777777" w:rsidR="00A8213A" w:rsidRDefault="00A8213A" w:rsidP="002C062C">
      <w:pPr>
        <w:rPr>
          <w:b/>
          <w:bCs/>
          <w:highlight w:val="yellow"/>
          <w:lang w:val="es-CO"/>
        </w:rPr>
      </w:pPr>
    </w:p>
    <w:p w14:paraId="224F105B" w14:textId="77777777" w:rsidR="00452ADA" w:rsidRDefault="00452ADA" w:rsidP="002C062C">
      <w:pPr>
        <w:rPr>
          <w:b/>
          <w:bCs/>
          <w:highlight w:val="yellow"/>
          <w:lang w:val="es-CO"/>
        </w:rPr>
      </w:pPr>
    </w:p>
    <w:p w14:paraId="1E6DC402" w14:textId="1AD1F3C1" w:rsidR="00452ADA" w:rsidRPr="00F71990" w:rsidRDefault="00452ADA" w:rsidP="00520112">
      <w:pPr>
        <w:pStyle w:val="PrrafoIEEE"/>
        <w:rPr>
          <w:b/>
          <w:bCs/>
        </w:rPr>
      </w:pPr>
      <w:r w:rsidRPr="00866A1F">
        <w:rPr>
          <w:b/>
          <w:bCs/>
          <w:i/>
          <w:iCs/>
        </w:rPr>
        <w:t>Palabras clave</w:t>
      </w:r>
      <w:r w:rsidR="00F71990" w:rsidRPr="00866A1F">
        <w:rPr>
          <w:b/>
          <w:bCs/>
          <w:i/>
          <w:iCs/>
        </w:rPr>
        <w:t>:</w:t>
      </w:r>
      <w:r w:rsidR="00F71990">
        <w:rPr>
          <w:b/>
          <w:bCs/>
        </w:rPr>
        <w:t xml:space="preserve"> </w:t>
      </w:r>
      <w:r w:rsidR="00F71990" w:rsidRPr="00F71990">
        <w:t>entre 3 y 5 palabras clave.</w:t>
      </w:r>
    </w:p>
    <w:p w14:paraId="1FDD68FC" w14:textId="77777777" w:rsidR="00A8213A" w:rsidRDefault="00A8213A" w:rsidP="002C062C">
      <w:pPr>
        <w:rPr>
          <w:b/>
          <w:bCs/>
          <w:highlight w:val="yellow"/>
          <w:lang w:val="es-CO"/>
        </w:rPr>
      </w:pPr>
    </w:p>
    <w:p w14:paraId="431BE496" w14:textId="77777777" w:rsidR="00B11705" w:rsidRDefault="00B11705" w:rsidP="002C062C">
      <w:pPr>
        <w:rPr>
          <w:b/>
          <w:bCs/>
          <w:highlight w:val="yellow"/>
          <w:lang w:val="es-CO"/>
        </w:rPr>
      </w:pPr>
    </w:p>
    <w:p w14:paraId="6F0B8DC1" w14:textId="77777777" w:rsidR="00B11705" w:rsidRDefault="00B11705" w:rsidP="002C062C">
      <w:pPr>
        <w:rPr>
          <w:b/>
          <w:bCs/>
          <w:highlight w:val="yellow"/>
          <w:lang w:val="es-CO"/>
        </w:rPr>
        <w:sectPr w:rsidR="00B11705" w:rsidSect="009749FE">
          <w:pgSz w:w="12242" w:h="15842" w:code="1"/>
          <w:pgMar w:top="1418" w:right="1418" w:bottom="1418" w:left="1418" w:header="709" w:footer="709" w:gutter="0"/>
          <w:pgNumType w:fmt="upperRoman"/>
          <w:cols w:space="708"/>
          <w:titlePg/>
          <w:docGrid w:linePitch="360"/>
        </w:sectPr>
      </w:pPr>
    </w:p>
    <w:p w14:paraId="6533DD2C" w14:textId="18E0B8FB" w:rsidR="00B11705" w:rsidRPr="00233928" w:rsidRDefault="00827E7F" w:rsidP="00CE5EB5">
      <w:pPr>
        <w:jc w:val="center"/>
        <w:rPr>
          <w:rFonts w:cs="Arial"/>
          <w:b/>
          <w:lang w:val="es-CO"/>
        </w:rPr>
      </w:pPr>
      <w:r>
        <w:rPr>
          <w:rFonts w:cs="Arial"/>
          <w:b/>
          <w:lang w:val="es-CO"/>
        </w:rPr>
        <w:lastRenderedPageBreak/>
        <w:t>ABSTRACT</w:t>
      </w:r>
    </w:p>
    <w:p w14:paraId="11B8C577" w14:textId="77777777" w:rsidR="00B11705" w:rsidRDefault="00B11705" w:rsidP="00B11705">
      <w:pPr>
        <w:rPr>
          <w:lang w:val="es-CO"/>
        </w:rPr>
      </w:pPr>
    </w:p>
    <w:p w14:paraId="787C2FF5" w14:textId="43D046FF" w:rsidR="00B11705" w:rsidRPr="00457A25" w:rsidRDefault="00827E7F" w:rsidP="00457A25">
      <w:pPr>
        <w:pStyle w:val="PrrafoIEEE"/>
      </w:pPr>
      <w:r w:rsidRPr="00827E7F">
        <w:t xml:space="preserve">El abstract es el mismo </w:t>
      </w:r>
      <w:r w:rsidR="00E265BA" w:rsidRPr="00827E7F">
        <w:t>resumen,</w:t>
      </w:r>
      <w:r w:rsidRPr="00827E7F">
        <w:t xml:space="preserve"> pero en idioma inglés</w:t>
      </w:r>
      <w:r w:rsidR="00B11705" w:rsidRPr="00A8213A">
        <w:t>.</w:t>
      </w:r>
    </w:p>
    <w:p w14:paraId="4F48C004" w14:textId="77777777" w:rsidR="00B11705" w:rsidRDefault="00B11705" w:rsidP="00B11705">
      <w:pPr>
        <w:rPr>
          <w:b/>
          <w:bCs/>
          <w:highlight w:val="yellow"/>
          <w:lang w:val="es-CO"/>
        </w:rPr>
      </w:pPr>
    </w:p>
    <w:p w14:paraId="34FB3697" w14:textId="77777777" w:rsidR="00B11705" w:rsidRDefault="00B11705" w:rsidP="00B11705">
      <w:pPr>
        <w:rPr>
          <w:b/>
          <w:bCs/>
          <w:highlight w:val="yellow"/>
          <w:lang w:val="es-CO"/>
        </w:rPr>
      </w:pPr>
    </w:p>
    <w:p w14:paraId="246A103B" w14:textId="38986A2A" w:rsidR="00B11705" w:rsidRPr="00457A25" w:rsidRDefault="00827E7F" w:rsidP="00520112">
      <w:pPr>
        <w:pStyle w:val="PrrafoIEEE"/>
      </w:pPr>
      <w:r w:rsidRPr="00866A1F">
        <w:rPr>
          <w:b/>
          <w:bCs/>
          <w:i/>
          <w:iCs/>
        </w:rPr>
        <w:t>Keywords</w:t>
      </w:r>
      <w:r w:rsidR="00B11705" w:rsidRPr="00866A1F">
        <w:rPr>
          <w:b/>
          <w:bCs/>
          <w:i/>
          <w:iCs/>
        </w:rPr>
        <w:t>:</w:t>
      </w:r>
      <w:r w:rsidR="00B11705" w:rsidRPr="00457A25">
        <w:t xml:space="preserve"> </w:t>
      </w:r>
      <w:r>
        <w:t>las mis</w:t>
      </w:r>
      <w:r w:rsidR="00BA29EC">
        <w:t>mas</w:t>
      </w:r>
      <w:r>
        <w:t xml:space="preserve"> palabras clave en idioma inglés</w:t>
      </w:r>
      <w:r w:rsidR="00B11705" w:rsidRPr="00F71990">
        <w:t>.</w:t>
      </w:r>
    </w:p>
    <w:p w14:paraId="13FD64F4" w14:textId="77777777" w:rsidR="00B11705" w:rsidRDefault="00B11705" w:rsidP="00B11705">
      <w:pPr>
        <w:rPr>
          <w:b/>
          <w:bCs/>
          <w:highlight w:val="yellow"/>
          <w:lang w:val="es-CO"/>
        </w:rPr>
      </w:pPr>
    </w:p>
    <w:p w14:paraId="1C0ACBA9" w14:textId="77777777" w:rsidR="00B11705" w:rsidRDefault="00B11705" w:rsidP="002C062C">
      <w:pPr>
        <w:rPr>
          <w:b/>
          <w:bCs/>
          <w:highlight w:val="yellow"/>
          <w:lang w:val="es-CO"/>
        </w:rPr>
      </w:pPr>
    </w:p>
    <w:p w14:paraId="15793F05" w14:textId="77777777" w:rsidR="00B11705" w:rsidRDefault="00B11705" w:rsidP="002C062C">
      <w:pPr>
        <w:rPr>
          <w:b/>
          <w:bCs/>
          <w:highlight w:val="yellow"/>
          <w:lang w:val="es-CO"/>
        </w:rPr>
        <w:sectPr w:rsidR="00B11705" w:rsidSect="009749FE">
          <w:pgSz w:w="12242" w:h="15842" w:code="1"/>
          <w:pgMar w:top="1418" w:right="1418" w:bottom="1418" w:left="1418" w:header="709" w:footer="709" w:gutter="0"/>
          <w:pgNumType w:fmt="upperRoman"/>
          <w:cols w:space="708"/>
          <w:titlePg/>
          <w:docGrid w:linePitch="360"/>
        </w:sectPr>
      </w:pPr>
    </w:p>
    <w:p w14:paraId="1A923764" w14:textId="19747EC0" w:rsidR="009D22C3" w:rsidRPr="00233928" w:rsidRDefault="00BD460A" w:rsidP="00C67319">
      <w:pPr>
        <w:jc w:val="center"/>
        <w:rPr>
          <w:rFonts w:cs="Arial"/>
          <w:b/>
          <w:lang w:val="es-CO"/>
        </w:rPr>
      </w:pPr>
      <w:r w:rsidRPr="00233928">
        <w:rPr>
          <w:rFonts w:cs="Arial"/>
          <w:b/>
          <w:lang w:val="es-CO"/>
        </w:rPr>
        <w:lastRenderedPageBreak/>
        <w:t xml:space="preserve">TABLA DE </w:t>
      </w:r>
      <w:r w:rsidR="009D22C3" w:rsidRPr="00233928">
        <w:rPr>
          <w:rFonts w:cs="Arial"/>
          <w:b/>
          <w:lang w:val="es-CO"/>
        </w:rPr>
        <w:t>CONTENIDO</w:t>
      </w:r>
    </w:p>
    <w:bookmarkEnd w:id="0"/>
    <w:p w14:paraId="01869E08" w14:textId="09149ED5" w:rsidR="00202AF8" w:rsidRDefault="00707739">
      <w:pPr>
        <w:pStyle w:val="TDC1"/>
        <w:tabs>
          <w:tab w:val="right" w:leader="dot" w:pos="9396"/>
        </w:tabs>
        <w:rPr>
          <w:rFonts w:asciiTheme="minorHAnsi" w:eastAsiaTheme="minorEastAsia" w:hAnsiTheme="minorHAnsi" w:cstheme="minorBidi"/>
          <w:b w:val="0"/>
          <w:bCs w:val="0"/>
          <w:caps w:val="0"/>
          <w:noProof/>
          <w:kern w:val="2"/>
          <w:szCs w:val="24"/>
          <w:u w:val="none"/>
          <w:lang w:val="es-CO" w:eastAsia="es-CO"/>
          <w14:ligatures w14:val="standardContextual"/>
        </w:rPr>
      </w:pPr>
      <w:r>
        <w:rPr>
          <w:rFonts w:cs="Arial"/>
          <w:bCs w:val="0"/>
          <w:caps w:val="0"/>
          <w:lang w:val="es-CO"/>
        </w:rPr>
        <w:fldChar w:fldCharType="begin"/>
      </w:r>
      <w:r>
        <w:rPr>
          <w:rFonts w:cs="Arial"/>
          <w:bCs w:val="0"/>
          <w:caps w:val="0"/>
          <w:lang w:val="es-CO"/>
        </w:rPr>
        <w:instrText xml:space="preserve"> TOC \o "1-4" \h \z \t "Lista Ilustraciones;1" </w:instrText>
      </w:r>
      <w:r>
        <w:rPr>
          <w:rFonts w:cs="Arial"/>
          <w:bCs w:val="0"/>
          <w:caps w:val="0"/>
          <w:lang w:val="es-CO"/>
        </w:rPr>
        <w:fldChar w:fldCharType="separate"/>
      </w:r>
      <w:hyperlink w:anchor="_Toc164100668" w:history="1">
        <w:r w:rsidR="00202AF8" w:rsidRPr="00E24958">
          <w:rPr>
            <w:rStyle w:val="Hipervnculo"/>
            <w:noProof/>
          </w:rPr>
          <w:t>LISTA DE TABLAS</w:t>
        </w:r>
        <w:r w:rsidR="00202AF8">
          <w:rPr>
            <w:noProof/>
            <w:webHidden/>
          </w:rPr>
          <w:tab/>
        </w:r>
        <w:r w:rsidR="00202AF8">
          <w:rPr>
            <w:noProof/>
            <w:webHidden/>
          </w:rPr>
          <w:fldChar w:fldCharType="begin"/>
        </w:r>
        <w:r w:rsidR="00202AF8">
          <w:rPr>
            <w:noProof/>
            <w:webHidden/>
          </w:rPr>
          <w:instrText xml:space="preserve"> PAGEREF _Toc164100668 \h </w:instrText>
        </w:r>
        <w:r w:rsidR="00202AF8">
          <w:rPr>
            <w:noProof/>
            <w:webHidden/>
          </w:rPr>
        </w:r>
        <w:r w:rsidR="00202AF8">
          <w:rPr>
            <w:noProof/>
            <w:webHidden/>
          </w:rPr>
          <w:fldChar w:fldCharType="separate"/>
        </w:r>
        <w:r w:rsidR="00202AF8">
          <w:rPr>
            <w:noProof/>
            <w:webHidden/>
          </w:rPr>
          <w:t>9</w:t>
        </w:r>
        <w:r w:rsidR="00202AF8">
          <w:rPr>
            <w:noProof/>
            <w:webHidden/>
          </w:rPr>
          <w:fldChar w:fldCharType="end"/>
        </w:r>
      </w:hyperlink>
    </w:p>
    <w:p w14:paraId="24695A8C" w14:textId="4A776C6C" w:rsidR="00202AF8" w:rsidRDefault="00202AF8">
      <w:pPr>
        <w:pStyle w:val="TDC1"/>
        <w:tabs>
          <w:tab w:val="right" w:leader="dot" w:pos="9396"/>
        </w:tabs>
        <w:rPr>
          <w:rFonts w:asciiTheme="minorHAnsi" w:eastAsiaTheme="minorEastAsia" w:hAnsiTheme="minorHAnsi" w:cstheme="minorBidi"/>
          <w:b w:val="0"/>
          <w:bCs w:val="0"/>
          <w:caps w:val="0"/>
          <w:noProof/>
          <w:kern w:val="2"/>
          <w:szCs w:val="24"/>
          <w:u w:val="none"/>
          <w:lang w:val="es-CO" w:eastAsia="es-CO"/>
          <w14:ligatures w14:val="standardContextual"/>
        </w:rPr>
      </w:pPr>
      <w:hyperlink w:anchor="_Toc164100669" w:history="1">
        <w:r w:rsidRPr="00E24958">
          <w:rPr>
            <w:rStyle w:val="Hipervnculo"/>
            <w:noProof/>
          </w:rPr>
          <w:t>LISTA DE FIGURAS</w:t>
        </w:r>
        <w:r>
          <w:rPr>
            <w:noProof/>
            <w:webHidden/>
          </w:rPr>
          <w:tab/>
        </w:r>
        <w:r>
          <w:rPr>
            <w:noProof/>
            <w:webHidden/>
          </w:rPr>
          <w:fldChar w:fldCharType="begin"/>
        </w:r>
        <w:r>
          <w:rPr>
            <w:noProof/>
            <w:webHidden/>
          </w:rPr>
          <w:instrText xml:space="preserve"> PAGEREF _Toc164100669 \h </w:instrText>
        </w:r>
        <w:r>
          <w:rPr>
            <w:noProof/>
            <w:webHidden/>
          </w:rPr>
        </w:r>
        <w:r>
          <w:rPr>
            <w:noProof/>
            <w:webHidden/>
          </w:rPr>
          <w:fldChar w:fldCharType="separate"/>
        </w:r>
        <w:r>
          <w:rPr>
            <w:noProof/>
            <w:webHidden/>
          </w:rPr>
          <w:t>10</w:t>
        </w:r>
        <w:r>
          <w:rPr>
            <w:noProof/>
            <w:webHidden/>
          </w:rPr>
          <w:fldChar w:fldCharType="end"/>
        </w:r>
      </w:hyperlink>
    </w:p>
    <w:p w14:paraId="78C364D4" w14:textId="7FF07D27" w:rsidR="00202AF8" w:rsidRDefault="00202AF8">
      <w:pPr>
        <w:pStyle w:val="TDC1"/>
        <w:tabs>
          <w:tab w:val="left" w:pos="960"/>
          <w:tab w:val="right" w:leader="dot" w:pos="9396"/>
        </w:tabs>
        <w:rPr>
          <w:rFonts w:asciiTheme="minorHAnsi" w:eastAsiaTheme="minorEastAsia" w:hAnsiTheme="minorHAnsi" w:cstheme="minorBidi"/>
          <w:b w:val="0"/>
          <w:bCs w:val="0"/>
          <w:caps w:val="0"/>
          <w:noProof/>
          <w:kern w:val="2"/>
          <w:szCs w:val="24"/>
          <w:u w:val="none"/>
          <w:lang w:val="es-CO" w:eastAsia="es-CO"/>
          <w14:ligatures w14:val="standardContextual"/>
        </w:rPr>
      </w:pPr>
      <w:hyperlink w:anchor="_Toc164100670" w:history="1">
        <w:r w:rsidRPr="00E24958">
          <w:rPr>
            <w:rStyle w:val="Hipervnculo"/>
            <w:noProof/>
            <w:lang w:val="es-CO"/>
          </w:rPr>
          <w:t>I.</w:t>
        </w:r>
        <w:r>
          <w:rPr>
            <w:rFonts w:asciiTheme="minorHAnsi" w:eastAsiaTheme="minorEastAsia" w:hAnsiTheme="minorHAnsi" w:cstheme="minorBidi"/>
            <w:b w:val="0"/>
            <w:bCs w:val="0"/>
            <w:caps w:val="0"/>
            <w:noProof/>
            <w:kern w:val="2"/>
            <w:szCs w:val="24"/>
            <w:u w:val="none"/>
            <w:lang w:val="es-CO" w:eastAsia="es-CO"/>
            <w14:ligatures w14:val="standardContextual"/>
          </w:rPr>
          <w:tab/>
        </w:r>
        <w:r w:rsidRPr="00E24958">
          <w:rPr>
            <w:rStyle w:val="Hipervnculo"/>
            <w:noProof/>
            <w:lang w:val="es-CO"/>
          </w:rPr>
          <w:t>INTRODUCCIÓN</w:t>
        </w:r>
        <w:r>
          <w:rPr>
            <w:noProof/>
            <w:webHidden/>
          </w:rPr>
          <w:tab/>
        </w:r>
        <w:r>
          <w:rPr>
            <w:noProof/>
            <w:webHidden/>
          </w:rPr>
          <w:fldChar w:fldCharType="begin"/>
        </w:r>
        <w:r>
          <w:rPr>
            <w:noProof/>
            <w:webHidden/>
          </w:rPr>
          <w:instrText xml:space="preserve"> PAGEREF _Toc164100670 \h </w:instrText>
        </w:r>
        <w:r>
          <w:rPr>
            <w:noProof/>
            <w:webHidden/>
          </w:rPr>
        </w:r>
        <w:r>
          <w:rPr>
            <w:noProof/>
            <w:webHidden/>
          </w:rPr>
          <w:fldChar w:fldCharType="separate"/>
        </w:r>
        <w:r>
          <w:rPr>
            <w:noProof/>
            <w:webHidden/>
          </w:rPr>
          <w:t>11</w:t>
        </w:r>
        <w:r>
          <w:rPr>
            <w:noProof/>
            <w:webHidden/>
          </w:rPr>
          <w:fldChar w:fldCharType="end"/>
        </w:r>
      </w:hyperlink>
    </w:p>
    <w:p w14:paraId="7B0018A7" w14:textId="08CC6114"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71" w:history="1">
        <w:r w:rsidRPr="00E24958">
          <w:rPr>
            <w:rStyle w:val="Hipervnculo"/>
            <w:noProof/>
          </w:rPr>
          <w:t>A.</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Motivación y/o problema</w:t>
        </w:r>
        <w:r>
          <w:rPr>
            <w:noProof/>
            <w:webHidden/>
          </w:rPr>
          <w:tab/>
        </w:r>
        <w:r>
          <w:rPr>
            <w:noProof/>
            <w:webHidden/>
          </w:rPr>
          <w:fldChar w:fldCharType="begin"/>
        </w:r>
        <w:r>
          <w:rPr>
            <w:noProof/>
            <w:webHidden/>
          </w:rPr>
          <w:instrText xml:space="preserve"> PAGEREF _Toc164100671 \h </w:instrText>
        </w:r>
        <w:r>
          <w:rPr>
            <w:noProof/>
            <w:webHidden/>
          </w:rPr>
        </w:r>
        <w:r>
          <w:rPr>
            <w:noProof/>
            <w:webHidden/>
          </w:rPr>
          <w:fldChar w:fldCharType="separate"/>
        </w:r>
        <w:r>
          <w:rPr>
            <w:noProof/>
            <w:webHidden/>
          </w:rPr>
          <w:t>11</w:t>
        </w:r>
        <w:r>
          <w:rPr>
            <w:noProof/>
            <w:webHidden/>
          </w:rPr>
          <w:fldChar w:fldCharType="end"/>
        </w:r>
      </w:hyperlink>
    </w:p>
    <w:p w14:paraId="4DBEBC06" w14:textId="3FD8D28D"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72" w:history="1">
        <w:r w:rsidRPr="00E24958">
          <w:rPr>
            <w:rStyle w:val="Hipervnculo"/>
            <w:noProof/>
          </w:rPr>
          <w:t>B.</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Objetivos</w:t>
        </w:r>
        <w:r>
          <w:rPr>
            <w:noProof/>
            <w:webHidden/>
          </w:rPr>
          <w:tab/>
        </w:r>
        <w:r>
          <w:rPr>
            <w:noProof/>
            <w:webHidden/>
          </w:rPr>
          <w:fldChar w:fldCharType="begin"/>
        </w:r>
        <w:r>
          <w:rPr>
            <w:noProof/>
            <w:webHidden/>
          </w:rPr>
          <w:instrText xml:space="preserve"> PAGEREF _Toc164100672 \h </w:instrText>
        </w:r>
        <w:r>
          <w:rPr>
            <w:noProof/>
            <w:webHidden/>
          </w:rPr>
        </w:r>
        <w:r>
          <w:rPr>
            <w:noProof/>
            <w:webHidden/>
          </w:rPr>
          <w:fldChar w:fldCharType="separate"/>
        </w:r>
        <w:r>
          <w:rPr>
            <w:noProof/>
            <w:webHidden/>
          </w:rPr>
          <w:t>11</w:t>
        </w:r>
        <w:r>
          <w:rPr>
            <w:noProof/>
            <w:webHidden/>
          </w:rPr>
          <w:fldChar w:fldCharType="end"/>
        </w:r>
      </w:hyperlink>
    </w:p>
    <w:p w14:paraId="294007AD" w14:textId="5E8F7CC9"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73" w:history="1">
        <w:r w:rsidRPr="00E24958">
          <w:rPr>
            <w:rStyle w:val="Hipervnculo"/>
            <w:noProof/>
          </w:rPr>
          <w:t>C.</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Fundamentos</w:t>
        </w:r>
        <w:r>
          <w:rPr>
            <w:noProof/>
            <w:webHidden/>
          </w:rPr>
          <w:tab/>
        </w:r>
        <w:r>
          <w:rPr>
            <w:noProof/>
            <w:webHidden/>
          </w:rPr>
          <w:fldChar w:fldCharType="begin"/>
        </w:r>
        <w:r>
          <w:rPr>
            <w:noProof/>
            <w:webHidden/>
          </w:rPr>
          <w:instrText xml:space="preserve"> PAGEREF _Toc164100673 \h </w:instrText>
        </w:r>
        <w:r>
          <w:rPr>
            <w:noProof/>
            <w:webHidden/>
          </w:rPr>
        </w:r>
        <w:r>
          <w:rPr>
            <w:noProof/>
            <w:webHidden/>
          </w:rPr>
          <w:fldChar w:fldCharType="separate"/>
        </w:r>
        <w:r>
          <w:rPr>
            <w:noProof/>
            <w:webHidden/>
          </w:rPr>
          <w:t>11</w:t>
        </w:r>
        <w:r>
          <w:rPr>
            <w:noProof/>
            <w:webHidden/>
          </w:rPr>
          <w:fldChar w:fldCharType="end"/>
        </w:r>
      </w:hyperlink>
    </w:p>
    <w:p w14:paraId="187334FE" w14:textId="24F5644B"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74" w:history="1">
        <w:r w:rsidRPr="00E24958">
          <w:rPr>
            <w:rStyle w:val="Hipervnculo"/>
            <w:noProof/>
          </w:rPr>
          <w:t>D.</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Contribuciones y publicaciones</w:t>
        </w:r>
        <w:r>
          <w:rPr>
            <w:noProof/>
            <w:webHidden/>
          </w:rPr>
          <w:tab/>
        </w:r>
        <w:r>
          <w:rPr>
            <w:noProof/>
            <w:webHidden/>
          </w:rPr>
          <w:fldChar w:fldCharType="begin"/>
        </w:r>
        <w:r>
          <w:rPr>
            <w:noProof/>
            <w:webHidden/>
          </w:rPr>
          <w:instrText xml:space="preserve"> PAGEREF _Toc164100674 \h </w:instrText>
        </w:r>
        <w:r>
          <w:rPr>
            <w:noProof/>
            <w:webHidden/>
          </w:rPr>
        </w:r>
        <w:r>
          <w:rPr>
            <w:noProof/>
            <w:webHidden/>
          </w:rPr>
          <w:fldChar w:fldCharType="separate"/>
        </w:r>
        <w:r>
          <w:rPr>
            <w:noProof/>
            <w:webHidden/>
          </w:rPr>
          <w:t>13</w:t>
        </w:r>
        <w:r>
          <w:rPr>
            <w:noProof/>
            <w:webHidden/>
          </w:rPr>
          <w:fldChar w:fldCharType="end"/>
        </w:r>
      </w:hyperlink>
    </w:p>
    <w:p w14:paraId="16C4B025" w14:textId="2A376F9C"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75" w:history="1">
        <w:r w:rsidRPr="00E24958">
          <w:rPr>
            <w:rStyle w:val="Hipervnculo"/>
            <w:noProof/>
          </w:rPr>
          <w:t>E.</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Organización del documento</w:t>
        </w:r>
        <w:r>
          <w:rPr>
            <w:noProof/>
            <w:webHidden/>
          </w:rPr>
          <w:tab/>
        </w:r>
        <w:r>
          <w:rPr>
            <w:noProof/>
            <w:webHidden/>
          </w:rPr>
          <w:fldChar w:fldCharType="begin"/>
        </w:r>
        <w:r>
          <w:rPr>
            <w:noProof/>
            <w:webHidden/>
          </w:rPr>
          <w:instrText xml:space="preserve"> PAGEREF _Toc164100675 \h </w:instrText>
        </w:r>
        <w:r>
          <w:rPr>
            <w:noProof/>
            <w:webHidden/>
          </w:rPr>
        </w:r>
        <w:r>
          <w:rPr>
            <w:noProof/>
            <w:webHidden/>
          </w:rPr>
          <w:fldChar w:fldCharType="separate"/>
        </w:r>
        <w:r>
          <w:rPr>
            <w:noProof/>
            <w:webHidden/>
          </w:rPr>
          <w:t>14</w:t>
        </w:r>
        <w:r>
          <w:rPr>
            <w:noProof/>
            <w:webHidden/>
          </w:rPr>
          <w:fldChar w:fldCharType="end"/>
        </w:r>
      </w:hyperlink>
    </w:p>
    <w:p w14:paraId="12A633F1" w14:textId="640503E3" w:rsidR="00202AF8" w:rsidRDefault="00202AF8">
      <w:pPr>
        <w:pStyle w:val="TDC1"/>
        <w:tabs>
          <w:tab w:val="left" w:pos="960"/>
          <w:tab w:val="right" w:leader="dot" w:pos="9396"/>
        </w:tabs>
        <w:rPr>
          <w:rFonts w:asciiTheme="minorHAnsi" w:eastAsiaTheme="minorEastAsia" w:hAnsiTheme="minorHAnsi" w:cstheme="minorBidi"/>
          <w:b w:val="0"/>
          <w:bCs w:val="0"/>
          <w:caps w:val="0"/>
          <w:noProof/>
          <w:kern w:val="2"/>
          <w:szCs w:val="24"/>
          <w:u w:val="none"/>
          <w:lang w:val="es-CO" w:eastAsia="es-CO"/>
          <w14:ligatures w14:val="standardContextual"/>
        </w:rPr>
      </w:pPr>
      <w:hyperlink w:anchor="_Toc164100676" w:history="1">
        <w:r w:rsidRPr="00E24958">
          <w:rPr>
            <w:rStyle w:val="Hipervnculo"/>
            <w:noProof/>
            <w:lang w:val="es-CO"/>
          </w:rPr>
          <w:t>II.</w:t>
        </w:r>
        <w:r>
          <w:rPr>
            <w:rFonts w:asciiTheme="minorHAnsi" w:eastAsiaTheme="minorEastAsia" w:hAnsiTheme="minorHAnsi" w:cstheme="minorBidi"/>
            <w:b w:val="0"/>
            <w:bCs w:val="0"/>
            <w:caps w:val="0"/>
            <w:noProof/>
            <w:kern w:val="2"/>
            <w:szCs w:val="24"/>
            <w:u w:val="none"/>
            <w:lang w:val="es-CO" w:eastAsia="es-CO"/>
            <w14:ligatures w14:val="standardContextual"/>
          </w:rPr>
          <w:tab/>
        </w:r>
        <w:r w:rsidRPr="00E24958">
          <w:rPr>
            <w:rStyle w:val="Hipervnculo"/>
            <w:noProof/>
            <w:lang w:val="es-CO"/>
          </w:rPr>
          <w:t>REVISIÓN DE LA LITERATURA</w:t>
        </w:r>
        <w:r>
          <w:rPr>
            <w:noProof/>
            <w:webHidden/>
          </w:rPr>
          <w:tab/>
        </w:r>
        <w:r>
          <w:rPr>
            <w:noProof/>
            <w:webHidden/>
          </w:rPr>
          <w:fldChar w:fldCharType="begin"/>
        </w:r>
        <w:r>
          <w:rPr>
            <w:noProof/>
            <w:webHidden/>
          </w:rPr>
          <w:instrText xml:space="preserve"> PAGEREF _Toc164100676 \h </w:instrText>
        </w:r>
        <w:r>
          <w:rPr>
            <w:noProof/>
            <w:webHidden/>
          </w:rPr>
        </w:r>
        <w:r>
          <w:rPr>
            <w:noProof/>
            <w:webHidden/>
          </w:rPr>
          <w:fldChar w:fldCharType="separate"/>
        </w:r>
        <w:r>
          <w:rPr>
            <w:noProof/>
            <w:webHidden/>
          </w:rPr>
          <w:t>15</w:t>
        </w:r>
        <w:r>
          <w:rPr>
            <w:noProof/>
            <w:webHidden/>
          </w:rPr>
          <w:fldChar w:fldCharType="end"/>
        </w:r>
      </w:hyperlink>
    </w:p>
    <w:p w14:paraId="0D235662" w14:textId="4218F4EF"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77" w:history="1">
        <w:r w:rsidRPr="00E24958">
          <w:rPr>
            <w:rStyle w:val="Hipervnculo"/>
            <w:noProof/>
          </w:rPr>
          <w:t>A.</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Conclusiones</w:t>
        </w:r>
        <w:r>
          <w:rPr>
            <w:noProof/>
            <w:webHidden/>
          </w:rPr>
          <w:tab/>
        </w:r>
        <w:r>
          <w:rPr>
            <w:noProof/>
            <w:webHidden/>
          </w:rPr>
          <w:fldChar w:fldCharType="begin"/>
        </w:r>
        <w:r>
          <w:rPr>
            <w:noProof/>
            <w:webHidden/>
          </w:rPr>
          <w:instrText xml:space="preserve"> PAGEREF _Toc164100677 \h </w:instrText>
        </w:r>
        <w:r>
          <w:rPr>
            <w:noProof/>
            <w:webHidden/>
          </w:rPr>
        </w:r>
        <w:r>
          <w:rPr>
            <w:noProof/>
            <w:webHidden/>
          </w:rPr>
          <w:fldChar w:fldCharType="separate"/>
        </w:r>
        <w:r>
          <w:rPr>
            <w:noProof/>
            <w:webHidden/>
          </w:rPr>
          <w:t>15</w:t>
        </w:r>
        <w:r>
          <w:rPr>
            <w:noProof/>
            <w:webHidden/>
          </w:rPr>
          <w:fldChar w:fldCharType="end"/>
        </w:r>
      </w:hyperlink>
    </w:p>
    <w:p w14:paraId="1FB59910" w14:textId="1B11045F" w:rsidR="00202AF8" w:rsidRDefault="00202AF8">
      <w:pPr>
        <w:pStyle w:val="TDC1"/>
        <w:tabs>
          <w:tab w:val="left" w:pos="960"/>
          <w:tab w:val="right" w:leader="dot" w:pos="9396"/>
        </w:tabs>
        <w:rPr>
          <w:rFonts w:asciiTheme="minorHAnsi" w:eastAsiaTheme="minorEastAsia" w:hAnsiTheme="minorHAnsi" w:cstheme="minorBidi"/>
          <w:b w:val="0"/>
          <w:bCs w:val="0"/>
          <w:caps w:val="0"/>
          <w:noProof/>
          <w:kern w:val="2"/>
          <w:szCs w:val="24"/>
          <w:u w:val="none"/>
          <w:lang w:val="es-CO" w:eastAsia="es-CO"/>
          <w14:ligatures w14:val="standardContextual"/>
        </w:rPr>
      </w:pPr>
      <w:hyperlink w:anchor="_Toc164100678" w:history="1">
        <w:r w:rsidRPr="00E24958">
          <w:rPr>
            <w:rStyle w:val="Hipervnculo"/>
            <w:noProof/>
            <w:lang w:val="es-CO"/>
          </w:rPr>
          <w:t>III.</w:t>
        </w:r>
        <w:r>
          <w:rPr>
            <w:rFonts w:asciiTheme="minorHAnsi" w:eastAsiaTheme="minorEastAsia" w:hAnsiTheme="minorHAnsi" w:cstheme="minorBidi"/>
            <w:b w:val="0"/>
            <w:bCs w:val="0"/>
            <w:caps w:val="0"/>
            <w:noProof/>
            <w:kern w:val="2"/>
            <w:szCs w:val="24"/>
            <w:u w:val="none"/>
            <w:lang w:val="es-CO" w:eastAsia="es-CO"/>
            <w14:ligatures w14:val="standardContextual"/>
          </w:rPr>
          <w:tab/>
        </w:r>
        <w:r w:rsidRPr="00E24958">
          <w:rPr>
            <w:rStyle w:val="Hipervnculo"/>
            <w:noProof/>
            <w:lang w:val="es-CO"/>
          </w:rPr>
          <w:t>TÍTULO DEL CAPITULO</w:t>
        </w:r>
        <w:r>
          <w:rPr>
            <w:noProof/>
            <w:webHidden/>
          </w:rPr>
          <w:tab/>
        </w:r>
        <w:r>
          <w:rPr>
            <w:noProof/>
            <w:webHidden/>
          </w:rPr>
          <w:fldChar w:fldCharType="begin"/>
        </w:r>
        <w:r>
          <w:rPr>
            <w:noProof/>
            <w:webHidden/>
          </w:rPr>
          <w:instrText xml:space="preserve"> PAGEREF _Toc164100678 \h </w:instrText>
        </w:r>
        <w:r>
          <w:rPr>
            <w:noProof/>
            <w:webHidden/>
          </w:rPr>
        </w:r>
        <w:r>
          <w:rPr>
            <w:noProof/>
            <w:webHidden/>
          </w:rPr>
          <w:fldChar w:fldCharType="separate"/>
        </w:r>
        <w:r>
          <w:rPr>
            <w:noProof/>
            <w:webHidden/>
          </w:rPr>
          <w:t>17</w:t>
        </w:r>
        <w:r>
          <w:rPr>
            <w:noProof/>
            <w:webHidden/>
          </w:rPr>
          <w:fldChar w:fldCharType="end"/>
        </w:r>
      </w:hyperlink>
    </w:p>
    <w:p w14:paraId="14BDBBC7" w14:textId="1423B490"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79" w:history="1">
        <w:r w:rsidRPr="00E24958">
          <w:rPr>
            <w:rStyle w:val="Hipervnculo"/>
            <w:noProof/>
          </w:rPr>
          <w:t>A.</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Ejemplo de nivel 2</w:t>
        </w:r>
        <w:r>
          <w:rPr>
            <w:noProof/>
            <w:webHidden/>
          </w:rPr>
          <w:tab/>
        </w:r>
        <w:r>
          <w:rPr>
            <w:noProof/>
            <w:webHidden/>
          </w:rPr>
          <w:fldChar w:fldCharType="begin"/>
        </w:r>
        <w:r>
          <w:rPr>
            <w:noProof/>
            <w:webHidden/>
          </w:rPr>
          <w:instrText xml:space="preserve"> PAGEREF _Toc164100679 \h </w:instrText>
        </w:r>
        <w:r>
          <w:rPr>
            <w:noProof/>
            <w:webHidden/>
          </w:rPr>
        </w:r>
        <w:r>
          <w:rPr>
            <w:noProof/>
            <w:webHidden/>
          </w:rPr>
          <w:fldChar w:fldCharType="separate"/>
        </w:r>
        <w:r>
          <w:rPr>
            <w:noProof/>
            <w:webHidden/>
          </w:rPr>
          <w:t>17</w:t>
        </w:r>
        <w:r>
          <w:rPr>
            <w:noProof/>
            <w:webHidden/>
          </w:rPr>
          <w:fldChar w:fldCharType="end"/>
        </w:r>
      </w:hyperlink>
    </w:p>
    <w:p w14:paraId="4DD98747" w14:textId="084C3495" w:rsidR="00202AF8" w:rsidRDefault="00202AF8">
      <w:pPr>
        <w:pStyle w:val="TDC3"/>
        <w:tabs>
          <w:tab w:val="left" w:pos="960"/>
          <w:tab w:val="right" w:leader="dot" w:pos="9396"/>
        </w:tabs>
        <w:rPr>
          <w:rFonts w:asciiTheme="minorHAnsi" w:eastAsiaTheme="minorEastAsia" w:hAnsiTheme="minorHAnsi" w:cstheme="minorBidi"/>
          <w:smallCaps w:val="0"/>
          <w:noProof/>
          <w:kern w:val="2"/>
          <w:szCs w:val="24"/>
          <w:lang w:val="es-CO" w:eastAsia="es-CO"/>
          <w14:ligatures w14:val="standardContextual"/>
        </w:rPr>
      </w:pPr>
      <w:hyperlink w:anchor="_Toc164100680" w:history="1">
        <w:r w:rsidRPr="00E24958">
          <w:rPr>
            <w:rStyle w:val="Hipervnculo"/>
            <w:noProof/>
            <w:lang w:val="es-CO"/>
          </w:rPr>
          <w:t>1)</w:t>
        </w:r>
        <w:r>
          <w:rPr>
            <w:rFonts w:asciiTheme="minorHAnsi" w:eastAsiaTheme="minorEastAsia" w:hAnsiTheme="minorHAnsi" w:cstheme="minorBidi"/>
            <w:smallCaps w:val="0"/>
            <w:noProof/>
            <w:kern w:val="2"/>
            <w:szCs w:val="24"/>
            <w:lang w:val="es-CO" w:eastAsia="es-CO"/>
            <w14:ligatures w14:val="standardContextual"/>
          </w:rPr>
          <w:tab/>
        </w:r>
        <w:r w:rsidRPr="00E24958">
          <w:rPr>
            <w:rStyle w:val="Hipervnculo"/>
            <w:noProof/>
            <w:lang w:val="es-CO"/>
          </w:rPr>
          <w:t>Ejemplo de nivel 3</w:t>
        </w:r>
        <w:r>
          <w:rPr>
            <w:noProof/>
            <w:webHidden/>
          </w:rPr>
          <w:tab/>
        </w:r>
        <w:r>
          <w:rPr>
            <w:noProof/>
            <w:webHidden/>
          </w:rPr>
          <w:fldChar w:fldCharType="begin"/>
        </w:r>
        <w:r>
          <w:rPr>
            <w:noProof/>
            <w:webHidden/>
          </w:rPr>
          <w:instrText xml:space="preserve"> PAGEREF _Toc164100680 \h </w:instrText>
        </w:r>
        <w:r>
          <w:rPr>
            <w:noProof/>
            <w:webHidden/>
          </w:rPr>
        </w:r>
        <w:r>
          <w:rPr>
            <w:noProof/>
            <w:webHidden/>
          </w:rPr>
          <w:fldChar w:fldCharType="separate"/>
        </w:r>
        <w:r>
          <w:rPr>
            <w:noProof/>
            <w:webHidden/>
          </w:rPr>
          <w:t>17</w:t>
        </w:r>
        <w:r>
          <w:rPr>
            <w:noProof/>
            <w:webHidden/>
          </w:rPr>
          <w:fldChar w:fldCharType="end"/>
        </w:r>
      </w:hyperlink>
    </w:p>
    <w:p w14:paraId="2D277B4C" w14:textId="4051A03B"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81" w:history="1">
        <w:r w:rsidRPr="00E24958">
          <w:rPr>
            <w:rStyle w:val="Hipervnculo"/>
            <w:noProof/>
          </w:rPr>
          <w:t>B.</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Ejemplo de nivel 2</w:t>
        </w:r>
        <w:r>
          <w:rPr>
            <w:noProof/>
            <w:webHidden/>
          </w:rPr>
          <w:tab/>
        </w:r>
        <w:r>
          <w:rPr>
            <w:noProof/>
            <w:webHidden/>
          </w:rPr>
          <w:fldChar w:fldCharType="begin"/>
        </w:r>
        <w:r>
          <w:rPr>
            <w:noProof/>
            <w:webHidden/>
          </w:rPr>
          <w:instrText xml:space="preserve"> PAGEREF _Toc164100681 \h </w:instrText>
        </w:r>
        <w:r>
          <w:rPr>
            <w:noProof/>
            <w:webHidden/>
          </w:rPr>
        </w:r>
        <w:r>
          <w:rPr>
            <w:noProof/>
            <w:webHidden/>
          </w:rPr>
          <w:fldChar w:fldCharType="separate"/>
        </w:r>
        <w:r>
          <w:rPr>
            <w:noProof/>
            <w:webHidden/>
          </w:rPr>
          <w:t>17</w:t>
        </w:r>
        <w:r>
          <w:rPr>
            <w:noProof/>
            <w:webHidden/>
          </w:rPr>
          <w:fldChar w:fldCharType="end"/>
        </w:r>
      </w:hyperlink>
    </w:p>
    <w:p w14:paraId="5EB1D78B" w14:textId="5A7E12F3" w:rsidR="00202AF8" w:rsidRDefault="00202AF8">
      <w:pPr>
        <w:pStyle w:val="TDC3"/>
        <w:tabs>
          <w:tab w:val="left" w:pos="960"/>
          <w:tab w:val="right" w:leader="dot" w:pos="9396"/>
        </w:tabs>
        <w:rPr>
          <w:rFonts w:asciiTheme="minorHAnsi" w:eastAsiaTheme="minorEastAsia" w:hAnsiTheme="minorHAnsi" w:cstheme="minorBidi"/>
          <w:smallCaps w:val="0"/>
          <w:noProof/>
          <w:kern w:val="2"/>
          <w:szCs w:val="24"/>
          <w:lang w:val="es-CO" w:eastAsia="es-CO"/>
          <w14:ligatures w14:val="standardContextual"/>
        </w:rPr>
      </w:pPr>
      <w:hyperlink w:anchor="_Toc164100682" w:history="1">
        <w:r w:rsidRPr="00E24958">
          <w:rPr>
            <w:rStyle w:val="Hipervnculo"/>
            <w:noProof/>
            <w:lang w:val="es-CO"/>
          </w:rPr>
          <w:t>1)</w:t>
        </w:r>
        <w:r>
          <w:rPr>
            <w:rFonts w:asciiTheme="minorHAnsi" w:eastAsiaTheme="minorEastAsia" w:hAnsiTheme="minorHAnsi" w:cstheme="minorBidi"/>
            <w:smallCaps w:val="0"/>
            <w:noProof/>
            <w:kern w:val="2"/>
            <w:szCs w:val="24"/>
            <w:lang w:val="es-CO" w:eastAsia="es-CO"/>
            <w14:ligatures w14:val="standardContextual"/>
          </w:rPr>
          <w:tab/>
        </w:r>
        <w:r w:rsidRPr="00E24958">
          <w:rPr>
            <w:rStyle w:val="Hipervnculo"/>
            <w:noProof/>
            <w:lang w:val="es-CO"/>
          </w:rPr>
          <w:t>Ejemplo de nivel 3</w:t>
        </w:r>
        <w:r>
          <w:rPr>
            <w:noProof/>
            <w:webHidden/>
          </w:rPr>
          <w:tab/>
        </w:r>
        <w:r>
          <w:rPr>
            <w:noProof/>
            <w:webHidden/>
          </w:rPr>
          <w:fldChar w:fldCharType="begin"/>
        </w:r>
        <w:r>
          <w:rPr>
            <w:noProof/>
            <w:webHidden/>
          </w:rPr>
          <w:instrText xml:space="preserve"> PAGEREF _Toc164100682 \h </w:instrText>
        </w:r>
        <w:r>
          <w:rPr>
            <w:noProof/>
            <w:webHidden/>
          </w:rPr>
        </w:r>
        <w:r>
          <w:rPr>
            <w:noProof/>
            <w:webHidden/>
          </w:rPr>
          <w:fldChar w:fldCharType="separate"/>
        </w:r>
        <w:r>
          <w:rPr>
            <w:noProof/>
            <w:webHidden/>
          </w:rPr>
          <w:t>17</w:t>
        </w:r>
        <w:r>
          <w:rPr>
            <w:noProof/>
            <w:webHidden/>
          </w:rPr>
          <w:fldChar w:fldCharType="end"/>
        </w:r>
      </w:hyperlink>
    </w:p>
    <w:p w14:paraId="67A6CD87" w14:textId="46E84BED"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83" w:history="1">
        <w:r w:rsidRPr="00E24958">
          <w:rPr>
            <w:rStyle w:val="Hipervnculo"/>
            <w:noProof/>
          </w:rPr>
          <w:t>C.</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Ejemplo de nivel 2</w:t>
        </w:r>
        <w:r>
          <w:rPr>
            <w:noProof/>
            <w:webHidden/>
          </w:rPr>
          <w:tab/>
        </w:r>
        <w:r>
          <w:rPr>
            <w:noProof/>
            <w:webHidden/>
          </w:rPr>
          <w:fldChar w:fldCharType="begin"/>
        </w:r>
        <w:r>
          <w:rPr>
            <w:noProof/>
            <w:webHidden/>
          </w:rPr>
          <w:instrText xml:space="preserve"> PAGEREF _Toc164100683 \h </w:instrText>
        </w:r>
        <w:r>
          <w:rPr>
            <w:noProof/>
            <w:webHidden/>
          </w:rPr>
        </w:r>
        <w:r>
          <w:rPr>
            <w:noProof/>
            <w:webHidden/>
          </w:rPr>
          <w:fldChar w:fldCharType="separate"/>
        </w:r>
        <w:r>
          <w:rPr>
            <w:noProof/>
            <w:webHidden/>
          </w:rPr>
          <w:t>17</w:t>
        </w:r>
        <w:r>
          <w:rPr>
            <w:noProof/>
            <w:webHidden/>
          </w:rPr>
          <w:fldChar w:fldCharType="end"/>
        </w:r>
      </w:hyperlink>
    </w:p>
    <w:p w14:paraId="0527B2AD" w14:textId="348971C6" w:rsidR="00202AF8" w:rsidRDefault="00202AF8">
      <w:pPr>
        <w:pStyle w:val="TDC3"/>
        <w:tabs>
          <w:tab w:val="left" w:pos="960"/>
          <w:tab w:val="right" w:leader="dot" w:pos="9396"/>
        </w:tabs>
        <w:rPr>
          <w:rFonts w:asciiTheme="minorHAnsi" w:eastAsiaTheme="minorEastAsia" w:hAnsiTheme="minorHAnsi" w:cstheme="minorBidi"/>
          <w:smallCaps w:val="0"/>
          <w:noProof/>
          <w:kern w:val="2"/>
          <w:szCs w:val="24"/>
          <w:lang w:val="es-CO" w:eastAsia="es-CO"/>
          <w14:ligatures w14:val="standardContextual"/>
        </w:rPr>
      </w:pPr>
      <w:hyperlink w:anchor="_Toc164100684" w:history="1">
        <w:r w:rsidRPr="00E24958">
          <w:rPr>
            <w:rStyle w:val="Hipervnculo"/>
            <w:noProof/>
            <w:lang w:val="es-CO"/>
          </w:rPr>
          <w:t>1)</w:t>
        </w:r>
        <w:r>
          <w:rPr>
            <w:rFonts w:asciiTheme="minorHAnsi" w:eastAsiaTheme="minorEastAsia" w:hAnsiTheme="minorHAnsi" w:cstheme="minorBidi"/>
            <w:smallCaps w:val="0"/>
            <w:noProof/>
            <w:kern w:val="2"/>
            <w:szCs w:val="24"/>
            <w:lang w:val="es-CO" w:eastAsia="es-CO"/>
            <w14:ligatures w14:val="standardContextual"/>
          </w:rPr>
          <w:tab/>
        </w:r>
        <w:r w:rsidRPr="00E24958">
          <w:rPr>
            <w:rStyle w:val="Hipervnculo"/>
            <w:noProof/>
            <w:lang w:val="es-CO"/>
          </w:rPr>
          <w:t>Ejemplo de nivel 3</w:t>
        </w:r>
        <w:r>
          <w:rPr>
            <w:noProof/>
            <w:webHidden/>
          </w:rPr>
          <w:tab/>
        </w:r>
        <w:r>
          <w:rPr>
            <w:noProof/>
            <w:webHidden/>
          </w:rPr>
          <w:fldChar w:fldCharType="begin"/>
        </w:r>
        <w:r>
          <w:rPr>
            <w:noProof/>
            <w:webHidden/>
          </w:rPr>
          <w:instrText xml:space="preserve"> PAGEREF _Toc164100684 \h </w:instrText>
        </w:r>
        <w:r>
          <w:rPr>
            <w:noProof/>
            <w:webHidden/>
          </w:rPr>
        </w:r>
        <w:r>
          <w:rPr>
            <w:noProof/>
            <w:webHidden/>
          </w:rPr>
          <w:fldChar w:fldCharType="separate"/>
        </w:r>
        <w:r>
          <w:rPr>
            <w:noProof/>
            <w:webHidden/>
          </w:rPr>
          <w:t>18</w:t>
        </w:r>
        <w:r>
          <w:rPr>
            <w:noProof/>
            <w:webHidden/>
          </w:rPr>
          <w:fldChar w:fldCharType="end"/>
        </w:r>
      </w:hyperlink>
    </w:p>
    <w:p w14:paraId="5EFE4946" w14:textId="2E8FFBC3"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85" w:history="1">
        <w:r w:rsidRPr="00E24958">
          <w:rPr>
            <w:rStyle w:val="Hipervnculo"/>
            <w:noProof/>
          </w:rPr>
          <w:t>D.</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Conclusiones del capítulo</w:t>
        </w:r>
        <w:r>
          <w:rPr>
            <w:noProof/>
            <w:webHidden/>
          </w:rPr>
          <w:tab/>
        </w:r>
        <w:r>
          <w:rPr>
            <w:noProof/>
            <w:webHidden/>
          </w:rPr>
          <w:fldChar w:fldCharType="begin"/>
        </w:r>
        <w:r>
          <w:rPr>
            <w:noProof/>
            <w:webHidden/>
          </w:rPr>
          <w:instrText xml:space="preserve"> PAGEREF _Toc164100685 \h </w:instrText>
        </w:r>
        <w:r>
          <w:rPr>
            <w:noProof/>
            <w:webHidden/>
          </w:rPr>
        </w:r>
        <w:r>
          <w:rPr>
            <w:noProof/>
            <w:webHidden/>
          </w:rPr>
          <w:fldChar w:fldCharType="separate"/>
        </w:r>
        <w:r>
          <w:rPr>
            <w:noProof/>
            <w:webHidden/>
          </w:rPr>
          <w:t>18</w:t>
        </w:r>
        <w:r>
          <w:rPr>
            <w:noProof/>
            <w:webHidden/>
          </w:rPr>
          <w:fldChar w:fldCharType="end"/>
        </w:r>
      </w:hyperlink>
    </w:p>
    <w:p w14:paraId="5C4DE5A2" w14:textId="5399CD88" w:rsidR="00202AF8" w:rsidRDefault="00202AF8">
      <w:pPr>
        <w:pStyle w:val="TDC1"/>
        <w:tabs>
          <w:tab w:val="left" w:pos="960"/>
          <w:tab w:val="right" w:leader="dot" w:pos="9396"/>
        </w:tabs>
        <w:rPr>
          <w:rFonts w:asciiTheme="minorHAnsi" w:eastAsiaTheme="minorEastAsia" w:hAnsiTheme="minorHAnsi" w:cstheme="minorBidi"/>
          <w:b w:val="0"/>
          <w:bCs w:val="0"/>
          <w:caps w:val="0"/>
          <w:noProof/>
          <w:kern w:val="2"/>
          <w:szCs w:val="24"/>
          <w:u w:val="none"/>
          <w:lang w:val="es-CO" w:eastAsia="es-CO"/>
          <w14:ligatures w14:val="standardContextual"/>
        </w:rPr>
      </w:pPr>
      <w:hyperlink w:anchor="_Toc164100686" w:history="1">
        <w:r w:rsidRPr="00E24958">
          <w:rPr>
            <w:rStyle w:val="Hipervnculo"/>
            <w:noProof/>
            <w:lang w:val="es-CO"/>
          </w:rPr>
          <w:t>IV.</w:t>
        </w:r>
        <w:r>
          <w:rPr>
            <w:rFonts w:asciiTheme="minorHAnsi" w:eastAsiaTheme="minorEastAsia" w:hAnsiTheme="minorHAnsi" w:cstheme="minorBidi"/>
            <w:b w:val="0"/>
            <w:bCs w:val="0"/>
            <w:caps w:val="0"/>
            <w:noProof/>
            <w:kern w:val="2"/>
            <w:szCs w:val="24"/>
            <w:u w:val="none"/>
            <w:lang w:val="es-CO" w:eastAsia="es-CO"/>
            <w14:ligatures w14:val="standardContextual"/>
          </w:rPr>
          <w:tab/>
        </w:r>
        <w:r w:rsidRPr="00E24958">
          <w:rPr>
            <w:rStyle w:val="Hipervnculo"/>
            <w:noProof/>
            <w:lang w:val="es-CO"/>
          </w:rPr>
          <w:t>TÍTULO DEL CAPÍTULO</w:t>
        </w:r>
        <w:r>
          <w:rPr>
            <w:noProof/>
            <w:webHidden/>
          </w:rPr>
          <w:tab/>
        </w:r>
        <w:r>
          <w:rPr>
            <w:noProof/>
            <w:webHidden/>
          </w:rPr>
          <w:fldChar w:fldCharType="begin"/>
        </w:r>
        <w:r>
          <w:rPr>
            <w:noProof/>
            <w:webHidden/>
          </w:rPr>
          <w:instrText xml:space="preserve"> PAGEREF _Toc164100686 \h </w:instrText>
        </w:r>
        <w:r>
          <w:rPr>
            <w:noProof/>
            <w:webHidden/>
          </w:rPr>
        </w:r>
        <w:r>
          <w:rPr>
            <w:noProof/>
            <w:webHidden/>
          </w:rPr>
          <w:fldChar w:fldCharType="separate"/>
        </w:r>
        <w:r>
          <w:rPr>
            <w:noProof/>
            <w:webHidden/>
          </w:rPr>
          <w:t>19</w:t>
        </w:r>
        <w:r>
          <w:rPr>
            <w:noProof/>
            <w:webHidden/>
          </w:rPr>
          <w:fldChar w:fldCharType="end"/>
        </w:r>
      </w:hyperlink>
    </w:p>
    <w:p w14:paraId="336F6493" w14:textId="27F2258B"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87" w:history="1">
        <w:r w:rsidRPr="00E24958">
          <w:rPr>
            <w:rStyle w:val="Hipervnculo"/>
            <w:noProof/>
          </w:rPr>
          <w:t>A.</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Ejemplo nivel 2</w:t>
        </w:r>
        <w:r>
          <w:rPr>
            <w:noProof/>
            <w:webHidden/>
          </w:rPr>
          <w:tab/>
        </w:r>
        <w:r>
          <w:rPr>
            <w:noProof/>
            <w:webHidden/>
          </w:rPr>
          <w:fldChar w:fldCharType="begin"/>
        </w:r>
        <w:r>
          <w:rPr>
            <w:noProof/>
            <w:webHidden/>
          </w:rPr>
          <w:instrText xml:space="preserve"> PAGEREF _Toc164100687 \h </w:instrText>
        </w:r>
        <w:r>
          <w:rPr>
            <w:noProof/>
            <w:webHidden/>
          </w:rPr>
        </w:r>
        <w:r>
          <w:rPr>
            <w:noProof/>
            <w:webHidden/>
          </w:rPr>
          <w:fldChar w:fldCharType="separate"/>
        </w:r>
        <w:r>
          <w:rPr>
            <w:noProof/>
            <w:webHidden/>
          </w:rPr>
          <w:t>19</w:t>
        </w:r>
        <w:r>
          <w:rPr>
            <w:noProof/>
            <w:webHidden/>
          </w:rPr>
          <w:fldChar w:fldCharType="end"/>
        </w:r>
      </w:hyperlink>
    </w:p>
    <w:p w14:paraId="53722462" w14:textId="39703946" w:rsidR="00202AF8" w:rsidRDefault="00202AF8">
      <w:pPr>
        <w:pStyle w:val="TDC3"/>
        <w:tabs>
          <w:tab w:val="left" w:pos="960"/>
          <w:tab w:val="right" w:leader="dot" w:pos="9396"/>
        </w:tabs>
        <w:rPr>
          <w:rFonts w:asciiTheme="minorHAnsi" w:eastAsiaTheme="minorEastAsia" w:hAnsiTheme="minorHAnsi" w:cstheme="minorBidi"/>
          <w:smallCaps w:val="0"/>
          <w:noProof/>
          <w:kern w:val="2"/>
          <w:szCs w:val="24"/>
          <w:lang w:val="es-CO" w:eastAsia="es-CO"/>
          <w14:ligatures w14:val="standardContextual"/>
        </w:rPr>
      </w:pPr>
      <w:hyperlink w:anchor="_Toc164100688" w:history="1">
        <w:r w:rsidRPr="00E24958">
          <w:rPr>
            <w:rStyle w:val="Hipervnculo"/>
            <w:rFonts w:cs="Arial"/>
            <w:noProof/>
            <w:lang w:val="es-CO"/>
          </w:rPr>
          <w:t>1)</w:t>
        </w:r>
        <w:r>
          <w:rPr>
            <w:rFonts w:asciiTheme="minorHAnsi" w:eastAsiaTheme="minorEastAsia" w:hAnsiTheme="minorHAnsi" w:cstheme="minorBidi"/>
            <w:smallCaps w:val="0"/>
            <w:noProof/>
            <w:kern w:val="2"/>
            <w:szCs w:val="24"/>
            <w:lang w:val="es-CO" w:eastAsia="es-CO"/>
            <w14:ligatures w14:val="standardContextual"/>
          </w:rPr>
          <w:tab/>
        </w:r>
        <w:r w:rsidRPr="00E24958">
          <w:rPr>
            <w:rStyle w:val="Hipervnculo"/>
            <w:rFonts w:cs="Arial"/>
            <w:noProof/>
            <w:lang w:val="es-CO"/>
          </w:rPr>
          <w:t>Ejemplo de nivel 3</w:t>
        </w:r>
        <w:r>
          <w:rPr>
            <w:noProof/>
            <w:webHidden/>
          </w:rPr>
          <w:tab/>
        </w:r>
        <w:r>
          <w:rPr>
            <w:noProof/>
            <w:webHidden/>
          </w:rPr>
          <w:fldChar w:fldCharType="begin"/>
        </w:r>
        <w:r>
          <w:rPr>
            <w:noProof/>
            <w:webHidden/>
          </w:rPr>
          <w:instrText xml:space="preserve"> PAGEREF _Toc164100688 \h </w:instrText>
        </w:r>
        <w:r>
          <w:rPr>
            <w:noProof/>
            <w:webHidden/>
          </w:rPr>
        </w:r>
        <w:r>
          <w:rPr>
            <w:noProof/>
            <w:webHidden/>
          </w:rPr>
          <w:fldChar w:fldCharType="separate"/>
        </w:r>
        <w:r>
          <w:rPr>
            <w:noProof/>
            <w:webHidden/>
          </w:rPr>
          <w:t>19</w:t>
        </w:r>
        <w:r>
          <w:rPr>
            <w:noProof/>
            <w:webHidden/>
          </w:rPr>
          <w:fldChar w:fldCharType="end"/>
        </w:r>
      </w:hyperlink>
    </w:p>
    <w:p w14:paraId="5CEA9A4B" w14:textId="18BD0675" w:rsidR="00202AF8" w:rsidRDefault="00202AF8">
      <w:pPr>
        <w:pStyle w:val="TDC3"/>
        <w:tabs>
          <w:tab w:val="left" w:pos="960"/>
          <w:tab w:val="right" w:leader="dot" w:pos="9396"/>
        </w:tabs>
        <w:rPr>
          <w:rFonts w:asciiTheme="minorHAnsi" w:eastAsiaTheme="minorEastAsia" w:hAnsiTheme="minorHAnsi" w:cstheme="minorBidi"/>
          <w:smallCaps w:val="0"/>
          <w:noProof/>
          <w:kern w:val="2"/>
          <w:szCs w:val="24"/>
          <w:lang w:val="es-CO" w:eastAsia="es-CO"/>
          <w14:ligatures w14:val="standardContextual"/>
        </w:rPr>
      </w:pPr>
      <w:hyperlink w:anchor="_Toc164100689" w:history="1">
        <w:r w:rsidRPr="00E24958">
          <w:rPr>
            <w:rStyle w:val="Hipervnculo"/>
            <w:noProof/>
            <w:lang w:val="es-CO"/>
          </w:rPr>
          <w:t>2)</w:t>
        </w:r>
        <w:r>
          <w:rPr>
            <w:rFonts w:asciiTheme="minorHAnsi" w:eastAsiaTheme="minorEastAsia" w:hAnsiTheme="minorHAnsi" w:cstheme="minorBidi"/>
            <w:smallCaps w:val="0"/>
            <w:noProof/>
            <w:kern w:val="2"/>
            <w:szCs w:val="24"/>
            <w:lang w:val="es-CO" w:eastAsia="es-CO"/>
            <w14:ligatures w14:val="standardContextual"/>
          </w:rPr>
          <w:tab/>
        </w:r>
        <w:r w:rsidRPr="00E24958">
          <w:rPr>
            <w:rStyle w:val="Hipervnculo"/>
            <w:rFonts w:cs="Arial"/>
            <w:noProof/>
            <w:lang w:val="es-CO"/>
          </w:rPr>
          <w:t>Ejemplo de nivel 3</w:t>
        </w:r>
        <w:r>
          <w:rPr>
            <w:noProof/>
            <w:webHidden/>
          </w:rPr>
          <w:tab/>
        </w:r>
        <w:r>
          <w:rPr>
            <w:noProof/>
            <w:webHidden/>
          </w:rPr>
          <w:fldChar w:fldCharType="begin"/>
        </w:r>
        <w:r>
          <w:rPr>
            <w:noProof/>
            <w:webHidden/>
          </w:rPr>
          <w:instrText xml:space="preserve"> PAGEREF _Toc164100689 \h </w:instrText>
        </w:r>
        <w:r>
          <w:rPr>
            <w:noProof/>
            <w:webHidden/>
          </w:rPr>
        </w:r>
        <w:r>
          <w:rPr>
            <w:noProof/>
            <w:webHidden/>
          </w:rPr>
          <w:fldChar w:fldCharType="separate"/>
        </w:r>
        <w:r>
          <w:rPr>
            <w:noProof/>
            <w:webHidden/>
          </w:rPr>
          <w:t>19</w:t>
        </w:r>
        <w:r>
          <w:rPr>
            <w:noProof/>
            <w:webHidden/>
          </w:rPr>
          <w:fldChar w:fldCharType="end"/>
        </w:r>
      </w:hyperlink>
    </w:p>
    <w:p w14:paraId="2F2E0F28" w14:textId="1A703CF2"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90" w:history="1">
        <w:r w:rsidRPr="00E24958">
          <w:rPr>
            <w:rStyle w:val="Hipervnculo"/>
            <w:noProof/>
          </w:rPr>
          <w:t>B.</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Ejemplo nivel 2</w:t>
        </w:r>
        <w:r>
          <w:rPr>
            <w:noProof/>
            <w:webHidden/>
          </w:rPr>
          <w:tab/>
        </w:r>
        <w:r>
          <w:rPr>
            <w:noProof/>
            <w:webHidden/>
          </w:rPr>
          <w:fldChar w:fldCharType="begin"/>
        </w:r>
        <w:r>
          <w:rPr>
            <w:noProof/>
            <w:webHidden/>
          </w:rPr>
          <w:instrText xml:space="preserve"> PAGEREF _Toc164100690 \h </w:instrText>
        </w:r>
        <w:r>
          <w:rPr>
            <w:noProof/>
            <w:webHidden/>
          </w:rPr>
        </w:r>
        <w:r>
          <w:rPr>
            <w:noProof/>
            <w:webHidden/>
          </w:rPr>
          <w:fldChar w:fldCharType="separate"/>
        </w:r>
        <w:r>
          <w:rPr>
            <w:noProof/>
            <w:webHidden/>
          </w:rPr>
          <w:t>19</w:t>
        </w:r>
        <w:r>
          <w:rPr>
            <w:noProof/>
            <w:webHidden/>
          </w:rPr>
          <w:fldChar w:fldCharType="end"/>
        </w:r>
      </w:hyperlink>
    </w:p>
    <w:p w14:paraId="15083831" w14:textId="23FFF445"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91" w:history="1">
        <w:r w:rsidRPr="00E24958">
          <w:rPr>
            <w:rStyle w:val="Hipervnculo"/>
            <w:noProof/>
          </w:rPr>
          <w:t>C.</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Conclusiones del capítulo</w:t>
        </w:r>
        <w:r>
          <w:rPr>
            <w:noProof/>
            <w:webHidden/>
          </w:rPr>
          <w:tab/>
        </w:r>
        <w:r>
          <w:rPr>
            <w:noProof/>
            <w:webHidden/>
          </w:rPr>
          <w:fldChar w:fldCharType="begin"/>
        </w:r>
        <w:r>
          <w:rPr>
            <w:noProof/>
            <w:webHidden/>
          </w:rPr>
          <w:instrText xml:space="preserve"> PAGEREF _Toc164100691 \h </w:instrText>
        </w:r>
        <w:r>
          <w:rPr>
            <w:noProof/>
            <w:webHidden/>
          </w:rPr>
        </w:r>
        <w:r>
          <w:rPr>
            <w:noProof/>
            <w:webHidden/>
          </w:rPr>
          <w:fldChar w:fldCharType="separate"/>
        </w:r>
        <w:r>
          <w:rPr>
            <w:noProof/>
            <w:webHidden/>
          </w:rPr>
          <w:t>20</w:t>
        </w:r>
        <w:r>
          <w:rPr>
            <w:noProof/>
            <w:webHidden/>
          </w:rPr>
          <w:fldChar w:fldCharType="end"/>
        </w:r>
      </w:hyperlink>
    </w:p>
    <w:p w14:paraId="77606E4A" w14:textId="516AEB58" w:rsidR="00202AF8" w:rsidRDefault="00202AF8">
      <w:pPr>
        <w:pStyle w:val="TDC1"/>
        <w:tabs>
          <w:tab w:val="left" w:pos="960"/>
          <w:tab w:val="right" w:leader="dot" w:pos="9396"/>
        </w:tabs>
        <w:rPr>
          <w:rFonts w:asciiTheme="minorHAnsi" w:eastAsiaTheme="minorEastAsia" w:hAnsiTheme="minorHAnsi" w:cstheme="minorBidi"/>
          <w:b w:val="0"/>
          <w:bCs w:val="0"/>
          <w:caps w:val="0"/>
          <w:noProof/>
          <w:kern w:val="2"/>
          <w:szCs w:val="24"/>
          <w:u w:val="none"/>
          <w:lang w:val="es-CO" w:eastAsia="es-CO"/>
          <w14:ligatures w14:val="standardContextual"/>
        </w:rPr>
      </w:pPr>
      <w:hyperlink w:anchor="_Toc164100692" w:history="1">
        <w:r w:rsidRPr="00E24958">
          <w:rPr>
            <w:rStyle w:val="Hipervnculo"/>
            <w:noProof/>
            <w:lang w:val="es-CO"/>
          </w:rPr>
          <w:t>V.</w:t>
        </w:r>
        <w:r>
          <w:rPr>
            <w:rFonts w:asciiTheme="minorHAnsi" w:eastAsiaTheme="minorEastAsia" w:hAnsiTheme="minorHAnsi" w:cstheme="minorBidi"/>
            <w:b w:val="0"/>
            <w:bCs w:val="0"/>
            <w:caps w:val="0"/>
            <w:noProof/>
            <w:kern w:val="2"/>
            <w:szCs w:val="24"/>
            <w:u w:val="none"/>
            <w:lang w:val="es-CO" w:eastAsia="es-CO"/>
            <w14:ligatures w14:val="standardContextual"/>
          </w:rPr>
          <w:tab/>
        </w:r>
        <w:r w:rsidRPr="00E24958">
          <w:rPr>
            <w:rStyle w:val="Hipervnculo"/>
            <w:noProof/>
            <w:lang w:val="es-CO"/>
          </w:rPr>
          <w:t>TÍTULO DEL CAPÍTULO</w:t>
        </w:r>
        <w:r>
          <w:rPr>
            <w:noProof/>
            <w:webHidden/>
          </w:rPr>
          <w:tab/>
        </w:r>
        <w:r>
          <w:rPr>
            <w:noProof/>
            <w:webHidden/>
          </w:rPr>
          <w:fldChar w:fldCharType="begin"/>
        </w:r>
        <w:r>
          <w:rPr>
            <w:noProof/>
            <w:webHidden/>
          </w:rPr>
          <w:instrText xml:space="preserve"> PAGEREF _Toc164100692 \h </w:instrText>
        </w:r>
        <w:r>
          <w:rPr>
            <w:noProof/>
            <w:webHidden/>
          </w:rPr>
        </w:r>
        <w:r>
          <w:rPr>
            <w:noProof/>
            <w:webHidden/>
          </w:rPr>
          <w:fldChar w:fldCharType="separate"/>
        </w:r>
        <w:r>
          <w:rPr>
            <w:noProof/>
            <w:webHidden/>
          </w:rPr>
          <w:t>21</w:t>
        </w:r>
        <w:r>
          <w:rPr>
            <w:noProof/>
            <w:webHidden/>
          </w:rPr>
          <w:fldChar w:fldCharType="end"/>
        </w:r>
      </w:hyperlink>
    </w:p>
    <w:p w14:paraId="4973F974" w14:textId="6B164AFE"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93" w:history="1">
        <w:r w:rsidRPr="00E24958">
          <w:rPr>
            <w:rStyle w:val="Hipervnculo"/>
            <w:noProof/>
          </w:rPr>
          <w:t>A.</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Ejemplo nivel 2</w:t>
        </w:r>
        <w:r>
          <w:rPr>
            <w:noProof/>
            <w:webHidden/>
          </w:rPr>
          <w:tab/>
        </w:r>
        <w:r>
          <w:rPr>
            <w:noProof/>
            <w:webHidden/>
          </w:rPr>
          <w:fldChar w:fldCharType="begin"/>
        </w:r>
        <w:r>
          <w:rPr>
            <w:noProof/>
            <w:webHidden/>
          </w:rPr>
          <w:instrText xml:space="preserve"> PAGEREF _Toc164100693 \h </w:instrText>
        </w:r>
        <w:r>
          <w:rPr>
            <w:noProof/>
            <w:webHidden/>
          </w:rPr>
        </w:r>
        <w:r>
          <w:rPr>
            <w:noProof/>
            <w:webHidden/>
          </w:rPr>
          <w:fldChar w:fldCharType="separate"/>
        </w:r>
        <w:r>
          <w:rPr>
            <w:noProof/>
            <w:webHidden/>
          </w:rPr>
          <w:t>21</w:t>
        </w:r>
        <w:r>
          <w:rPr>
            <w:noProof/>
            <w:webHidden/>
          </w:rPr>
          <w:fldChar w:fldCharType="end"/>
        </w:r>
      </w:hyperlink>
    </w:p>
    <w:p w14:paraId="0135B8A0" w14:textId="596C5EBD" w:rsidR="00202AF8" w:rsidRDefault="00202AF8">
      <w:pPr>
        <w:pStyle w:val="TDC3"/>
        <w:tabs>
          <w:tab w:val="left" w:pos="960"/>
          <w:tab w:val="right" w:leader="dot" w:pos="9396"/>
        </w:tabs>
        <w:rPr>
          <w:rFonts w:asciiTheme="minorHAnsi" w:eastAsiaTheme="minorEastAsia" w:hAnsiTheme="minorHAnsi" w:cstheme="minorBidi"/>
          <w:smallCaps w:val="0"/>
          <w:noProof/>
          <w:kern w:val="2"/>
          <w:szCs w:val="24"/>
          <w:lang w:val="es-CO" w:eastAsia="es-CO"/>
          <w14:ligatures w14:val="standardContextual"/>
        </w:rPr>
      </w:pPr>
      <w:hyperlink w:anchor="_Toc164100694" w:history="1">
        <w:r w:rsidRPr="00E24958">
          <w:rPr>
            <w:rStyle w:val="Hipervnculo"/>
            <w:noProof/>
            <w:lang w:val="es-CO"/>
          </w:rPr>
          <w:t>1)</w:t>
        </w:r>
        <w:r>
          <w:rPr>
            <w:rFonts w:asciiTheme="minorHAnsi" w:eastAsiaTheme="minorEastAsia" w:hAnsiTheme="minorHAnsi" w:cstheme="minorBidi"/>
            <w:smallCaps w:val="0"/>
            <w:noProof/>
            <w:kern w:val="2"/>
            <w:szCs w:val="24"/>
            <w:lang w:val="es-CO" w:eastAsia="es-CO"/>
            <w14:ligatures w14:val="standardContextual"/>
          </w:rPr>
          <w:tab/>
        </w:r>
        <w:r w:rsidRPr="00E24958">
          <w:rPr>
            <w:rStyle w:val="Hipervnculo"/>
            <w:rFonts w:cs="Arial"/>
            <w:noProof/>
            <w:lang w:val="es-CO"/>
          </w:rPr>
          <w:t>Ejemplo de nivel 3</w:t>
        </w:r>
        <w:r>
          <w:rPr>
            <w:noProof/>
            <w:webHidden/>
          </w:rPr>
          <w:tab/>
        </w:r>
        <w:r>
          <w:rPr>
            <w:noProof/>
            <w:webHidden/>
          </w:rPr>
          <w:fldChar w:fldCharType="begin"/>
        </w:r>
        <w:r>
          <w:rPr>
            <w:noProof/>
            <w:webHidden/>
          </w:rPr>
          <w:instrText xml:space="preserve"> PAGEREF _Toc164100694 \h </w:instrText>
        </w:r>
        <w:r>
          <w:rPr>
            <w:noProof/>
            <w:webHidden/>
          </w:rPr>
        </w:r>
        <w:r>
          <w:rPr>
            <w:noProof/>
            <w:webHidden/>
          </w:rPr>
          <w:fldChar w:fldCharType="separate"/>
        </w:r>
        <w:r>
          <w:rPr>
            <w:noProof/>
            <w:webHidden/>
          </w:rPr>
          <w:t>21</w:t>
        </w:r>
        <w:r>
          <w:rPr>
            <w:noProof/>
            <w:webHidden/>
          </w:rPr>
          <w:fldChar w:fldCharType="end"/>
        </w:r>
      </w:hyperlink>
    </w:p>
    <w:p w14:paraId="04F891AB" w14:textId="7BAAC0BF" w:rsidR="00202AF8" w:rsidRDefault="00202AF8">
      <w:pPr>
        <w:pStyle w:val="TDC3"/>
        <w:tabs>
          <w:tab w:val="left" w:pos="960"/>
          <w:tab w:val="right" w:leader="dot" w:pos="9396"/>
        </w:tabs>
        <w:rPr>
          <w:rFonts w:asciiTheme="minorHAnsi" w:eastAsiaTheme="minorEastAsia" w:hAnsiTheme="minorHAnsi" w:cstheme="minorBidi"/>
          <w:smallCaps w:val="0"/>
          <w:noProof/>
          <w:kern w:val="2"/>
          <w:szCs w:val="24"/>
          <w:lang w:val="es-CO" w:eastAsia="es-CO"/>
          <w14:ligatures w14:val="standardContextual"/>
        </w:rPr>
      </w:pPr>
      <w:hyperlink w:anchor="_Toc164100695" w:history="1">
        <w:r w:rsidRPr="00E24958">
          <w:rPr>
            <w:rStyle w:val="Hipervnculo"/>
            <w:noProof/>
            <w:lang w:val="es-CO"/>
          </w:rPr>
          <w:t>2)</w:t>
        </w:r>
        <w:r>
          <w:rPr>
            <w:rFonts w:asciiTheme="minorHAnsi" w:eastAsiaTheme="minorEastAsia" w:hAnsiTheme="minorHAnsi" w:cstheme="minorBidi"/>
            <w:smallCaps w:val="0"/>
            <w:noProof/>
            <w:kern w:val="2"/>
            <w:szCs w:val="24"/>
            <w:lang w:val="es-CO" w:eastAsia="es-CO"/>
            <w14:ligatures w14:val="standardContextual"/>
          </w:rPr>
          <w:tab/>
        </w:r>
        <w:r w:rsidRPr="00E24958">
          <w:rPr>
            <w:rStyle w:val="Hipervnculo"/>
            <w:rFonts w:cs="Arial"/>
            <w:noProof/>
            <w:lang w:val="es-CO"/>
          </w:rPr>
          <w:t>Ejemplo de nivel 3</w:t>
        </w:r>
        <w:r>
          <w:rPr>
            <w:noProof/>
            <w:webHidden/>
          </w:rPr>
          <w:tab/>
        </w:r>
        <w:r>
          <w:rPr>
            <w:noProof/>
            <w:webHidden/>
          </w:rPr>
          <w:fldChar w:fldCharType="begin"/>
        </w:r>
        <w:r>
          <w:rPr>
            <w:noProof/>
            <w:webHidden/>
          </w:rPr>
          <w:instrText xml:space="preserve"> PAGEREF _Toc164100695 \h </w:instrText>
        </w:r>
        <w:r>
          <w:rPr>
            <w:noProof/>
            <w:webHidden/>
          </w:rPr>
        </w:r>
        <w:r>
          <w:rPr>
            <w:noProof/>
            <w:webHidden/>
          </w:rPr>
          <w:fldChar w:fldCharType="separate"/>
        </w:r>
        <w:r>
          <w:rPr>
            <w:noProof/>
            <w:webHidden/>
          </w:rPr>
          <w:t>21</w:t>
        </w:r>
        <w:r>
          <w:rPr>
            <w:noProof/>
            <w:webHidden/>
          </w:rPr>
          <w:fldChar w:fldCharType="end"/>
        </w:r>
      </w:hyperlink>
    </w:p>
    <w:p w14:paraId="4EF901CC" w14:textId="53FCE505"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96" w:history="1">
        <w:r w:rsidRPr="00E24958">
          <w:rPr>
            <w:rStyle w:val="Hipervnculo"/>
            <w:noProof/>
          </w:rPr>
          <w:t>B.</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Ejemplo nivel 2</w:t>
        </w:r>
        <w:r>
          <w:rPr>
            <w:noProof/>
            <w:webHidden/>
          </w:rPr>
          <w:tab/>
        </w:r>
        <w:r>
          <w:rPr>
            <w:noProof/>
            <w:webHidden/>
          </w:rPr>
          <w:fldChar w:fldCharType="begin"/>
        </w:r>
        <w:r>
          <w:rPr>
            <w:noProof/>
            <w:webHidden/>
          </w:rPr>
          <w:instrText xml:space="preserve"> PAGEREF _Toc164100696 \h </w:instrText>
        </w:r>
        <w:r>
          <w:rPr>
            <w:noProof/>
            <w:webHidden/>
          </w:rPr>
        </w:r>
        <w:r>
          <w:rPr>
            <w:noProof/>
            <w:webHidden/>
          </w:rPr>
          <w:fldChar w:fldCharType="separate"/>
        </w:r>
        <w:r>
          <w:rPr>
            <w:noProof/>
            <w:webHidden/>
          </w:rPr>
          <w:t>21</w:t>
        </w:r>
        <w:r>
          <w:rPr>
            <w:noProof/>
            <w:webHidden/>
          </w:rPr>
          <w:fldChar w:fldCharType="end"/>
        </w:r>
      </w:hyperlink>
    </w:p>
    <w:p w14:paraId="41C6C8AF" w14:textId="5C724C59"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97" w:history="1">
        <w:r w:rsidRPr="00E24958">
          <w:rPr>
            <w:rStyle w:val="Hipervnculo"/>
            <w:noProof/>
          </w:rPr>
          <w:t>C.</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Conclusiones del capítulo</w:t>
        </w:r>
        <w:r>
          <w:rPr>
            <w:noProof/>
            <w:webHidden/>
          </w:rPr>
          <w:tab/>
        </w:r>
        <w:r>
          <w:rPr>
            <w:noProof/>
            <w:webHidden/>
          </w:rPr>
          <w:fldChar w:fldCharType="begin"/>
        </w:r>
        <w:r>
          <w:rPr>
            <w:noProof/>
            <w:webHidden/>
          </w:rPr>
          <w:instrText xml:space="preserve"> PAGEREF _Toc164100697 \h </w:instrText>
        </w:r>
        <w:r>
          <w:rPr>
            <w:noProof/>
            <w:webHidden/>
          </w:rPr>
        </w:r>
        <w:r>
          <w:rPr>
            <w:noProof/>
            <w:webHidden/>
          </w:rPr>
          <w:fldChar w:fldCharType="separate"/>
        </w:r>
        <w:r>
          <w:rPr>
            <w:noProof/>
            <w:webHidden/>
          </w:rPr>
          <w:t>21</w:t>
        </w:r>
        <w:r>
          <w:rPr>
            <w:noProof/>
            <w:webHidden/>
          </w:rPr>
          <w:fldChar w:fldCharType="end"/>
        </w:r>
      </w:hyperlink>
    </w:p>
    <w:p w14:paraId="020DA670" w14:textId="67BDDC13" w:rsidR="00202AF8" w:rsidRDefault="00202AF8">
      <w:pPr>
        <w:pStyle w:val="TDC1"/>
        <w:tabs>
          <w:tab w:val="left" w:pos="960"/>
          <w:tab w:val="right" w:leader="dot" w:pos="9396"/>
        </w:tabs>
        <w:rPr>
          <w:rFonts w:asciiTheme="minorHAnsi" w:eastAsiaTheme="minorEastAsia" w:hAnsiTheme="minorHAnsi" w:cstheme="minorBidi"/>
          <w:b w:val="0"/>
          <w:bCs w:val="0"/>
          <w:caps w:val="0"/>
          <w:noProof/>
          <w:kern w:val="2"/>
          <w:szCs w:val="24"/>
          <w:u w:val="none"/>
          <w:lang w:val="es-CO" w:eastAsia="es-CO"/>
          <w14:ligatures w14:val="standardContextual"/>
        </w:rPr>
      </w:pPr>
      <w:hyperlink w:anchor="_Toc164100698" w:history="1">
        <w:r w:rsidRPr="00E24958">
          <w:rPr>
            <w:rStyle w:val="Hipervnculo"/>
            <w:noProof/>
            <w:lang w:val="es-CO"/>
          </w:rPr>
          <w:t>VI.</w:t>
        </w:r>
        <w:r>
          <w:rPr>
            <w:rFonts w:asciiTheme="minorHAnsi" w:eastAsiaTheme="minorEastAsia" w:hAnsiTheme="minorHAnsi" w:cstheme="minorBidi"/>
            <w:b w:val="0"/>
            <w:bCs w:val="0"/>
            <w:caps w:val="0"/>
            <w:noProof/>
            <w:kern w:val="2"/>
            <w:szCs w:val="24"/>
            <w:u w:val="none"/>
            <w:lang w:val="es-CO" w:eastAsia="es-CO"/>
            <w14:ligatures w14:val="standardContextual"/>
          </w:rPr>
          <w:tab/>
        </w:r>
        <w:r w:rsidRPr="00E24958">
          <w:rPr>
            <w:rStyle w:val="Hipervnculo"/>
            <w:noProof/>
            <w:lang w:val="es-CO"/>
          </w:rPr>
          <w:t>TÍTULO DEL CAPÍTULO</w:t>
        </w:r>
        <w:r>
          <w:rPr>
            <w:noProof/>
            <w:webHidden/>
          </w:rPr>
          <w:tab/>
        </w:r>
        <w:r>
          <w:rPr>
            <w:noProof/>
            <w:webHidden/>
          </w:rPr>
          <w:fldChar w:fldCharType="begin"/>
        </w:r>
        <w:r>
          <w:rPr>
            <w:noProof/>
            <w:webHidden/>
          </w:rPr>
          <w:instrText xml:space="preserve"> PAGEREF _Toc164100698 \h </w:instrText>
        </w:r>
        <w:r>
          <w:rPr>
            <w:noProof/>
            <w:webHidden/>
          </w:rPr>
        </w:r>
        <w:r>
          <w:rPr>
            <w:noProof/>
            <w:webHidden/>
          </w:rPr>
          <w:fldChar w:fldCharType="separate"/>
        </w:r>
        <w:r>
          <w:rPr>
            <w:noProof/>
            <w:webHidden/>
          </w:rPr>
          <w:t>23</w:t>
        </w:r>
        <w:r>
          <w:rPr>
            <w:noProof/>
            <w:webHidden/>
          </w:rPr>
          <w:fldChar w:fldCharType="end"/>
        </w:r>
      </w:hyperlink>
    </w:p>
    <w:p w14:paraId="60B6C764" w14:textId="4BD93099"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699" w:history="1">
        <w:r w:rsidRPr="00E24958">
          <w:rPr>
            <w:rStyle w:val="Hipervnculo"/>
            <w:noProof/>
          </w:rPr>
          <w:t>A.</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Ejemplo nivel 2</w:t>
        </w:r>
        <w:r>
          <w:rPr>
            <w:noProof/>
            <w:webHidden/>
          </w:rPr>
          <w:tab/>
        </w:r>
        <w:r>
          <w:rPr>
            <w:noProof/>
            <w:webHidden/>
          </w:rPr>
          <w:fldChar w:fldCharType="begin"/>
        </w:r>
        <w:r>
          <w:rPr>
            <w:noProof/>
            <w:webHidden/>
          </w:rPr>
          <w:instrText xml:space="preserve"> PAGEREF _Toc164100699 \h </w:instrText>
        </w:r>
        <w:r>
          <w:rPr>
            <w:noProof/>
            <w:webHidden/>
          </w:rPr>
        </w:r>
        <w:r>
          <w:rPr>
            <w:noProof/>
            <w:webHidden/>
          </w:rPr>
          <w:fldChar w:fldCharType="separate"/>
        </w:r>
        <w:r>
          <w:rPr>
            <w:noProof/>
            <w:webHidden/>
          </w:rPr>
          <w:t>23</w:t>
        </w:r>
        <w:r>
          <w:rPr>
            <w:noProof/>
            <w:webHidden/>
          </w:rPr>
          <w:fldChar w:fldCharType="end"/>
        </w:r>
      </w:hyperlink>
    </w:p>
    <w:p w14:paraId="5F0C23B7" w14:textId="4B182F97" w:rsidR="00202AF8" w:rsidRDefault="00202AF8">
      <w:pPr>
        <w:pStyle w:val="TDC3"/>
        <w:tabs>
          <w:tab w:val="left" w:pos="960"/>
          <w:tab w:val="right" w:leader="dot" w:pos="9396"/>
        </w:tabs>
        <w:rPr>
          <w:rFonts w:asciiTheme="minorHAnsi" w:eastAsiaTheme="minorEastAsia" w:hAnsiTheme="minorHAnsi" w:cstheme="minorBidi"/>
          <w:smallCaps w:val="0"/>
          <w:noProof/>
          <w:kern w:val="2"/>
          <w:szCs w:val="24"/>
          <w:lang w:val="es-CO" w:eastAsia="es-CO"/>
          <w14:ligatures w14:val="standardContextual"/>
        </w:rPr>
      </w:pPr>
      <w:hyperlink w:anchor="_Toc164100700" w:history="1">
        <w:r w:rsidRPr="00E24958">
          <w:rPr>
            <w:rStyle w:val="Hipervnculo"/>
            <w:rFonts w:cs="Arial"/>
            <w:noProof/>
            <w:lang w:val="es-CO"/>
          </w:rPr>
          <w:t>1)</w:t>
        </w:r>
        <w:r>
          <w:rPr>
            <w:rFonts w:asciiTheme="minorHAnsi" w:eastAsiaTheme="minorEastAsia" w:hAnsiTheme="minorHAnsi" w:cstheme="minorBidi"/>
            <w:smallCaps w:val="0"/>
            <w:noProof/>
            <w:kern w:val="2"/>
            <w:szCs w:val="24"/>
            <w:lang w:val="es-CO" w:eastAsia="es-CO"/>
            <w14:ligatures w14:val="standardContextual"/>
          </w:rPr>
          <w:tab/>
        </w:r>
        <w:r w:rsidRPr="00E24958">
          <w:rPr>
            <w:rStyle w:val="Hipervnculo"/>
            <w:rFonts w:cs="Arial"/>
            <w:noProof/>
            <w:lang w:val="es-CO"/>
          </w:rPr>
          <w:t>Ejemplo de nivel 3</w:t>
        </w:r>
        <w:r>
          <w:rPr>
            <w:noProof/>
            <w:webHidden/>
          </w:rPr>
          <w:tab/>
        </w:r>
        <w:r>
          <w:rPr>
            <w:noProof/>
            <w:webHidden/>
          </w:rPr>
          <w:fldChar w:fldCharType="begin"/>
        </w:r>
        <w:r>
          <w:rPr>
            <w:noProof/>
            <w:webHidden/>
          </w:rPr>
          <w:instrText xml:space="preserve"> PAGEREF _Toc164100700 \h </w:instrText>
        </w:r>
        <w:r>
          <w:rPr>
            <w:noProof/>
            <w:webHidden/>
          </w:rPr>
        </w:r>
        <w:r>
          <w:rPr>
            <w:noProof/>
            <w:webHidden/>
          </w:rPr>
          <w:fldChar w:fldCharType="separate"/>
        </w:r>
        <w:r>
          <w:rPr>
            <w:noProof/>
            <w:webHidden/>
          </w:rPr>
          <w:t>23</w:t>
        </w:r>
        <w:r>
          <w:rPr>
            <w:noProof/>
            <w:webHidden/>
          </w:rPr>
          <w:fldChar w:fldCharType="end"/>
        </w:r>
      </w:hyperlink>
    </w:p>
    <w:p w14:paraId="6FC312E5" w14:textId="5092D159" w:rsidR="00202AF8" w:rsidRDefault="00202AF8">
      <w:pPr>
        <w:pStyle w:val="TDC3"/>
        <w:tabs>
          <w:tab w:val="left" w:pos="960"/>
          <w:tab w:val="right" w:leader="dot" w:pos="9396"/>
        </w:tabs>
        <w:rPr>
          <w:rFonts w:asciiTheme="minorHAnsi" w:eastAsiaTheme="minorEastAsia" w:hAnsiTheme="minorHAnsi" w:cstheme="minorBidi"/>
          <w:smallCaps w:val="0"/>
          <w:noProof/>
          <w:kern w:val="2"/>
          <w:szCs w:val="24"/>
          <w:lang w:val="es-CO" w:eastAsia="es-CO"/>
          <w14:ligatures w14:val="standardContextual"/>
        </w:rPr>
      </w:pPr>
      <w:hyperlink w:anchor="_Toc164100701" w:history="1">
        <w:r w:rsidRPr="00E24958">
          <w:rPr>
            <w:rStyle w:val="Hipervnculo"/>
            <w:rFonts w:cs="Arial"/>
            <w:noProof/>
            <w:lang w:val="es-CO"/>
          </w:rPr>
          <w:t>2)</w:t>
        </w:r>
        <w:r>
          <w:rPr>
            <w:rFonts w:asciiTheme="minorHAnsi" w:eastAsiaTheme="minorEastAsia" w:hAnsiTheme="minorHAnsi" w:cstheme="minorBidi"/>
            <w:smallCaps w:val="0"/>
            <w:noProof/>
            <w:kern w:val="2"/>
            <w:szCs w:val="24"/>
            <w:lang w:val="es-CO" w:eastAsia="es-CO"/>
            <w14:ligatures w14:val="standardContextual"/>
          </w:rPr>
          <w:tab/>
        </w:r>
        <w:r w:rsidRPr="00E24958">
          <w:rPr>
            <w:rStyle w:val="Hipervnculo"/>
            <w:rFonts w:cs="Arial"/>
            <w:noProof/>
            <w:lang w:val="es-CO"/>
          </w:rPr>
          <w:t>Ejemplo de nivel 3</w:t>
        </w:r>
        <w:r>
          <w:rPr>
            <w:noProof/>
            <w:webHidden/>
          </w:rPr>
          <w:tab/>
        </w:r>
        <w:r>
          <w:rPr>
            <w:noProof/>
            <w:webHidden/>
          </w:rPr>
          <w:fldChar w:fldCharType="begin"/>
        </w:r>
        <w:r>
          <w:rPr>
            <w:noProof/>
            <w:webHidden/>
          </w:rPr>
          <w:instrText xml:space="preserve"> PAGEREF _Toc164100701 \h </w:instrText>
        </w:r>
        <w:r>
          <w:rPr>
            <w:noProof/>
            <w:webHidden/>
          </w:rPr>
        </w:r>
        <w:r>
          <w:rPr>
            <w:noProof/>
            <w:webHidden/>
          </w:rPr>
          <w:fldChar w:fldCharType="separate"/>
        </w:r>
        <w:r>
          <w:rPr>
            <w:noProof/>
            <w:webHidden/>
          </w:rPr>
          <w:t>23</w:t>
        </w:r>
        <w:r>
          <w:rPr>
            <w:noProof/>
            <w:webHidden/>
          </w:rPr>
          <w:fldChar w:fldCharType="end"/>
        </w:r>
      </w:hyperlink>
    </w:p>
    <w:p w14:paraId="29B8DF37" w14:textId="642AFAD9"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702" w:history="1">
        <w:r w:rsidRPr="00E24958">
          <w:rPr>
            <w:rStyle w:val="Hipervnculo"/>
            <w:noProof/>
          </w:rPr>
          <w:t>B.</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Ejemplo nivel 2</w:t>
        </w:r>
        <w:r>
          <w:rPr>
            <w:noProof/>
            <w:webHidden/>
          </w:rPr>
          <w:tab/>
        </w:r>
        <w:r>
          <w:rPr>
            <w:noProof/>
            <w:webHidden/>
          </w:rPr>
          <w:fldChar w:fldCharType="begin"/>
        </w:r>
        <w:r>
          <w:rPr>
            <w:noProof/>
            <w:webHidden/>
          </w:rPr>
          <w:instrText xml:space="preserve"> PAGEREF _Toc164100702 \h </w:instrText>
        </w:r>
        <w:r>
          <w:rPr>
            <w:noProof/>
            <w:webHidden/>
          </w:rPr>
        </w:r>
        <w:r>
          <w:rPr>
            <w:noProof/>
            <w:webHidden/>
          </w:rPr>
          <w:fldChar w:fldCharType="separate"/>
        </w:r>
        <w:r>
          <w:rPr>
            <w:noProof/>
            <w:webHidden/>
          </w:rPr>
          <w:t>23</w:t>
        </w:r>
        <w:r>
          <w:rPr>
            <w:noProof/>
            <w:webHidden/>
          </w:rPr>
          <w:fldChar w:fldCharType="end"/>
        </w:r>
      </w:hyperlink>
    </w:p>
    <w:p w14:paraId="34581CEB" w14:textId="768A0EFD"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703" w:history="1">
        <w:r w:rsidRPr="00E24958">
          <w:rPr>
            <w:rStyle w:val="Hipervnculo"/>
            <w:noProof/>
          </w:rPr>
          <w:t>C.</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Conclusiones del capítulo</w:t>
        </w:r>
        <w:r>
          <w:rPr>
            <w:noProof/>
            <w:webHidden/>
          </w:rPr>
          <w:tab/>
        </w:r>
        <w:r>
          <w:rPr>
            <w:noProof/>
            <w:webHidden/>
          </w:rPr>
          <w:fldChar w:fldCharType="begin"/>
        </w:r>
        <w:r>
          <w:rPr>
            <w:noProof/>
            <w:webHidden/>
          </w:rPr>
          <w:instrText xml:space="preserve"> PAGEREF _Toc164100703 \h </w:instrText>
        </w:r>
        <w:r>
          <w:rPr>
            <w:noProof/>
            <w:webHidden/>
          </w:rPr>
        </w:r>
        <w:r>
          <w:rPr>
            <w:noProof/>
            <w:webHidden/>
          </w:rPr>
          <w:fldChar w:fldCharType="separate"/>
        </w:r>
        <w:r>
          <w:rPr>
            <w:noProof/>
            <w:webHidden/>
          </w:rPr>
          <w:t>24</w:t>
        </w:r>
        <w:r>
          <w:rPr>
            <w:noProof/>
            <w:webHidden/>
          </w:rPr>
          <w:fldChar w:fldCharType="end"/>
        </w:r>
      </w:hyperlink>
    </w:p>
    <w:p w14:paraId="335A3857" w14:textId="6D30EAE8" w:rsidR="00202AF8" w:rsidRDefault="00202AF8">
      <w:pPr>
        <w:pStyle w:val="TDC1"/>
        <w:tabs>
          <w:tab w:val="left" w:pos="960"/>
          <w:tab w:val="right" w:leader="dot" w:pos="9396"/>
        </w:tabs>
        <w:rPr>
          <w:rFonts w:asciiTheme="minorHAnsi" w:eastAsiaTheme="minorEastAsia" w:hAnsiTheme="minorHAnsi" w:cstheme="minorBidi"/>
          <w:b w:val="0"/>
          <w:bCs w:val="0"/>
          <w:caps w:val="0"/>
          <w:noProof/>
          <w:kern w:val="2"/>
          <w:szCs w:val="24"/>
          <w:u w:val="none"/>
          <w:lang w:val="es-CO" w:eastAsia="es-CO"/>
          <w14:ligatures w14:val="standardContextual"/>
        </w:rPr>
      </w:pPr>
      <w:hyperlink w:anchor="_Toc164100704" w:history="1">
        <w:r w:rsidRPr="00E24958">
          <w:rPr>
            <w:rStyle w:val="Hipervnculo"/>
            <w:noProof/>
            <w:lang w:val="es-CO"/>
          </w:rPr>
          <w:t>VII.</w:t>
        </w:r>
        <w:r>
          <w:rPr>
            <w:rFonts w:asciiTheme="minorHAnsi" w:eastAsiaTheme="minorEastAsia" w:hAnsiTheme="minorHAnsi" w:cstheme="minorBidi"/>
            <w:b w:val="0"/>
            <w:bCs w:val="0"/>
            <w:caps w:val="0"/>
            <w:noProof/>
            <w:kern w:val="2"/>
            <w:szCs w:val="24"/>
            <w:u w:val="none"/>
            <w:lang w:val="es-CO" w:eastAsia="es-CO"/>
            <w14:ligatures w14:val="standardContextual"/>
          </w:rPr>
          <w:tab/>
        </w:r>
        <w:r w:rsidRPr="00E24958">
          <w:rPr>
            <w:rStyle w:val="Hipervnculo"/>
            <w:noProof/>
            <w:lang w:val="es-CO"/>
          </w:rPr>
          <w:t>conclusiones y APORTES</w:t>
        </w:r>
        <w:r>
          <w:rPr>
            <w:noProof/>
            <w:webHidden/>
          </w:rPr>
          <w:tab/>
        </w:r>
        <w:r>
          <w:rPr>
            <w:noProof/>
            <w:webHidden/>
          </w:rPr>
          <w:fldChar w:fldCharType="begin"/>
        </w:r>
        <w:r>
          <w:rPr>
            <w:noProof/>
            <w:webHidden/>
          </w:rPr>
          <w:instrText xml:space="preserve"> PAGEREF _Toc164100704 \h </w:instrText>
        </w:r>
        <w:r>
          <w:rPr>
            <w:noProof/>
            <w:webHidden/>
          </w:rPr>
        </w:r>
        <w:r>
          <w:rPr>
            <w:noProof/>
            <w:webHidden/>
          </w:rPr>
          <w:fldChar w:fldCharType="separate"/>
        </w:r>
        <w:r>
          <w:rPr>
            <w:noProof/>
            <w:webHidden/>
          </w:rPr>
          <w:t>25</w:t>
        </w:r>
        <w:r>
          <w:rPr>
            <w:noProof/>
            <w:webHidden/>
          </w:rPr>
          <w:fldChar w:fldCharType="end"/>
        </w:r>
      </w:hyperlink>
    </w:p>
    <w:p w14:paraId="27303AB2" w14:textId="45F8DE27"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705" w:history="1">
        <w:r w:rsidRPr="00E24958">
          <w:rPr>
            <w:rStyle w:val="Hipervnculo"/>
            <w:noProof/>
          </w:rPr>
          <w:t>A.</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Conclusiones</w:t>
        </w:r>
        <w:r>
          <w:rPr>
            <w:noProof/>
            <w:webHidden/>
          </w:rPr>
          <w:tab/>
        </w:r>
        <w:r>
          <w:rPr>
            <w:noProof/>
            <w:webHidden/>
          </w:rPr>
          <w:fldChar w:fldCharType="begin"/>
        </w:r>
        <w:r>
          <w:rPr>
            <w:noProof/>
            <w:webHidden/>
          </w:rPr>
          <w:instrText xml:space="preserve"> PAGEREF _Toc164100705 \h </w:instrText>
        </w:r>
        <w:r>
          <w:rPr>
            <w:noProof/>
            <w:webHidden/>
          </w:rPr>
        </w:r>
        <w:r>
          <w:rPr>
            <w:noProof/>
            <w:webHidden/>
          </w:rPr>
          <w:fldChar w:fldCharType="separate"/>
        </w:r>
        <w:r>
          <w:rPr>
            <w:noProof/>
            <w:webHidden/>
          </w:rPr>
          <w:t>25</w:t>
        </w:r>
        <w:r>
          <w:rPr>
            <w:noProof/>
            <w:webHidden/>
          </w:rPr>
          <w:fldChar w:fldCharType="end"/>
        </w:r>
      </w:hyperlink>
    </w:p>
    <w:p w14:paraId="00489762" w14:textId="17397DAA"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706" w:history="1">
        <w:r w:rsidRPr="00E24958">
          <w:rPr>
            <w:rStyle w:val="Hipervnculo"/>
            <w:noProof/>
          </w:rPr>
          <w:t>B.</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Aportes</w:t>
        </w:r>
        <w:r>
          <w:rPr>
            <w:noProof/>
            <w:webHidden/>
          </w:rPr>
          <w:tab/>
        </w:r>
        <w:r>
          <w:rPr>
            <w:noProof/>
            <w:webHidden/>
          </w:rPr>
          <w:fldChar w:fldCharType="begin"/>
        </w:r>
        <w:r>
          <w:rPr>
            <w:noProof/>
            <w:webHidden/>
          </w:rPr>
          <w:instrText xml:space="preserve"> PAGEREF _Toc164100706 \h </w:instrText>
        </w:r>
        <w:r>
          <w:rPr>
            <w:noProof/>
            <w:webHidden/>
          </w:rPr>
        </w:r>
        <w:r>
          <w:rPr>
            <w:noProof/>
            <w:webHidden/>
          </w:rPr>
          <w:fldChar w:fldCharType="separate"/>
        </w:r>
        <w:r>
          <w:rPr>
            <w:noProof/>
            <w:webHidden/>
          </w:rPr>
          <w:t>25</w:t>
        </w:r>
        <w:r>
          <w:rPr>
            <w:noProof/>
            <w:webHidden/>
          </w:rPr>
          <w:fldChar w:fldCharType="end"/>
        </w:r>
      </w:hyperlink>
    </w:p>
    <w:p w14:paraId="7BE44079" w14:textId="55F8A9E8"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707" w:history="1">
        <w:r w:rsidRPr="00E24958">
          <w:rPr>
            <w:rStyle w:val="Hipervnculo"/>
            <w:noProof/>
          </w:rPr>
          <w:t>C.</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Trabajos futuros</w:t>
        </w:r>
        <w:r>
          <w:rPr>
            <w:noProof/>
            <w:webHidden/>
          </w:rPr>
          <w:tab/>
        </w:r>
        <w:r>
          <w:rPr>
            <w:noProof/>
            <w:webHidden/>
          </w:rPr>
          <w:fldChar w:fldCharType="begin"/>
        </w:r>
        <w:r>
          <w:rPr>
            <w:noProof/>
            <w:webHidden/>
          </w:rPr>
          <w:instrText xml:space="preserve"> PAGEREF _Toc164100707 \h </w:instrText>
        </w:r>
        <w:r>
          <w:rPr>
            <w:noProof/>
            <w:webHidden/>
          </w:rPr>
        </w:r>
        <w:r>
          <w:rPr>
            <w:noProof/>
            <w:webHidden/>
          </w:rPr>
          <w:fldChar w:fldCharType="separate"/>
        </w:r>
        <w:r>
          <w:rPr>
            <w:noProof/>
            <w:webHidden/>
          </w:rPr>
          <w:t>25</w:t>
        </w:r>
        <w:r>
          <w:rPr>
            <w:noProof/>
            <w:webHidden/>
          </w:rPr>
          <w:fldChar w:fldCharType="end"/>
        </w:r>
      </w:hyperlink>
    </w:p>
    <w:p w14:paraId="7E8A52CC" w14:textId="4E7811C6" w:rsidR="00202AF8" w:rsidRDefault="00202AF8">
      <w:pPr>
        <w:pStyle w:val="TDC2"/>
        <w:tabs>
          <w:tab w:val="left" w:pos="960"/>
          <w:tab w:val="right" w:leader="dot" w:pos="9396"/>
        </w:tabs>
        <w:rPr>
          <w:rFonts w:asciiTheme="minorHAnsi" w:eastAsiaTheme="minorEastAsia" w:hAnsiTheme="minorHAnsi" w:cstheme="minorBidi"/>
          <w:b w:val="0"/>
          <w:bCs w:val="0"/>
          <w:smallCaps w:val="0"/>
          <w:noProof/>
          <w:kern w:val="2"/>
          <w:szCs w:val="24"/>
          <w:lang w:val="es-CO" w:eastAsia="es-CO"/>
          <w14:ligatures w14:val="standardContextual"/>
        </w:rPr>
      </w:pPr>
      <w:hyperlink w:anchor="_Toc164100708" w:history="1">
        <w:r w:rsidRPr="00E24958">
          <w:rPr>
            <w:rStyle w:val="Hipervnculo"/>
            <w:noProof/>
          </w:rPr>
          <w:t>D.</w:t>
        </w:r>
        <w:r>
          <w:rPr>
            <w:rFonts w:asciiTheme="minorHAnsi" w:eastAsiaTheme="minorEastAsia" w:hAnsiTheme="minorHAnsi" w:cstheme="minorBidi"/>
            <w:b w:val="0"/>
            <w:bCs w:val="0"/>
            <w:smallCaps w:val="0"/>
            <w:noProof/>
            <w:kern w:val="2"/>
            <w:szCs w:val="24"/>
            <w:lang w:val="es-CO" w:eastAsia="es-CO"/>
            <w14:ligatures w14:val="standardContextual"/>
          </w:rPr>
          <w:tab/>
        </w:r>
        <w:r w:rsidRPr="00E24958">
          <w:rPr>
            <w:rStyle w:val="Hipervnculo"/>
            <w:noProof/>
          </w:rPr>
          <w:t>Discusiones</w:t>
        </w:r>
        <w:r>
          <w:rPr>
            <w:noProof/>
            <w:webHidden/>
          </w:rPr>
          <w:tab/>
        </w:r>
        <w:r>
          <w:rPr>
            <w:noProof/>
            <w:webHidden/>
          </w:rPr>
          <w:fldChar w:fldCharType="begin"/>
        </w:r>
        <w:r>
          <w:rPr>
            <w:noProof/>
            <w:webHidden/>
          </w:rPr>
          <w:instrText xml:space="preserve"> PAGEREF _Toc164100708 \h </w:instrText>
        </w:r>
        <w:r>
          <w:rPr>
            <w:noProof/>
            <w:webHidden/>
          </w:rPr>
        </w:r>
        <w:r>
          <w:rPr>
            <w:noProof/>
            <w:webHidden/>
          </w:rPr>
          <w:fldChar w:fldCharType="separate"/>
        </w:r>
        <w:r>
          <w:rPr>
            <w:noProof/>
            <w:webHidden/>
          </w:rPr>
          <w:t>26</w:t>
        </w:r>
        <w:r>
          <w:rPr>
            <w:noProof/>
            <w:webHidden/>
          </w:rPr>
          <w:fldChar w:fldCharType="end"/>
        </w:r>
      </w:hyperlink>
    </w:p>
    <w:p w14:paraId="1B975978" w14:textId="1C42EE65" w:rsidR="00202AF8" w:rsidRDefault="00202AF8">
      <w:pPr>
        <w:pStyle w:val="TDC1"/>
        <w:tabs>
          <w:tab w:val="right" w:leader="dot" w:pos="9396"/>
        </w:tabs>
        <w:rPr>
          <w:rFonts w:asciiTheme="minorHAnsi" w:eastAsiaTheme="minorEastAsia" w:hAnsiTheme="minorHAnsi" w:cstheme="minorBidi"/>
          <w:b w:val="0"/>
          <w:bCs w:val="0"/>
          <w:caps w:val="0"/>
          <w:noProof/>
          <w:kern w:val="2"/>
          <w:szCs w:val="24"/>
          <w:u w:val="none"/>
          <w:lang w:val="es-CO" w:eastAsia="es-CO"/>
          <w14:ligatures w14:val="standardContextual"/>
        </w:rPr>
      </w:pPr>
      <w:hyperlink w:anchor="_Toc164100709" w:history="1">
        <w:r w:rsidRPr="00E24958">
          <w:rPr>
            <w:rStyle w:val="Hipervnculo"/>
            <w:noProof/>
            <w:lang w:val="en-US"/>
          </w:rPr>
          <w:t>REFERENCIAS</w:t>
        </w:r>
        <w:r>
          <w:rPr>
            <w:noProof/>
            <w:webHidden/>
          </w:rPr>
          <w:tab/>
        </w:r>
        <w:r>
          <w:rPr>
            <w:noProof/>
            <w:webHidden/>
          </w:rPr>
          <w:fldChar w:fldCharType="begin"/>
        </w:r>
        <w:r>
          <w:rPr>
            <w:noProof/>
            <w:webHidden/>
          </w:rPr>
          <w:instrText xml:space="preserve"> PAGEREF _Toc164100709 \h </w:instrText>
        </w:r>
        <w:r>
          <w:rPr>
            <w:noProof/>
            <w:webHidden/>
          </w:rPr>
        </w:r>
        <w:r>
          <w:rPr>
            <w:noProof/>
            <w:webHidden/>
          </w:rPr>
          <w:fldChar w:fldCharType="separate"/>
        </w:r>
        <w:r>
          <w:rPr>
            <w:noProof/>
            <w:webHidden/>
          </w:rPr>
          <w:t>27</w:t>
        </w:r>
        <w:r>
          <w:rPr>
            <w:noProof/>
            <w:webHidden/>
          </w:rPr>
          <w:fldChar w:fldCharType="end"/>
        </w:r>
      </w:hyperlink>
    </w:p>
    <w:p w14:paraId="184FFFBA" w14:textId="5D775741" w:rsidR="00202AF8" w:rsidRDefault="00202AF8">
      <w:pPr>
        <w:pStyle w:val="TDC1"/>
        <w:tabs>
          <w:tab w:val="right" w:leader="dot" w:pos="9396"/>
        </w:tabs>
        <w:rPr>
          <w:rFonts w:asciiTheme="minorHAnsi" w:eastAsiaTheme="minorEastAsia" w:hAnsiTheme="minorHAnsi" w:cstheme="minorBidi"/>
          <w:b w:val="0"/>
          <w:bCs w:val="0"/>
          <w:caps w:val="0"/>
          <w:noProof/>
          <w:kern w:val="2"/>
          <w:szCs w:val="24"/>
          <w:u w:val="none"/>
          <w:lang w:val="es-CO" w:eastAsia="es-CO"/>
          <w14:ligatures w14:val="standardContextual"/>
        </w:rPr>
      </w:pPr>
      <w:hyperlink w:anchor="_Toc164100710" w:history="1">
        <w:r w:rsidRPr="00E24958">
          <w:rPr>
            <w:rStyle w:val="Hipervnculo"/>
            <w:noProof/>
            <w:lang w:val="es-CO"/>
          </w:rPr>
          <w:t>APÉNDICE A</w:t>
        </w:r>
        <w:r>
          <w:rPr>
            <w:noProof/>
            <w:webHidden/>
          </w:rPr>
          <w:tab/>
        </w:r>
        <w:r>
          <w:rPr>
            <w:noProof/>
            <w:webHidden/>
          </w:rPr>
          <w:fldChar w:fldCharType="begin"/>
        </w:r>
        <w:r>
          <w:rPr>
            <w:noProof/>
            <w:webHidden/>
          </w:rPr>
          <w:instrText xml:space="preserve"> PAGEREF _Toc164100710 \h </w:instrText>
        </w:r>
        <w:r>
          <w:rPr>
            <w:noProof/>
            <w:webHidden/>
          </w:rPr>
        </w:r>
        <w:r>
          <w:rPr>
            <w:noProof/>
            <w:webHidden/>
          </w:rPr>
          <w:fldChar w:fldCharType="separate"/>
        </w:r>
        <w:r>
          <w:rPr>
            <w:noProof/>
            <w:webHidden/>
          </w:rPr>
          <w:t>29</w:t>
        </w:r>
        <w:r>
          <w:rPr>
            <w:noProof/>
            <w:webHidden/>
          </w:rPr>
          <w:fldChar w:fldCharType="end"/>
        </w:r>
      </w:hyperlink>
    </w:p>
    <w:p w14:paraId="73A0E30B" w14:textId="50123FB6" w:rsidR="009D22C3" w:rsidRPr="00233928" w:rsidRDefault="00707739" w:rsidP="00777C82">
      <w:pPr>
        <w:pStyle w:val="TDC1"/>
        <w:tabs>
          <w:tab w:val="right" w:leader="dot" w:pos="9397"/>
        </w:tabs>
        <w:rPr>
          <w:rFonts w:cs="Arial"/>
          <w:b w:val="0"/>
          <w:lang w:val="es-CO"/>
        </w:rPr>
      </w:pPr>
      <w:r>
        <w:rPr>
          <w:rFonts w:cs="Arial"/>
          <w:bCs w:val="0"/>
          <w:caps w:val="0"/>
          <w:lang w:val="es-CO"/>
        </w:rPr>
        <w:fldChar w:fldCharType="end"/>
      </w:r>
    </w:p>
    <w:p w14:paraId="7E330C90" w14:textId="77777777" w:rsidR="009D22C3" w:rsidRPr="00233928" w:rsidRDefault="009D22C3" w:rsidP="00053021">
      <w:pPr>
        <w:ind w:left="720"/>
        <w:jc w:val="center"/>
        <w:rPr>
          <w:rFonts w:cs="Arial"/>
          <w:lang w:val="es-CO"/>
        </w:rPr>
        <w:sectPr w:rsidR="009D22C3" w:rsidRPr="00233928" w:rsidSect="009749FE">
          <w:headerReference w:type="default" r:id="rId14"/>
          <w:pgSz w:w="12242" w:h="15842" w:code="1"/>
          <w:pgMar w:top="1418" w:right="1418" w:bottom="1418" w:left="1418" w:header="709" w:footer="709" w:gutter="0"/>
          <w:pgNumType w:fmt="upperRoman"/>
          <w:cols w:space="708"/>
          <w:titlePg/>
          <w:docGrid w:linePitch="360"/>
        </w:sectPr>
      </w:pPr>
    </w:p>
    <w:p w14:paraId="682999C8" w14:textId="77777777" w:rsidR="00667681" w:rsidRDefault="00667681" w:rsidP="00667681">
      <w:pPr>
        <w:pStyle w:val="ListaIlustraciones"/>
      </w:pPr>
      <w:bookmarkStart w:id="1" w:name="_Ref293988811"/>
      <w:bookmarkStart w:id="2" w:name="_Toc6737771"/>
      <w:bookmarkStart w:id="3" w:name="_Toc164100668"/>
      <w:r w:rsidRPr="00233928">
        <w:lastRenderedPageBreak/>
        <w:t>LISTA DE TABLAS</w:t>
      </w:r>
      <w:bookmarkEnd w:id="3"/>
    </w:p>
    <w:p w14:paraId="0ABEDB18" w14:textId="4ECB5F36" w:rsidR="00202AF8" w:rsidRDefault="00035139">
      <w:pPr>
        <w:pStyle w:val="Tabladeilustraciones"/>
        <w:tabs>
          <w:tab w:val="right" w:leader="dot" w:pos="10360"/>
        </w:tabs>
        <w:rPr>
          <w:rFonts w:asciiTheme="minorHAnsi" w:eastAsiaTheme="minorEastAsia" w:hAnsiTheme="minorHAnsi" w:cstheme="minorBidi"/>
          <w:noProof/>
          <w:kern w:val="2"/>
          <w:lang w:val="es-CO" w:eastAsia="es-CO"/>
          <w14:ligatures w14:val="standardContextual"/>
        </w:rPr>
      </w:pPr>
      <w:r>
        <w:rPr>
          <w:lang w:val="es-CO"/>
        </w:rPr>
        <w:fldChar w:fldCharType="begin"/>
      </w:r>
      <w:r>
        <w:rPr>
          <w:lang w:val="es-CO"/>
        </w:rPr>
        <w:instrText xml:space="preserve"> TOC \h \z \c "Tabla" </w:instrText>
      </w:r>
      <w:r>
        <w:rPr>
          <w:lang w:val="es-CO"/>
        </w:rPr>
        <w:fldChar w:fldCharType="separate"/>
      </w:r>
      <w:hyperlink w:anchor="_Toc164100717" w:history="1">
        <w:r w:rsidR="00202AF8" w:rsidRPr="00C97382">
          <w:rPr>
            <w:rStyle w:val="Hipervnculo"/>
            <w:noProof/>
          </w:rPr>
          <w:t xml:space="preserve">Tabla I </w:t>
        </w:r>
        <w:r w:rsidR="00202AF8" w:rsidRPr="00C97382">
          <w:rPr>
            <w:rStyle w:val="Hipervnculo"/>
            <w:rFonts w:cs="Arial"/>
            <w:noProof/>
          </w:rPr>
          <w:t>Datos publicación principal</w:t>
        </w:r>
        <w:r w:rsidR="00202AF8">
          <w:rPr>
            <w:noProof/>
            <w:webHidden/>
          </w:rPr>
          <w:tab/>
        </w:r>
        <w:r w:rsidR="00202AF8">
          <w:rPr>
            <w:noProof/>
            <w:webHidden/>
          </w:rPr>
          <w:fldChar w:fldCharType="begin"/>
        </w:r>
        <w:r w:rsidR="00202AF8">
          <w:rPr>
            <w:noProof/>
            <w:webHidden/>
          </w:rPr>
          <w:instrText xml:space="preserve"> PAGEREF _Toc164100717 \h </w:instrText>
        </w:r>
        <w:r w:rsidR="00202AF8">
          <w:rPr>
            <w:noProof/>
            <w:webHidden/>
          </w:rPr>
        </w:r>
        <w:r w:rsidR="00202AF8">
          <w:rPr>
            <w:noProof/>
            <w:webHidden/>
          </w:rPr>
          <w:fldChar w:fldCharType="separate"/>
        </w:r>
        <w:r w:rsidR="00202AF8">
          <w:rPr>
            <w:noProof/>
            <w:webHidden/>
          </w:rPr>
          <w:t>13</w:t>
        </w:r>
        <w:r w:rsidR="00202AF8">
          <w:rPr>
            <w:noProof/>
            <w:webHidden/>
          </w:rPr>
          <w:fldChar w:fldCharType="end"/>
        </w:r>
      </w:hyperlink>
    </w:p>
    <w:p w14:paraId="56E7D533" w14:textId="225EE265" w:rsidR="00202AF8" w:rsidRDefault="00202AF8">
      <w:pPr>
        <w:pStyle w:val="Tabladeilustraciones"/>
        <w:tabs>
          <w:tab w:val="right" w:leader="dot" w:pos="10360"/>
        </w:tabs>
        <w:rPr>
          <w:rFonts w:asciiTheme="minorHAnsi" w:eastAsiaTheme="minorEastAsia" w:hAnsiTheme="minorHAnsi" w:cstheme="minorBidi"/>
          <w:noProof/>
          <w:kern w:val="2"/>
          <w:lang w:val="es-CO" w:eastAsia="es-CO"/>
          <w14:ligatures w14:val="standardContextual"/>
        </w:rPr>
      </w:pPr>
      <w:hyperlink w:anchor="_Toc164100718" w:history="1">
        <w:r w:rsidRPr="00C97382">
          <w:rPr>
            <w:rStyle w:val="Hipervnculo"/>
            <w:rFonts w:cs="Arial"/>
            <w:noProof/>
          </w:rPr>
          <w:t>Tabla II Datos segunda publicación</w:t>
        </w:r>
        <w:r>
          <w:rPr>
            <w:noProof/>
            <w:webHidden/>
          </w:rPr>
          <w:tab/>
        </w:r>
        <w:r>
          <w:rPr>
            <w:noProof/>
            <w:webHidden/>
          </w:rPr>
          <w:fldChar w:fldCharType="begin"/>
        </w:r>
        <w:r>
          <w:rPr>
            <w:noProof/>
            <w:webHidden/>
          </w:rPr>
          <w:instrText xml:space="preserve"> PAGEREF _Toc164100718 \h </w:instrText>
        </w:r>
        <w:r>
          <w:rPr>
            <w:noProof/>
            <w:webHidden/>
          </w:rPr>
        </w:r>
        <w:r>
          <w:rPr>
            <w:noProof/>
            <w:webHidden/>
          </w:rPr>
          <w:fldChar w:fldCharType="separate"/>
        </w:r>
        <w:r>
          <w:rPr>
            <w:noProof/>
            <w:webHidden/>
          </w:rPr>
          <w:t>13</w:t>
        </w:r>
        <w:r>
          <w:rPr>
            <w:noProof/>
            <w:webHidden/>
          </w:rPr>
          <w:fldChar w:fldCharType="end"/>
        </w:r>
      </w:hyperlink>
    </w:p>
    <w:p w14:paraId="16EAE92F" w14:textId="298489C6" w:rsidR="00202AF8" w:rsidRDefault="00202AF8">
      <w:pPr>
        <w:pStyle w:val="Tabladeilustraciones"/>
        <w:tabs>
          <w:tab w:val="right" w:leader="dot" w:pos="10360"/>
        </w:tabs>
        <w:rPr>
          <w:rFonts w:asciiTheme="minorHAnsi" w:eastAsiaTheme="minorEastAsia" w:hAnsiTheme="minorHAnsi" w:cstheme="minorBidi"/>
          <w:noProof/>
          <w:kern w:val="2"/>
          <w:lang w:val="es-CO" w:eastAsia="es-CO"/>
          <w14:ligatures w14:val="standardContextual"/>
        </w:rPr>
      </w:pPr>
      <w:hyperlink w:anchor="_Toc164100719" w:history="1">
        <w:r w:rsidRPr="00C97382">
          <w:rPr>
            <w:rStyle w:val="Hipervnculo"/>
            <w:rFonts w:cs="Arial"/>
            <w:noProof/>
          </w:rPr>
          <w:t>Tabla III Datos tercera publicación</w:t>
        </w:r>
        <w:r>
          <w:rPr>
            <w:noProof/>
            <w:webHidden/>
          </w:rPr>
          <w:tab/>
        </w:r>
        <w:r>
          <w:rPr>
            <w:noProof/>
            <w:webHidden/>
          </w:rPr>
          <w:fldChar w:fldCharType="begin"/>
        </w:r>
        <w:r>
          <w:rPr>
            <w:noProof/>
            <w:webHidden/>
          </w:rPr>
          <w:instrText xml:space="preserve"> PAGEREF _Toc164100719 \h </w:instrText>
        </w:r>
        <w:r>
          <w:rPr>
            <w:noProof/>
            <w:webHidden/>
          </w:rPr>
        </w:r>
        <w:r>
          <w:rPr>
            <w:noProof/>
            <w:webHidden/>
          </w:rPr>
          <w:fldChar w:fldCharType="separate"/>
        </w:r>
        <w:r>
          <w:rPr>
            <w:noProof/>
            <w:webHidden/>
          </w:rPr>
          <w:t>14</w:t>
        </w:r>
        <w:r>
          <w:rPr>
            <w:noProof/>
            <w:webHidden/>
          </w:rPr>
          <w:fldChar w:fldCharType="end"/>
        </w:r>
      </w:hyperlink>
    </w:p>
    <w:p w14:paraId="4D0079E1" w14:textId="038C9A21" w:rsidR="00202AF8" w:rsidRDefault="00202AF8">
      <w:pPr>
        <w:pStyle w:val="Tabladeilustraciones"/>
        <w:tabs>
          <w:tab w:val="right" w:leader="dot" w:pos="10360"/>
        </w:tabs>
        <w:rPr>
          <w:rFonts w:asciiTheme="minorHAnsi" w:eastAsiaTheme="minorEastAsia" w:hAnsiTheme="minorHAnsi" w:cstheme="minorBidi"/>
          <w:noProof/>
          <w:kern w:val="2"/>
          <w:lang w:val="es-CO" w:eastAsia="es-CO"/>
          <w14:ligatures w14:val="standardContextual"/>
        </w:rPr>
      </w:pPr>
      <w:hyperlink w:anchor="_Toc164100720" w:history="1">
        <w:r w:rsidRPr="00C97382">
          <w:rPr>
            <w:rStyle w:val="Hipervnculo"/>
            <w:rFonts w:cs="Arial"/>
            <w:noProof/>
          </w:rPr>
          <w:t>Tabla IV Áreas de investigación</w:t>
        </w:r>
        <w:r>
          <w:rPr>
            <w:noProof/>
            <w:webHidden/>
          </w:rPr>
          <w:tab/>
        </w:r>
        <w:r>
          <w:rPr>
            <w:noProof/>
            <w:webHidden/>
          </w:rPr>
          <w:fldChar w:fldCharType="begin"/>
        </w:r>
        <w:r>
          <w:rPr>
            <w:noProof/>
            <w:webHidden/>
          </w:rPr>
          <w:instrText xml:space="preserve"> PAGEREF _Toc164100720 \h </w:instrText>
        </w:r>
        <w:r>
          <w:rPr>
            <w:noProof/>
            <w:webHidden/>
          </w:rPr>
        </w:r>
        <w:r>
          <w:rPr>
            <w:noProof/>
            <w:webHidden/>
          </w:rPr>
          <w:fldChar w:fldCharType="separate"/>
        </w:r>
        <w:r>
          <w:rPr>
            <w:noProof/>
            <w:webHidden/>
          </w:rPr>
          <w:t>15</w:t>
        </w:r>
        <w:r>
          <w:rPr>
            <w:noProof/>
            <w:webHidden/>
          </w:rPr>
          <w:fldChar w:fldCharType="end"/>
        </w:r>
      </w:hyperlink>
    </w:p>
    <w:p w14:paraId="5009D4C9" w14:textId="2650835B" w:rsidR="006C43D4" w:rsidRDefault="00035139">
      <w:pPr>
        <w:spacing w:line="240" w:lineRule="auto"/>
        <w:jc w:val="left"/>
        <w:rPr>
          <w:lang w:val="es-CO"/>
        </w:rPr>
      </w:pPr>
      <w:r>
        <w:rPr>
          <w:lang w:val="es-CO"/>
        </w:rPr>
        <w:fldChar w:fldCharType="end"/>
      </w:r>
    </w:p>
    <w:p w14:paraId="72B16898" w14:textId="77777777" w:rsidR="000208B1" w:rsidRDefault="000208B1">
      <w:pPr>
        <w:spacing w:line="240" w:lineRule="auto"/>
        <w:jc w:val="left"/>
        <w:rPr>
          <w:lang w:val="es-CO"/>
        </w:rPr>
      </w:pPr>
    </w:p>
    <w:p w14:paraId="53F920A9" w14:textId="77777777" w:rsidR="00226339" w:rsidRDefault="00226339">
      <w:pPr>
        <w:spacing w:line="240" w:lineRule="auto"/>
        <w:jc w:val="left"/>
        <w:rPr>
          <w:lang w:val="es-CO"/>
        </w:rPr>
        <w:sectPr w:rsidR="00226339" w:rsidSect="009749FE">
          <w:headerReference w:type="default" r:id="rId15"/>
          <w:footerReference w:type="default" r:id="rId16"/>
          <w:headerReference w:type="first" r:id="rId17"/>
          <w:footerReference w:type="first" r:id="rId18"/>
          <w:pgSz w:w="12242" w:h="15842" w:code="1"/>
          <w:pgMar w:top="1009" w:right="936" w:bottom="1009" w:left="936" w:header="709" w:footer="709" w:gutter="0"/>
          <w:cols w:space="708"/>
          <w:titlePg/>
          <w:docGrid w:linePitch="360"/>
        </w:sectPr>
      </w:pPr>
    </w:p>
    <w:p w14:paraId="7D3B64FE" w14:textId="77777777" w:rsidR="00667681" w:rsidRDefault="00667681" w:rsidP="00667681">
      <w:pPr>
        <w:pStyle w:val="ListaIlustraciones"/>
      </w:pPr>
      <w:bookmarkStart w:id="4" w:name="_Toc164100669"/>
      <w:r w:rsidRPr="00233928">
        <w:lastRenderedPageBreak/>
        <w:t>LISTA DE FIGURAS</w:t>
      </w:r>
      <w:bookmarkEnd w:id="4"/>
    </w:p>
    <w:p w14:paraId="3D0F749F" w14:textId="40F8650C" w:rsidR="00202AF8" w:rsidRDefault="00CA599F">
      <w:pPr>
        <w:pStyle w:val="Tabladeilustraciones"/>
        <w:tabs>
          <w:tab w:val="right" w:leader="dot" w:pos="10360"/>
        </w:tabs>
        <w:rPr>
          <w:rFonts w:asciiTheme="minorHAnsi" w:eastAsiaTheme="minorEastAsia" w:hAnsiTheme="minorHAnsi" w:cstheme="minorBidi"/>
          <w:noProof/>
          <w:kern w:val="2"/>
          <w:lang w:val="es-CO" w:eastAsia="es-CO"/>
          <w14:ligatures w14:val="standardContextual"/>
        </w:rPr>
      </w:pPr>
      <w:r>
        <w:rPr>
          <w:lang w:val="es-CO"/>
        </w:rPr>
        <w:fldChar w:fldCharType="begin"/>
      </w:r>
      <w:r>
        <w:rPr>
          <w:lang w:val="es-CO"/>
        </w:rPr>
        <w:instrText xml:space="preserve"> TOC \h \z \c "Fig." </w:instrText>
      </w:r>
      <w:r>
        <w:rPr>
          <w:lang w:val="es-CO"/>
        </w:rPr>
        <w:fldChar w:fldCharType="separate"/>
      </w:r>
      <w:hyperlink w:anchor="_Toc164100721" w:history="1">
        <w:r w:rsidR="00202AF8" w:rsidRPr="007B7D5B">
          <w:rPr>
            <w:rStyle w:val="Hipervnculo"/>
            <w:noProof/>
          </w:rPr>
          <w:t>Fig. 1. Ejemplo de etiqueta de figura</w:t>
        </w:r>
        <w:r w:rsidR="00202AF8">
          <w:rPr>
            <w:noProof/>
            <w:webHidden/>
          </w:rPr>
          <w:tab/>
        </w:r>
        <w:r w:rsidR="00202AF8">
          <w:rPr>
            <w:noProof/>
            <w:webHidden/>
          </w:rPr>
          <w:fldChar w:fldCharType="begin"/>
        </w:r>
        <w:r w:rsidR="00202AF8">
          <w:rPr>
            <w:noProof/>
            <w:webHidden/>
          </w:rPr>
          <w:instrText xml:space="preserve"> PAGEREF _Toc164100721 \h </w:instrText>
        </w:r>
        <w:r w:rsidR="00202AF8">
          <w:rPr>
            <w:noProof/>
            <w:webHidden/>
          </w:rPr>
        </w:r>
        <w:r w:rsidR="00202AF8">
          <w:rPr>
            <w:noProof/>
            <w:webHidden/>
          </w:rPr>
          <w:fldChar w:fldCharType="separate"/>
        </w:r>
        <w:r w:rsidR="00202AF8">
          <w:rPr>
            <w:noProof/>
            <w:webHidden/>
          </w:rPr>
          <w:t>19</w:t>
        </w:r>
        <w:r w:rsidR="00202AF8">
          <w:rPr>
            <w:noProof/>
            <w:webHidden/>
          </w:rPr>
          <w:fldChar w:fldCharType="end"/>
        </w:r>
      </w:hyperlink>
    </w:p>
    <w:p w14:paraId="14F9DA12" w14:textId="0CDB7D96" w:rsidR="00202AF8" w:rsidRDefault="00202AF8">
      <w:pPr>
        <w:pStyle w:val="Tabladeilustraciones"/>
        <w:tabs>
          <w:tab w:val="right" w:leader="dot" w:pos="10360"/>
        </w:tabs>
        <w:rPr>
          <w:rFonts w:asciiTheme="minorHAnsi" w:eastAsiaTheme="minorEastAsia" w:hAnsiTheme="minorHAnsi" w:cstheme="minorBidi"/>
          <w:noProof/>
          <w:kern w:val="2"/>
          <w:lang w:val="es-CO" w:eastAsia="es-CO"/>
          <w14:ligatures w14:val="standardContextual"/>
        </w:rPr>
      </w:pPr>
      <w:hyperlink w:anchor="_Toc164100722" w:history="1">
        <w:r w:rsidRPr="007B7D5B">
          <w:rPr>
            <w:rStyle w:val="Hipervnculo"/>
            <w:noProof/>
          </w:rPr>
          <w:t>Fig. 2. Ejemplo de figura de fuente externa</w:t>
        </w:r>
        <w:r>
          <w:rPr>
            <w:noProof/>
            <w:webHidden/>
          </w:rPr>
          <w:tab/>
        </w:r>
        <w:r>
          <w:rPr>
            <w:noProof/>
            <w:webHidden/>
          </w:rPr>
          <w:fldChar w:fldCharType="begin"/>
        </w:r>
        <w:r>
          <w:rPr>
            <w:noProof/>
            <w:webHidden/>
          </w:rPr>
          <w:instrText xml:space="preserve"> PAGEREF _Toc164100722 \h </w:instrText>
        </w:r>
        <w:r>
          <w:rPr>
            <w:noProof/>
            <w:webHidden/>
          </w:rPr>
        </w:r>
        <w:r>
          <w:rPr>
            <w:noProof/>
            <w:webHidden/>
          </w:rPr>
          <w:fldChar w:fldCharType="separate"/>
        </w:r>
        <w:r>
          <w:rPr>
            <w:noProof/>
            <w:webHidden/>
          </w:rPr>
          <w:t>20</w:t>
        </w:r>
        <w:r>
          <w:rPr>
            <w:noProof/>
            <w:webHidden/>
          </w:rPr>
          <w:fldChar w:fldCharType="end"/>
        </w:r>
      </w:hyperlink>
    </w:p>
    <w:p w14:paraId="4D4617B3" w14:textId="502FA401" w:rsidR="006C43D4" w:rsidRDefault="00CA599F">
      <w:pPr>
        <w:spacing w:line="240" w:lineRule="auto"/>
        <w:jc w:val="left"/>
        <w:rPr>
          <w:lang w:val="es-CO"/>
        </w:rPr>
      </w:pPr>
      <w:r>
        <w:rPr>
          <w:lang w:val="es-CO"/>
        </w:rPr>
        <w:fldChar w:fldCharType="end"/>
      </w:r>
    </w:p>
    <w:p w14:paraId="2362C55C" w14:textId="77777777" w:rsidR="000208B1" w:rsidRDefault="000208B1">
      <w:pPr>
        <w:spacing w:line="240" w:lineRule="auto"/>
        <w:jc w:val="left"/>
        <w:rPr>
          <w:lang w:val="es-CO"/>
        </w:rPr>
      </w:pPr>
    </w:p>
    <w:p w14:paraId="34060C11" w14:textId="77777777" w:rsidR="00226339" w:rsidRDefault="00226339">
      <w:pPr>
        <w:spacing w:line="240" w:lineRule="auto"/>
        <w:jc w:val="left"/>
        <w:rPr>
          <w:lang w:val="es-CO"/>
        </w:rPr>
        <w:sectPr w:rsidR="00226339" w:rsidSect="009749FE">
          <w:headerReference w:type="default" r:id="rId19"/>
          <w:headerReference w:type="first" r:id="rId20"/>
          <w:pgSz w:w="12242" w:h="15842" w:code="1"/>
          <w:pgMar w:top="1009" w:right="936" w:bottom="1009" w:left="936" w:header="709" w:footer="709" w:gutter="0"/>
          <w:cols w:space="708"/>
          <w:titlePg/>
          <w:docGrid w:linePitch="360"/>
        </w:sectPr>
      </w:pPr>
    </w:p>
    <w:p w14:paraId="12DDF102" w14:textId="5B98AF42" w:rsidR="00C52579" w:rsidRPr="00667681" w:rsidRDefault="00667681" w:rsidP="00C96D8D">
      <w:pPr>
        <w:pStyle w:val="Ttulo1"/>
        <w:rPr>
          <w:lang w:val="es-CO"/>
        </w:rPr>
      </w:pPr>
      <w:bookmarkStart w:id="5" w:name="_Toc164100670"/>
      <w:r w:rsidRPr="00667681">
        <w:rPr>
          <w:lang w:val="es-CO"/>
        </w:rPr>
        <w:lastRenderedPageBreak/>
        <w:t>INTRODUCCIÓN</w:t>
      </w:r>
      <w:bookmarkEnd w:id="5"/>
    </w:p>
    <w:p w14:paraId="11BD09BA" w14:textId="0A8501F4" w:rsidR="002A0AE7" w:rsidRDefault="00750948" w:rsidP="00F822D8">
      <w:pPr>
        <w:pStyle w:val="PrrafoIEEE"/>
      </w:pPr>
      <w:r>
        <w:t xml:space="preserve">La presentación de la tesis debe ser precisa, de esta forma </w:t>
      </w:r>
      <w:r w:rsidR="00E8765A">
        <w:t>s</w:t>
      </w:r>
      <w:r>
        <w:t>e facilita la lectura del documento.</w:t>
      </w:r>
      <w:r w:rsidR="00A274C3">
        <w:t xml:space="preserve"> </w:t>
      </w:r>
      <w:r w:rsidR="00860FB1">
        <w:t xml:space="preserve">La </w:t>
      </w:r>
      <w:r w:rsidR="00551740">
        <w:t>introducción</w:t>
      </w:r>
      <w:r w:rsidR="003B28DD">
        <w:t xml:space="preserve"> </w:t>
      </w:r>
      <w:r w:rsidR="00860FB1">
        <w:t xml:space="preserve">busca que el lector tenga clara la importancia del tema, cómo abordó su tesis y qué encontró. </w:t>
      </w:r>
      <w:r w:rsidR="002A0AE7">
        <w:t xml:space="preserve">Este apartado </w:t>
      </w:r>
      <w:r w:rsidR="0069652D">
        <w:t>debe contener</w:t>
      </w:r>
      <w:r w:rsidR="00551740">
        <w:t>:</w:t>
      </w:r>
    </w:p>
    <w:p w14:paraId="443C91B5" w14:textId="77777777" w:rsidR="00B1577D" w:rsidRDefault="00B1577D" w:rsidP="008B70BD">
      <w:pPr>
        <w:rPr>
          <w:lang w:val="es-CO"/>
        </w:rPr>
      </w:pPr>
    </w:p>
    <w:p w14:paraId="01915759" w14:textId="4643092D" w:rsidR="002A0AE7" w:rsidRDefault="0069652D" w:rsidP="0069652D">
      <w:pPr>
        <w:pStyle w:val="Prrafodelista"/>
        <w:numPr>
          <w:ilvl w:val="0"/>
          <w:numId w:val="25"/>
        </w:numPr>
      </w:pPr>
      <w:r w:rsidRPr="0069652D">
        <w:t>Motivación y/o problema</w:t>
      </w:r>
    </w:p>
    <w:p w14:paraId="2A493E6D" w14:textId="77777777" w:rsidR="00860FB1" w:rsidRDefault="00860FB1" w:rsidP="00860FB1">
      <w:pPr>
        <w:pStyle w:val="Prrafodelista"/>
        <w:numPr>
          <w:ilvl w:val="0"/>
          <w:numId w:val="0"/>
        </w:numPr>
        <w:ind w:left="720"/>
      </w:pPr>
    </w:p>
    <w:p w14:paraId="36FA4529" w14:textId="605B61D7" w:rsidR="00F51BE4" w:rsidRPr="002A0AE7" w:rsidRDefault="0069652D" w:rsidP="0069652D">
      <w:pPr>
        <w:pStyle w:val="Prrafodelista"/>
        <w:numPr>
          <w:ilvl w:val="0"/>
          <w:numId w:val="25"/>
        </w:numPr>
      </w:pPr>
      <w:r w:rsidRPr="0069652D">
        <w:t>Objetivos</w:t>
      </w:r>
    </w:p>
    <w:p w14:paraId="3CBCD3D8" w14:textId="77777777" w:rsidR="00F51BE4" w:rsidRDefault="00F51BE4" w:rsidP="00F51BE4"/>
    <w:p w14:paraId="50244495" w14:textId="4DB305D2" w:rsidR="00B31D6C" w:rsidRDefault="0069652D" w:rsidP="0069652D">
      <w:pPr>
        <w:pStyle w:val="Prrafodelista"/>
        <w:numPr>
          <w:ilvl w:val="0"/>
          <w:numId w:val="25"/>
        </w:numPr>
      </w:pPr>
      <w:r w:rsidRPr="0069652D">
        <w:t>Fundamentos</w:t>
      </w:r>
    </w:p>
    <w:p w14:paraId="608E5A1F" w14:textId="77777777" w:rsidR="00B31D6C" w:rsidRDefault="00B31D6C" w:rsidP="00B31D6C">
      <w:pPr>
        <w:ind w:left="360" w:hanging="360"/>
      </w:pPr>
    </w:p>
    <w:p w14:paraId="09D1ED40" w14:textId="77777777" w:rsidR="0069652D" w:rsidRDefault="0069652D" w:rsidP="0069652D">
      <w:pPr>
        <w:pStyle w:val="Prrafodelista"/>
        <w:numPr>
          <w:ilvl w:val="0"/>
          <w:numId w:val="25"/>
        </w:numPr>
      </w:pPr>
      <w:r w:rsidRPr="0069652D">
        <w:t>Contribuciones y publicaciones</w:t>
      </w:r>
    </w:p>
    <w:p w14:paraId="55876500" w14:textId="77777777" w:rsidR="0069652D" w:rsidRDefault="0069652D" w:rsidP="0069652D">
      <w:pPr>
        <w:pStyle w:val="Prrafodelista"/>
        <w:numPr>
          <w:ilvl w:val="0"/>
          <w:numId w:val="0"/>
        </w:numPr>
        <w:ind w:left="720"/>
      </w:pPr>
    </w:p>
    <w:p w14:paraId="5A80CE39" w14:textId="3968F027" w:rsidR="008C5377" w:rsidRDefault="0069652D" w:rsidP="0069652D">
      <w:pPr>
        <w:pStyle w:val="Prrafodelista"/>
        <w:numPr>
          <w:ilvl w:val="0"/>
          <w:numId w:val="25"/>
        </w:numPr>
      </w:pPr>
      <w:r>
        <w:t>Organizaci</w:t>
      </w:r>
      <w:r w:rsidRPr="0069652D">
        <w:rPr>
          <w:rFonts w:cs="Arial"/>
        </w:rPr>
        <w:t>ó</w:t>
      </w:r>
      <w:r>
        <w:t>n del documento</w:t>
      </w:r>
    </w:p>
    <w:p w14:paraId="541A3E69" w14:textId="77777777" w:rsidR="004C0530" w:rsidRDefault="004C0530" w:rsidP="001B6AA2"/>
    <w:p w14:paraId="5C8ACE53" w14:textId="77777777" w:rsidR="004C0530" w:rsidRDefault="004C0530" w:rsidP="004C0530"/>
    <w:p w14:paraId="5390E8C0" w14:textId="77777777" w:rsidR="004C0530" w:rsidRDefault="004C0530" w:rsidP="004C0530"/>
    <w:p w14:paraId="4ADF02D5" w14:textId="0D4ACE32" w:rsidR="004C0530" w:rsidRDefault="004C0530" w:rsidP="00CF5F5F">
      <w:pPr>
        <w:pStyle w:val="Ttulo2"/>
      </w:pPr>
      <w:bookmarkStart w:id="6" w:name="_Toc163486221"/>
      <w:bookmarkStart w:id="7" w:name="_Toc164100671"/>
      <w:r w:rsidRPr="004C0530">
        <w:t>Motivación y/o problema</w:t>
      </w:r>
      <w:bookmarkEnd w:id="6"/>
      <w:bookmarkEnd w:id="7"/>
    </w:p>
    <w:p w14:paraId="0A28AB41" w14:textId="3646166E" w:rsidR="00912357" w:rsidRDefault="00D9603E" w:rsidP="00457A25">
      <w:pPr>
        <w:pStyle w:val="PrrafoIEEE"/>
      </w:pPr>
      <w:r>
        <w:t>En el cuerpo del documento utilizar el estilo “</w:t>
      </w:r>
      <w:r w:rsidR="00AE2D7A">
        <w:t>Párrafo</w:t>
      </w:r>
      <w:r>
        <w:t xml:space="preserve"> IEEE”. El cual cuenta con la sangría especial para la primera línea de cada párrafo.</w:t>
      </w:r>
    </w:p>
    <w:p w14:paraId="5C361382" w14:textId="77777777" w:rsidR="00912357" w:rsidRPr="00912357" w:rsidRDefault="00912357" w:rsidP="00457A25">
      <w:pPr>
        <w:pStyle w:val="PrrafoIEEE"/>
      </w:pPr>
    </w:p>
    <w:p w14:paraId="4E47DC98" w14:textId="632E970A" w:rsidR="004C0530" w:rsidRDefault="004C0530" w:rsidP="00CF5F5F">
      <w:pPr>
        <w:pStyle w:val="Ttulo2"/>
      </w:pPr>
      <w:bookmarkStart w:id="8" w:name="_Toc163486222"/>
      <w:bookmarkStart w:id="9" w:name="_Toc164100672"/>
      <w:r>
        <w:t>Objetivos</w:t>
      </w:r>
      <w:bookmarkEnd w:id="8"/>
      <w:bookmarkEnd w:id="9"/>
    </w:p>
    <w:p w14:paraId="71B1D696" w14:textId="77777777" w:rsidR="009778FA" w:rsidRDefault="009778FA" w:rsidP="00457A25">
      <w:pPr>
        <w:pStyle w:val="PrrafoIEEE"/>
      </w:pPr>
    </w:p>
    <w:p w14:paraId="0A10B7C6" w14:textId="77777777" w:rsidR="00E70ECA" w:rsidRDefault="00E70ECA" w:rsidP="00457A25">
      <w:pPr>
        <w:pStyle w:val="PrrafoIEEE"/>
      </w:pPr>
    </w:p>
    <w:p w14:paraId="7175DC7C" w14:textId="53D12B0C" w:rsidR="009778FA" w:rsidRPr="009778FA" w:rsidRDefault="009778FA" w:rsidP="00CF5F5F">
      <w:pPr>
        <w:pStyle w:val="Ttulo2"/>
      </w:pPr>
      <w:bookmarkStart w:id="10" w:name="_Toc163486223"/>
      <w:bookmarkStart w:id="11" w:name="_Toc164100673"/>
      <w:r>
        <w:t>Fundamentos</w:t>
      </w:r>
      <w:bookmarkEnd w:id="10"/>
      <w:bookmarkEnd w:id="11"/>
    </w:p>
    <w:p w14:paraId="288512F8" w14:textId="5396B264" w:rsidR="004C0530" w:rsidRPr="004C0530" w:rsidRDefault="004C0530" w:rsidP="00457A25">
      <w:pPr>
        <w:pStyle w:val="PrrafoIEEE"/>
      </w:pPr>
    </w:p>
    <w:p w14:paraId="566063BC" w14:textId="77777777" w:rsidR="004C0530" w:rsidRDefault="004C0530" w:rsidP="00457A25">
      <w:pPr>
        <w:pStyle w:val="PrrafoIEEE"/>
      </w:pPr>
    </w:p>
    <w:p w14:paraId="186C48BF" w14:textId="77777777" w:rsidR="008C5377" w:rsidRDefault="008C5377" w:rsidP="008C5377">
      <w:pPr>
        <w:ind w:left="360" w:hanging="360"/>
      </w:pPr>
    </w:p>
    <w:p w14:paraId="712D4618" w14:textId="77777777" w:rsidR="008C5377" w:rsidRDefault="008C5377" w:rsidP="00457A25">
      <w:pPr>
        <w:pStyle w:val="PrrafoIEEE"/>
      </w:pPr>
    </w:p>
    <w:p w14:paraId="79586E9F" w14:textId="77777777" w:rsidR="008C5377" w:rsidRDefault="008C5377" w:rsidP="00457A25">
      <w:pPr>
        <w:pStyle w:val="PrrafoIEEE"/>
      </w:pPr>
    </w:p>
    <w:p w14:paraId="0F3E4947" w14:textId="77777777" w:rsidR="008C5377" w:rsidRDefault="008C5377" w:rsidP="00457A25">
      <w:pPr>
        <w:pStyle w:val="PrrafoIEEE"/>
      </w:pPr>
    </w:p>
    <w:p w14:paraId="51C9730A" w14:textId="77777777" w:rsidR="008C5377" w:rsidRDefault="008C5377" w:rsidP="00457A25">
      <w:pPr>
        <w:pStyle w:val="PrrafoIEEE"/>
      </w:pPr>
    </w:p>
    <w:p w14:paraId="0F1E5C8D" w14:textId="77777777" w:rsidR="008C5377" w:rsidRDefault="008C5377" w:rsidP="00457A25">
      <w:pPr>
        <w:pStyle w:val="PrrafoIEEE"/>
      </w:pPr>
    </w:p>
    <w:p w14:paraId="3E53BEEE" w14:textId="77777777" w:rsidR="002A0AE7" w:rsidRDefault="002A0AE7" w:rsidP="00457A25">
      <w:pPr>
        <w:pStyle w:val="PrrafoIEEE"/>
      </w:pPr>
    </w:p>
    <w:p w14:paraId="1F563D24" w14:textId="77777777" w:rsidR="0082415B" w:rsidRDefault="0082415B" w:rsidP="00457A25">
      <w:pPr>
        <w:pStyle w:val="PrrafoIEEE"/>
      </w:pPr>
    </w:p>
    <w:p w14:paraId="05E9C222" w14:textId="77777777" w:rsidR="00B1577D" w:rsidRDefault="00B1577D">
      <w:pPr>
        <w:jc w:val="left"/>
        <w:rPr>
          <w:b/>
          <w:bCs/>
          <w:iCs/>
          <w:szCs w:val="28"/>
          <w:lang w:val="es-CO"/>
        </w:rPr>
      </w:pPr>
      <w:bookmarkStart w:id="12" w:name="_Ref138387765"/>
      <w:bookmarkStart w:id="13" w:name="_Ref138387769"/>
      <w:r>
        <w:br w:type="page"/>
      </w:r>
    </w:p>
    <w:p w14:paraId="16AD8E60" w14:textId="77777777" w:rsidR="004C0530" w:rsidRPr="004C0530" w:rsidRDefault="004C0530" w:rsidP="00CF5F5F">
      <w:pPr>
        <w:pStyle w:val="Ttulo2"/>
      </w:pPr>
      <w:bookmarkStart w:id="14" w:name="_Toc163486224"/>
      <w:bookmarkStart w:id="15" w:name="_Toc164100674"/>
      <w:bookmarkEnd w:id="12"/>
      <w:bookmarkEnd w:id="13"/>
      <w:r w:rsidRPr="004C0530">
        <w:lastRenderedPageBreak/>
        <w:t>Contribuciones y publicaciones</w:t>
      </w:r>
      <w:bookmarkEnd w:id="14"/>
      <w:bookmarkEnd w:id="15"/>
    </w:p>
    <w:p w14:paraId="5853E673" w14:textId="405CC24A" w:rsidR="00EF56B0" w:rsidRDefault="00EF56B0" w:rsidP="00544C26">
      <w:pPr>
        <w:pStyle w:val="PrrafoIEEE"/>
      </w:pPr>
      <w:r w:rsidRPr="00EC4CDA">
        <w:t xml:space="preserve">Como resultado del proceso investigativo </w:t>
      </w:r>
      <w:r>
        <w:t xml:space="preserve">del tema de esta tesis doctoral </w:t>
      </w:r>
      <w:r w:rsidRPr="00EC4CDA">
        <w:t xml:space="preserve">se han generado </w:t>
      </w:r>
      <w:r w:rsidRPr="00725705">
        <w:rPr>
          <w:highlight w:val="yellow"/>
        </w:rPr>
        <w:t>n</w:t>
      </w:r>
      <w:r w:rsidRPr="00EC4CDA">
        <w:t xml:space="preserve"> publicaciones</w:t>
      </w:r>
      <w:r>
        <w:t xml:space="preserve">: </w:t>
      </w:r>
      <w:r w:rsidRPr="00725705">
        <w:rPr>
          <w:highlight w:val="yellow"/>
        </w:rPr>
        <w:t>tres</w:t>
      </w:r>
      <w:r>
        <w:t xml:space="preserve"> Q1, </w:t>
      </w:r>
      <w:r w:rsidR="00584E8D" w:rsidRPr="005473FA">
        <w:rPr>
          <w:highlight w:val="yellow"/>
        </w:rPr>
        <w:t>dos</w:t>
      </w:r>
      <w:r w:rsidR="00584E8D">
        <w:t xml:space="preserve"> Q2, </w:t>
      </w:r>
      <w:r w:rsidR="00584E8D" w:rsidRPr="005473FA">
        <w:rPr>
          <w:highlight w:val="yellow"/>
        </w:rPr>
        <w:t>cuatro</w:t>
      </w:r>
      <w:r w:rsidR="00584E8D">
        <w:t xml:space="preserve"> Q3, etc. </w:t>
      </w:r>
      <w:r w:rsidR="00CD176F">
        <w:t xml:space="preserve">Las </w:t>
      </w:r>
      <w:r w:rsidR="007711CA">
        <w:fldChar w:fldCharType="begin"/>
      </w:r>
      <w:r w:rsidR="007711CA">
        <w:instrText xml:space="preserve"> REF _Ref163487310 \h </w:instrText>
      </w:r>
      <w:r w:rsidR="007711CA">
        <w:fldChar w:fldCharType="separate"/>
      </w:r>
      <w:r w:rsidR="00202AF8">
        <w:t xml:space="preserve">Tabla </w:t>
      </w:r>
      <w:r w:rsidR="00202AF8">
        <w:rPr>
          <w:noProof/>
        </w:rPr>
        <w:t>I</w:t>
      </w:r>
      <w:r w:rsidR="007711CA">
        <w:fldChar w:fldCharType="end"/>
      </w:r>
      <w:r w:rsidR="00CD176F">
        <w:t xml:space="preserve"> a la</w:t>
      </w:r>
      <w:r w:rsidR="00AE2DDA">
        <w:t xml:space="preserve"> </w:t>
      </w:r>
      <w:r w:rsidR="00AE2DDA">
        <w:fldChar w:fldCharType="begin"/>
      </w:r>
      <w:r w:rsidR="00AE2DDA">
        <w:instrText xml:space="preserve"> REF _Ref159658751 \h </w:instrText>
      </w:r>
      <w:r w:rsidR="00544C26">
        <w:instrText xml:space="preserve"> \* MERGEFORMAT </w:instrText>
      </w:r>
      <w:r w:rsidR="00AE2DDA">
        <w:fldChar w:fldCharType="separate"/>
      </w:r>
      <w:r w:rsidR="00202AF8" w:rsidRPr="00233928">
        <w:rPr>
          <w:rFonts w:cs="Arial"/>
        </w:rPr>
        <w:t xml:space="preserve">Tabla </w:t>
      </w:r>
      <w:r w:rsidR="00202AF8">
        <w:rPr>
          <w:rFonts w:cs="Arial"/>
          <w:noProof/>
        </w:rPr>
        <w:t>III</w:t>
      </w:r>
      <w:r w:rsidR="00AE2DDA">
        <w:fldChar w:fldCharType="end"/>
      </w:r>
      <w:r w:rsidR="005473FA">
        <w:t>,</w:t>
      </w:r>
      <w:r w:rsidR="00584E8D">
        <w:t xml:space="preserve"> presentan los metadatos de las publicaciones</w:t>
      </w:r>
      <w:r w:rsidR="00A075BB">
        <w:t>.</w:t>
      </w:r>
    </w:p>
    <w:p w14:paraId="102CE51B" w14:textId="77777777" w:rsidR="00B95610" w:rsidRDefault="00B95610" w:rsidP="00EF56B0">
      <w:pPr>
        <w:rPr>
          <w:lang w:val="es-CO"/>
        </w:rPr>
      </w:pPr>
    </w:p>
    <w:p w14:paraId="7C7266D5" w14:textId="49AA868B" w:rsidR="004A1F11" w:rsidRPr="00233928" w:rsidRDefault="001C7A7E" w:rsidP="004A1F11">
      <w:pPr>
        <w:pStyle w:val="Descripcin"/>
        <w:rPr>
          <w:rFonts w:cs="Arial"/>
        </w:rPr>
      </w:pPr>
      <w:bookmarkStart w:id="16" w:name="_Toc163486261"/>
      <w:bookmarkStart w:id="17" w:name="_Toc163819471"/>
      <w:bookmarkStart w:id="18" w:name="_Toc163819592"/>
      <w:bookmarkStart w:id="19" w:name="_Ref163487310"/>
      <w:bookmarkStart w:id="20" w:name="_Toc163831448"/>
      <w:bookmarkStart w:id="21" w:name="_Toc164100717"/>
      <w:r>
        <w:t xml:space="preserve">Tabla </w:t>
      </w:r>
      <w:r>
        <w:fldChar w:fldCharType="begin"/>
      </w:r>
      <w:r>
        <w:instrText xml:space="preserve"> SEQ Tabla \* ROMAN </w:instrText>
      </w:r>
      <w:r>
        <w:fldChar w:fldCharType="separate"/>
      </w:r>
      <w:r w:rsidR="00202AF8">
        <w:rPr>
          <w:noProof/>
        </w:rPr>
        <w:t>I</w:t>
      </w:r>
      <w:bookmarkEnd w:id="16"/>
      <w:bookmarkEnd w:id="17"/>
      <w:bookmarkEnd w:id="18"/>
      <w:r>
        <w:fldChar w:fldCharType="end"/>
      </w:r>
      <w:bookmarkStart w:id="22" w:name="_Toc163819472"/>
      <w:bookmarkStart w:id="23" w:name="_Toc163819593"/>
      <w:bookmarkEnd w:id="19"/>
      <w:r w:rsidR="00C10E8B">
        <w:br/>
      </w:r>
      <w:r w:rsidR="004B3667">
        <w:rPr>
          <w:rFonts w:cs="Arial"/>
        </w:rPr>
        <w:t xml:space="preserve">Datos </w:t>
      </w:r>
      <w:r w:rsidR="00902CE6">
        <w:rPr>
          <w:rFonts w:cs="Arial"/>
        </w:rPr>
        <w:t>publicación principal</w:t>
      </w:r>
      <w:bookmarkEnd w:id="20"/>
      <w:bookmarkEnd w:id="22"/>
      <w:bookmarkEnd w:id="23"/>
      <w:bookmarkEnd w:id="21"/>
    </w:p>
    <w:tbl>
      <w:tblPr>
        <w:tblStyle w:val="Mdeck5tablebodythreelines"/>
        <w:tblW w:w="5000" w:type="pct"/>
        <w:tblLook w:val="0020" w:firstRow="1" w:lastRow="0" w:firstColumn="0" w:lastColumn="0" w:noHBand="0" w:noVBand="0"/>
      </w:tblPr>
      <w:tblGrid>
        <w:gridCol w:w="1988"/>
        <w:gridCol w:w="8382"/>
      </w:tblGrid>
      <w:tr w:rsidR="004A1F11" w:rsidRPr="00051F68" w14:paraId="3116113D" w14:textId="77777777" w:rsidTr="0006342A">
        <w:trPr>
          <w:cnfStyle w:val="100000000000" w:firstRow="1" w:lastRow="0" w:firstColumn="0" w:lastColumn="0" w:oddVBand="0" w:evenVBand="0" w:oddHBand="0" w:evenHBand="0" w:firstRowFirstColumn="0" w:firstRowLastColumn="0" w:lastRowFirstColumn="0" w:lastRowLastColumn="0"/>
        </w:trPr>
        <w:tc>
          <w:tcPr>
            <w:tcW w:w="1691" w:type="dxa"/>
          </w:tcPr>
          <w:p w14:paraId="6C70841D" w14:textId="0311F1DD" w:rsidR="004A1F11" w:rsidRPr="00051F68" w:rsidRDefault="004A1F11" w:rsidP="00DC3BB5">
            <w:pPr>
              <w:jc w:val="left"/>
              <w:rPr>
                <w:rFonts w:cs="Arial"/>
                <w:sz w:val="20"/>
                <w:szCs w:val="20"/>
                <w:lang w:val="es-CO"/>
              </w:rPr>
            </w:pPr>
            <w:r w:rsidRPr="00051F68">
              <w:rPr>
                <w:rFonts w:cs="Arial"/>
                <w:sz w:val="20"/>
                <w:szCs w:val="20"/>
                <w:lang w:val="es-CO"/>
              </w:rPr>
              <w:t>Metadato</w:t>
            </w:r>
          </w:p>
        </w:tc>
        <w:tc>
          <w:tcPr>
            <w:tcW w:w="7129" w:type="dxa"/>
          </w:tcPr>
          <w:p w14:paraId="3389307E" w14:textId="77777777" w:rsidR="004A1F11" w:rsidRPr="00051F68" w:rsidRDefault="004A1F11" w:rsidP="00DC3BB5">
            <w:pPr>
              <w:jc w:val="left"/>
              <w:rPr>
                <w:rFonts w:cs="Arial"/>
                <w:sz w:val="20"/>
                <w:szCs w:val="20"/>
                <w:lang w:val="es-CO"/>
              </w:rPr>
            </w:pPr>
            <w:r w:rsidRPr="00051F68">
              <w:rPr>
                <w:rFonts w:cs="Arial"/>
                <w:sz w:val="20"/>
                <w:szCs w:val="20"/>
                <w:lang w:val="es-CO"/>
              </w:rPr>
              <w:t>Descripción</w:t>
            </w:r>
          </w:p>
        </w:tc>
      </w:tr>
      <w:tr w:rsidR="004A1F11" w:rsidRPr="00202AF8" w14:paraId="7BF1F2FC" w14:textId="77777777" w:rsidTr="0006342A">
        <w:tc>
          <w:tcPr>
            <w:tcW w:w="1691" w:type="dxa"/>
          </w:tcPr>
          <w:p w14:paraId="38C11AA1" w14:textId="03A414BA" w:rsidR="004A1F11" w:rsidRPr="00051F68" w:rsidRDefault="00C63971" w:rsidP="00334360">
            <w:pPr>
              <w:jc w:val="left"/>
              <w:rPr>
                <w:rFonts w:cs="Arial"/>
                <w:sz w:val="20"/>
                <w:szCs w:val="20"/>
                <w:lang w:val="es-CO"/>
              </w:rPr>
            </w:pPr>
            <w:r w:rsidRPr="00051F68">
              <w:rPr>
                <w:rFonts w:cs="Arial"/>
                <w:sz w:val="20"/>
                <w:szCs w:val="20"/>
                <w:lang w:val="es-CO"/>
              </w:rPr>
              <w:t>Título</w:t>
            </w:r>
            <w:r w:rsidR="00FC4FB4" w:rsidRPr="00051F68">
              <w:rPr>
                <w:rFonts w:cs="Arial"/>
                <w:sz w:val="20"/>
                <w:szCs w:val="20"/>
                <w:lang w:val="es-CO"/>
              </w:rPr>
              <w:t>, año</w:t>
            </w:r>
          </w:p>
        </w:tc>
        <w:tc>
          <w:tcPr>
            <w:tcW w:w="7129" w:type="dxa"/>
          </w:tcPr>
          <w:p w14:paraId="6327764A" w14:textId="2BB3BC5F" w:rsidR="004A1F11" w:rsidRPr="00051F68" w:rsidRDefault="0026434D" w:rsidP="00DC3BB5">
            <w:pPr>
              <w:rPr>
                <w:rFonts w:cs="Arial"/>
                <w:sz w:val="20"/>
                <w:szCs w:val="20"/>
                <w:highlight w:val="green"/>
                <w:lang w:val="en-US"/>
              </w:rPr>
            </w:pPr>
            <w:r w:rsidRPr="00051F68">
              <w:rPr>
                <w:rFonts w:cs="Arial"/>
                <w:sz w:val="20"/>
                <w:szCs w:val="20"/>
                <w:lang w:val="en-US"/>
              </w:rPr>
              <w:t>Ranking of problems and solutions in the teaching and learning of object-oriented programming.2022</w:t>
            </w:r>
          </w:p>
        </w:tc>
      </w:tr>
      <w:tr w:rsidR="004A1F11" w:rsidRPr="00202AF8" w14:paraId="0B2E851D" w14:textId="77777777" w:rsidTr="0006342A">
        <w:tc>
          <w:tcPr>
            <w:tcW w:w="1691" w:type="dxa"/>
          </w:tcPr>
          <w:p w14:paraId="0275A45D" w14:textId="10DC7378" w:rsidR="004A1F11" w:rsidRPr="00051F68" w:rsidRDefault="004A1F11" w:rsidP="00334360">
            <w:pPr>
              <w:jc w:val="left"/>
              <w:rPr>
                <w:rFonts w:cs="Arial"/>
                <w:sz w:val="20"/>
                <w:szCs w:val="20"/>
                <w:lang w:val="es-CO"/>
              </w:rPr>
            </w:pPr>
            <w:r w:rsidRPr="00051F68">
              <w:rPr>
                <w:rFonts w:cs="Arial"/>
                <w:sz w:val="20"/>
                <w:szCs w:val="20"/>
                <w:lang w:val="es-CO"/>
              </w:rPr>
              <w:t>Revista</w:t>
            </w:r>
            <w:r w:rsidR="00884C3A" w:rsidRPr="00051F68">
              <w:rPr>
                <w:rFonts w:cs="Arial"/>
                <w:sz w:val="20"/>
                <w:szCs w:val="20"/>
                <w:lang w:val="es-CO"/>
              </w:rPr>
              <w:t xml:space="preserve"> - ISSN</w:t>
            </w:r>
          </w:p>
        </w:tc>
        <w:tc>
          <w:tcPr>
            <w:tcW w:w="7129" w:type="dxa"/>
          </w:tcPr>
          <w:p w14:paraId="762F2F17" w14:textId="220B4A2B" w:rsidR="004A1F11" w:rsidRPr="00051F68" w:rsidRDefault="0026434D" w:rsidP="00DC3BB5">
            <w:pPr>
              <w:rPr>
                <w:rFonts w:cs="Arial"/>
                <w:sz w:val="20"/>
                <w:szCs w:val="20"/>
                <w:highlight w:val="green"/>
                <w:lang w:val="en-US"/>
              </w:rPr>
            </w:pPr>
            <w:r w:rsidRPr="00051F68">
              <w:rPr>
                <w:rFonts w:cs="Arial"/>
                <w:sz w:val="20"/>
                <w:szCs w:val="20"/>
                <w:lang w:val="en-US"/>
              </w:rPr>
              <w:t>Education and Information Technologies. ISSN: 1360-2357</w:t>
            </w:r>
          </w:p>
        </w:tc>
      </w:tr>
      <w:tr w:rsidR="004A1F11" w:rsidRPr="00051F68" w14:paraId="272B037B" w14:textId="77777777" w:rsidTr="0006342A">
        <w:tc>
          <w:tcPr>
            <w:tcW w:w="1691" w:type="dxa"/>
          </w:tcPr>
          <w:p w14:paraId="5472FA1A" w14:textId="45317346" w:rsidR="004A1F11" w:rsidRPr="00051F68" w:rsidRDefault="004A1F11" w:rsidP="00334360">
            <w:pPr>
              <w:jc w:val="left"/>
              <w:rPr>
                <w:rFonts w:cs="Arial"/>
                <w:sz w:val="20"/>
                <w:szCs w:val="20"/>
                <w:lang w:val="es-CO"/>
              </w:rPr>
            </w:pPr>
            <w:r w:rsidRPr="00051F68">
              <w:rPr>
                <w:rFonts w:cs="Arial"/>
                <w:sz w:val="20"/>
                <w:szCs w:val="20"/>
                <w:lang w:val="es-CO"/>
              </w:rPr>
              <w:t>Cuartil</w:t>
            </w:r>
            <w:r w:rsidR="00F127F6" w:rsidRPr="00051F68">
              <w:rPr>
                <w:rFonts w:cs="Arial"/>
                <w:sz w:val="20"/>
                <w:szCs w:val="20"/>
                <w:lang w:val="es-CO"/>
              </w:rPr>
              <w:t xml:space="preserve"> SJR</w:t>
            </w:r>
          </w:p>
        </w:tc>
        <w:tc>
          <w:tcPr>
            <w:tcW w:w="7129" w:type="dxa"/>
          </w:tcPr>
          <w:p w14:paraId="59F1AA9C" w14:textId="13CEF880" w:rsidR="0026434D" w:rsidRPr="00051F68" w:rsidRDefault="0026434D" w:rsidP="00DC3BB5">
            <w:pPr>
              <w:rPr>
                <w:rFonts w:cs="Arial"/>
                <w:sz w:val="20"/>
                <w:szCs w:val="20"/>
                <w:lang w:val="es-CO"/>
              </w:rPr>
            </w:pPr>
            <w:r w:rsidRPr="00051F68">
              <w:rPr>
                <w:rFonts w:cs="Arial"/>
                <w:sz w:val="20"/>
                <w:szCs w:val="20"/>
                <w:lang w:val="es-CO"/>
              </w:rPr>
              <w:t>Q1</w:t>
            </w:r>
          </w:p>
        </w:tc>
      </w:tr>
      <w:tr w:rsidR="00F127F6" w:rsidRPr="00051F68" w14:paraId="74E614A4" w14:textId="77777777" w:rsidTr="0006342A">
        <w:tc>
          <w:tcPr>
            <w:tcW w:w="1691" w:type="dxa"/>
          </w:tcPr>
          <w:p w14:paraId="34F41D08" w14:textId="3DE92D75" w:rsidR="00F127F6" w:rsidRPr="00051F68" w:rsidRDefault="00F127F6" w:rsidP="00334360">
            <w:pPr>
              <w:jc w:val="left"/>
              <w:rPr>
                <w:rFonts w:cs="Arial"/>
                <w:sz w:val="20"/>
                <w:szCs w:val="20"/>
                <w:lang w:val="es-CO"/>
              </w:rPr>
            </w:pPr>
            <w:r w:rsidRPr="00051F68">
              <w:rPr>
                <w:rFonts w:cs="Arial"/>
                <w:sz w:val="20"/>
                <w:szCs w:val="20"/>
                <w:lang w:val="es-CO"/>
              </w:rPr>
              <w:t>Cuartil JCR</w:t>
            </w:r>
          </w:p>
        </w:tc>
        <w:tc>
          <w:tcPr>
            <w:tcW w:w="7129" w:type="dxa"/>
          </w:tcPr>
          <w:p w14:paraId="140A9440" w14:textId="17BF4FB7" w:rsidR="00F127F6" w:rsidRPr="00051F68" w:rsidRDefault="0026434D" w:rsidP="00DC3BB5">
            <w:pPr>
              <w:rPr>
                <w:rFonts w:cs="Arial"/>
                <w:sz w:val="20"/>
                <w:szCs w:val="20"/>
                <w:lang w:val="es-CO"/>
              </w:rPr>
            </w:pPr>
            <w:r w:rsidRPr="00051F68">
              <w:rPr>
                <w:rFonts w:cs="Arial"/>
                <w:sz w:val="20"/>
                <w:szCs w:val="20"/>
                <w:lang w:val="es-CO"/>
              </w:rPr>
              <w:t>Q1</w:t>
            </w:r>
          </w:p>
        </w:tc>
      </w:tr>
      <w:tr w:rsidR="00F127F6" w:rsidRPr="00051F68" w14:paraId="5D04061B" w14:textId="77777777" w:rsidTr="0006342A">
        <w:tc>
          <w:tcPr>
            <w:tcW w:w="1691" w:type="dxa"/>
          </w:tcPr>
          <w:p w14:paraId="143E8016" w14:textId="60BECFED" w:rsidR="00F127F6" w:rsidRPr="00051F68" w:rsidRDefault="00F127F6" w:rsidP="00334360">
            <w:pPr>
              <w:jc w:val="left"/>
              <w:rPr>
                <w:rFonts w:cs="Arial"/>
                <w:sz w:val="20"/>
                <w:szCs w:val="20"/>
                <w:lang w:val="es-CO"/>
              </w:rPr>
            </w:pPr>
            <w:r w:rsidRPr="00051F68">
              <w:rPr>
                <w:rFonts w:cs="Arial"/>
                <w:sz w:val="20"/>
                <w:szCs w:val="20"/>
                <w:lang w:val="es-CO"/>
              </w:rPr>
              <w:t>Autores</w:t>
            </w:r>
          </w:p>
        </w:tc>
        <w:tc>
          <w:tcPr>
            <w:tcW w:w="7129" w:type="dxa"/>
          </w:tcPr>
          <w:p w14:paraId="5FA8DC44" w14:textId="5DDBACFC" w:rsidR="0026434D" w:rsidRPr="00051F68" w:rsidRDefault="0026434D" w:rsidP="00DC3BB5">
            <w:pPr>
              <w:rPr>
                <w:rFonts w:cs="Arial"/>
                <w:sz w:val="20"/>
                <w:szCs w:val="20"/>
                <w:lang w:val="es-CO"/>
              </w:rPr>
            </w:pPr>
            <w:r w:rsidRPr="00051F68">
              <w:rPr>
                <w:rFonts w:cs="Arial"/>
                <w:sz w:val="20"/>
                <w:szCs w:val="20"/>
                <w:lang w:val="es-CO"/>
              </w:rPr>
              <w:t xml:space="preserve">Luz Elena Gutiérrez López </w:t>
            </w:r>
          </w:p>
          <w:p w14:paraId="6C16F963" w14:textId="77777777" w:rsidR="0026434D" w:rsidRPr="00051F68" w:rsidRDefault="0026434D" w:rsidP="00DC3BB5">
            <w:pPr>
              <w:rPr>
                <w:rFonts w:cs="Arial"/>
                <w:sz w:val="20"/>
                <w:szCs w:val="20"/>
                <w:lang w:val="es-CO"/>
              </w:rPr>
            </w:pPr>
            <w:r w:rsidRPr="00051F68">
              <w:rPr>
                <w:rFonts w:cs="Arial"/>
                <w:sz w:val="20"/>
                <w:szCs w:val="20"/>
                <w:lang w:val="es-CO"/>
              </w:rPr>
              <w:t>Carlos Andrés Guerrero Alarcón</w:t>
            </w:r>
          </w:p>
          <w:p w14:paraId="3CC497E5" w14:textId="7EE97934" w:rsidR="00F127F6" w:rsidRPr="00051F68" w:rsidRDefault="0026434D" w:rsidP="00DC3BB5">
            <w:pPr>
              <w:rPr>
                <w:rFonts w:cs="Arial"/>
                <w:sz w:val="20"/>
                <w:szCs w:val="20"/>
                <w:lang w:val="es-CO"/>
              </w:rPr>
            </w:pPr>
            <w:r w:rsidRPr="00051F68">
              <w:rPr>
                <w:rFonts w:cs="Arial"/>
                <w:sz w:val="20"/>
                <w:szCs w:val="20"/>
                <w:lang w:val="es-CO"/>
              </w:rPr>
              <w:t>Héctor Andrés López Ospina</w:t>
            </w:r>
          </w:p>
        </w:tc>
      </w:tr>
      <w:tr w:rsidR="00DB049C" w:rsidRPr="00051F68" w14:paraId="503EB092" w14:textId="77777777" w:rsidTr="0006342A">
        <w:tc>
          <w:tcPr>
            <w:tcW w:w="1691" w:type="dxa"/>
          </w:tcPr>
          <w:p w14:paraId="587C0378" w14:textId="4B6F6CFC" w:rsidR="00DB049C" w:rsidRPr="00051F68" w:rsidRDefault="00DB049C" w:rsidP="00334360">
            <w:pPr>
              <w:jc w:val="left"/>
              <w:rPr>
                <w:rFonts w:cs="Arial"/>
                <w:sz w:val="20"/>
                <w:szCs w:val="20"/>
                <w:lang w:val="es-CO"/>
              </w:rPr>
            </w:pPr>
            <w:r w:rsidRPr="00051F68">
              <w:rPr>
                <w:rFonts w:cs="Arial"/>
                <w:sz w:val="20"/>
                <w:szCs w:val="20"/>
                <w:lang w:val="es-CO"/>
              </w:rPr>
              <w:t>DOI</w:t>
            </w:r>
          </w:p>
        </w:tc>
        <w:tc>
          <w:tcPr>
            <w:tcW w:w="7129" w:type="dxa"/>
          </w:tcPr>
          <w:p w14:paraId="289DFEA4" w14:textId="3D766C34" w:rsidR="00DB049C" w:rsidRPr="00051F68" w:rsidRDefault="0026434D" w:rsidP="00DC3BB5">
            <w:pPr>
              <w:rPr>
                <w:rFonts w:cs="Arial"/>
                <w:sz w:val="20"/>
                <w:szCs w:val="20"/>
                <w:lang w:val="es-CO"/>
              </w:rPr>
            </w:pPr>
            <w:r w:rsidRPr="00051F68">
              <w:rPr>
                <w:rFonts w:cs="Arial"/>
                <w:sz w:val="20"/>
                <w:szCs w:val="20"/>
                <w:lang w:val="es-CO"/>
              </w:rPr>
              <w:t>10.1007/s10639-022-10929-5</w:t>
            </w:r>
          </w:p>
        </w:tc>
      </w:tr>
      <w:tr w:rsidR="00F127F6" w:rsidRPr="00051F68" w14:paraId="65D9E5E2" w14:textId="77777777" w:rsidTr="0006342A">
        <w:tc>
          <w:tcPr>
            <w:tcW w:w="1691" w:type="dxa"/>
          </w:tcPr>
          <w:p w14:paraId="5A2ACF20" w14:textId="4AD0CECD" w:rsidR="00F127F6" w:rsidRPr="00051F68" w:rsidRDefault="00F127F6" w:rsidP="00334360">
            <w:pPr>
              <w:jc w:val="left"/>
              <w:rPr>
                <w:rFonts w:cs="Arial"/>
                <w:sz w:val="20"/>
                <w:szCs w:val="20"/>
                <w:lang w:val="es-CO"/>
              </w:rPr>
            </w:pPr>
            <w:r w:rsidRPr="00051F68">
              <w:rPr>
                <w:rFonts w:cs="Arial"/>
                <w:sz w:val="20"/>
                <w:szCs w:val="20"/>
                <w:lang w:val="es-CO"/>
              </w:rPr>
              <w:t>Enlace</w:t>
            </w:r>
          </w:p>
        </w:tc>
        <w:tc>
          <w:tcPr>
            <w:tcW w:w="7129" w:type="dxa"/>
          </w:tcPr>
          <w:p w14:paraId="3758D46B" w14:textId="419797BE" w:rsidR="00F127F6" w:rsidRPr="00051F68" w:rsidRDefault="00202AF8" w:rsidP="00DC3BB5">
            <w:pPr>
              <w:rPr>
                <w:rFonts w:cs="Arial"/>
                <w:sz w:val="20"/>
                <w:szCs w:val="20"/>
                <w:lang w:val="es-CO"/>
              </w:rPr>
            </w:pPr>
            <w:hyperlink r:id="rId21" w:history="1">
              <w:r w:rsidR="00902CE6" w:rsidRPr="00051F68">
                <w:rPr>
                  <w:rStyle w:val="Hipervnculo"/>
                  <w:rFonts w:cs="Arial"/>
                  <w:sz w:val="20"/>
                  <w:szCs w:val="20"/>
                  <w:lang w:val="es-CO"/>
                </w:rPr>
                <w:t>https://link.springer.com/article/10.1007/s10639-022-10929-5</w:t>
              </w:r>
            </w:hyperlink>
          </w:p>
        </w:tc>
      </w:tr>
      <w:tr w:rsidR="00902CE6" w:rsidRPr="00051F68" w14:paraId="137AC422" w14:textId="77777777" w:rsidTr="0006342A">
        <w:tc>
          <w:tcPr>
            <w:tcW w:w="1691" w:type="dxa"/>
          </w:tcPr>
          <w:p w14:paraId="368A7007" w14:textId="292CA424" w:rsidR="00902CE6" w:rsidRPr="00051F68" w:rsidRDefault="00902CE6" w:rsidP="00334360">
            <w:pPr>
              <w:jc w:val="left"/>
              <w:rPr>
                <w:rFonts w:cs="Arial"/>
                <w:sz w:val="20"/>
                <w:szCs w:val="20"/>
              </w:rPr>
            </w:pPr>
            <w:r w:rsidRPr="00051F68">
              <w:rPr>
                <w:rFonts w:cs="Arial"/>
                <w:sz w:val="20"/>
                <w:szCs w:val="20"/>
              </w:rPr>
              <w:t>Contribución</w:t>
            </w:r>
          </w:p>
        </w:tc>
        <w:tc>
          <w:tcPr>
            <w:tcW w:w="7129" w:type="dxa"/>
          </w:tcPr>
          <w:p w14:paraId="77F88106" w14:textId="69E4BF62" w:rsidR="00902CE6" w:rsidRPr="00051F68" w:rsidRDefault="003C01D3" w:rsidP="00DC3BB5">
            <w:pPr>
              <w:rPr>
                <w:rFonts w:cs="Arial"/>
                <w:sz w:val="20"/>
                <w:szCs w:val="20"/>
                <w:lang w:val="es-CO"/>
              </w:rPr>
            </w:pPr>
            <w:r w:rsidRPr="00051F68">
              <w:rPr>
                <w:rFonts w:cs="Arial"/>
                <w:sz w:val="20"/>
                <w:szCs w:val="20"/>
                <w:lang w:val="es-CO"/>
              </w:rPr>
              <w:t>El desarrollo de este artículo tenía el objetivo de profundizar en la temática de métodos de decisión multicriterio. Estos métodos fueron utilizados en la capa “</w:t>
            </w:r>
            <w:proofErr w:type="spellStart"/>
            <w:r w:rsidRPr="00051F68">
              <w:rPr>
                <w:rFonts w:cs="Arial"/>
                <w:sz w:val="20"/>
                <w:szCs w:val="20"/>
                <w:lang w:val="es-CO"/>
              </w:rPr>
              <w:t>Information</w:t>
            </w:r>
            <w:proofErr w:type="spellEnd"/>
            <w:r w:rsidRPr="00051F68">
              <w:rPr>
                <w:rFonts w:cs="Arial"/>
                <w:sz w:val="20"/>
                <w:szCs w:val="20"/>
                <w:lang w:val="es-CO"/>
              </w:rPr>
              <w:t xml:space="preserve"> </w:t>
            </w:r>
            <w:proofErr w:type="spellStart"/>
            <w:r w:rsidRPr="00051F68">
              <w:rPr>
                <w:rFonts w:cs="Arial"/>
                <w:sz w:val="20"/>
                <w:szCs w:val="20"/>
                <w:lang w:val="es-CO"/>
              </w:rPr>
              <w:t>Layer</w:t>
            </w:r>
            <w:proofErr w:type="spellEnd"/>
            <w:r w:rsidRPr="00051F68">
              <w:rPr>
                <w:rFonts w:cs="Arial"/>
                <w:sz w:val="20"/>
                <w:szCs w:val="20"/>
                <w:lang w:val="es-CO"/>
              </w:rPr>
              <w:t>” para identificar los atributos que harían parte de la nueva arquitectura y del desarrollo de los sistemas software en este proyecto.</w:t>
            </w:r>
          </w:p>
        </w:tc>
      </w:tr>
    </w:tbl>
    <w:p w14:paraId="5F04754D" w14:textId="77777777" w:rsidR="00584E8D" w:rsidRDefault="00584E8D" w:rsidP="00EF56B0">
      <w:pPr>
        <w:rPr>
          <w:lang w:val="es-CO"/>
        </w:rPr>
      </w:pPr>
    </w:p>
    <w:p w14:paraId="543A61D9" w14:textId="4D2CAA22" w:rsidR="00F079FE" w:rsidRDefault="004514CE" w:rsidP="004514CE">
      <w:pPr>
        <w:pStyle w:val="Descripcin"/>
        <w:rPr>
          <w:rFonts w:cs="Arial"/>
        </w:rPr>
      </w:pPr>
      <w:bookmarkStart w:id="24" w:name="_Toc163486262"/>
      <w:bookmarkStart w:id="25" w:name="_Toc163819473"/>
      <w:bookmarkStart w:id="26" w:name="_Toc163819594"/>
      <w:bookmarkStart w:id="27" w:name="_Toc163831449"/>
      <w:bookmarkStart w:id="28" w:name="_Toc164100718"/>
      <w:r w:rsidRPr="00233928">
        <w:rPr>
          <w:rFonts w:cs="Arial"/>
        </w:rPr>
        <w:t xml:space="preserve">Tabla </w:t>
      </w:r>
      <w:r w:rsidR="001C7A7E">
        <w:rPr>
          <w:rFonts w:cs="Arial"/>
        </w:rPr>
        <w:fldChar w:fldCharType="begin"/>
      </w:r>
      <w:r w:rsidR="001C7A7E">
        <w:rPr>
          <w:rFonts w:cs="Arial"/>
        </w:rPr>
        <w:instrText xml:space="preserve"> SEQ Tabla \* ROMAN </w:instrText>
      </w:r>
      <w:r w:rsidR="001C7A7E">
        <w:rPr>
          <w:rFonts w:cs="Arial"/>
        </w:rPr>
        <w:fldChar w:fldCharType="separate"/>
      </w:r>
      <w:r w:rsidR="00202AF8">
        <w:rPr>
          <w:rFonts w:cs="Arial"/>
          <w:noProof/>
        </w:rPr>
        <w:t>II</w:t>
      </w:r>
      <w:bookmarkEnd w:id="24"/>
      <w:bookmarkEnd w:id="25"/>
      <w:bookmarkEnd w:id="26"/>
      <w:r w:rsidR="001C7A7E">
        <w:rPr>
          <w:rFonts w:cs="Arial"/>
        </w:rPr>
        <w:fldChar w:fldCharType="end"/>
      </w:r>
      <w:bookmarkStart w:id="29" w:name="_Toc163819474"/>
      <w:bookmarkStart w:id="30" w:name="_Toc163819595"/>
      <w:r w:rsidR="00F9190B">
        <w:rPr>
          <w:rFonts w:cs="Arial"/>
        </w:rPr>
        <w:br/>
      </w:r>
      <w:r w:rsidR="00CE7544">
        <w:rPr>
          <w:rFonts w:cs="Arial"/>
        </w:rPr>
        <w:t>Datos segunda publicación</w:t>
      </w:r>
      <w:bookmarkEnd w:id="27"/>
      <w:bookmarkEnd w:id="29"/>
      <w:bookmarkEnd w:id="30"/>
      <w:bookmarkEnd w:id="28"/>
    </w:p>
    <w:tbl>
      <w:tblPr>
        <w:tblStyle w:val="Mdeck5tablebodythreelines"/>
        <w:tblW w:w="5000" w:type="pct"/>
        <w:tblLook w:val="0020" w:firstRow="1" w:lastRow="0" w:firstColumn="0" w:lastColumn="0" w:noHBand="0" w:noVBand="0"/>
      </w:tblPr>
      <w:tblGrid>
        <w:gridCol w:w="1988"/>
        <w:gridCol w:w="8382"/>
      </w:tblGrid>
      <w:tr w:rsidR="00694796" w:rsidRPr="00F07BA8" w14:paraId="619A0D66" w14:textId="77777777" w:rsidTr="00F07BA8">
        <w:trPr>
          <w:cnfStyle w:val="100000000000" w:firstRow="1" w:lastRow="0" w:firstColumn="0" w:lastColumn="0" w:oddVBand="0" w:evenVBand="0" w:oddHBand="0" w:evenHBand="0" w:firstRowFirstColumn="0" w:firstRowLastColumn="0" w:lastRowFirstColumn="0" w:lastRowLastColumn="0"/>
        </w:trPr>
        <w:tc>
          <w:tcPr>
            <w:tcW w:w="1691" w:type="dxa"/>
          </w:tcPr>
          <w:p w14:paraId="4A45D1A7" w14:textId="77777777" w:rsidR="00694796" w:rsidRPr="00F07BA8" w:rsidRDefault="00694796" w:rsidP="00DC3BB5">
            <w:pPr>
              <w:jc w:val="left"/>
              <w:rPr>
                <w:rFonts w:cs="Arial"/>
                <w:sz w:val="20"/>
                <w:szCs w:val="20"/>
                <w:lang w:val="es-CO"/>
              </w:rPr>
            </w:pPr>
            <w:r w:rsidRPr="00F07BA8">
              <w:rPr>
                <w:rFonts w:cs="Arial"/>
                <w:sz w:val="20"/>
                <w:szCs w:val="20"/>
                <w:lang w:val="es-CO"/>
              </w:rPr>
              <w:t>Metadato</w:t>
            </w:r>
          </w:p>
        </w:tc>
        <w:tc>
          <w:tcPr>
            <w:tcW w:w="7129" w:type="dxa"/>
          </w:tcPr>
          <w:p w14:paraId="7388C929" w14:textId="77777777" w:rsidR="00694796" w:rsidRPr="00F07BA8" w:rsidRDefault="00694796" w:rsidP="00DC3BB5">
            <w:pPr>
              <w:jc w:val="left"/>
              <w:rPr>
                <w:rFonts w:cs="Arial"/>
                <w:sz w:val="20"/>
                <w:szCs w:val="20"/>
                <w:lang w:val="es-CO"/>
              </w:rPr>
            </w:pPr>
            <w:r w:rsidRPr="00F07BA8">
              <w:rPr>
                <w:rFonts w:cs="Arial"/>
                <w:sz w:val="20"/>
                <w:szCs w:val="20"/>
                <w:lang w:val="es-CO"/>
              </w:rPr>
              <w:t>Descripción</w:t>
            </w:r>
          </w:p>
        </w:tc>
      </w:tr>
      <w:tr w:rsidR="00694796" w:rsidRPr="00F07BA8" w14:paraId="1E829895" w14:textId="77777777" w:rsidTr="00F07BA8">
        <w:tc>
          <w:tcPr>
            <w:tcW w:w="1691" w:type="dxa"/>
          </w:tcPr>
          <w:p w14:paraId="6E00E448" w14:textId="77777777" w:rsidR="00694796" w:rsidRPr="00F07BA8" w:rsidRDefault="00694796" w:rsidP="00334360">
            <w:pPr>
              <w:jc w:val="left"/>
              <w:rPr>
                <w:rFonts w:cs="Arial"/>
                <w:sz w:val="20"/>
                <w:szCs w:val="20"/>
                <w:lang w:val="es-CO"/>
              </w:rPr>
            </w:pPr>
            <w:r w:rsidRPr="00F07BA8">
              <w:rPr>
                <w:rFonts w:cs="Arial"/>
                <w:sz w:val="20"/>
                <w:szCs w:val="20"/>
                <w:lang w:val="es-CO"/>
              </w:rPr>
              <w:t>Título, año</w:t>
            </w:r>
          </w:p>
        </w:tc>
        <w:tc>
          <w:tcPr>
            <w:tcW w:w="7129" w:type="dxa"/>
          </w:tcPr>
          <w:p w14:paraId="3342A361" w14:textId="77777777" w:rsidR="00694796" w:rsidRPr="00F07BA8" w:rsidRDefault="00694796" w:rsidP="00DC3BB5">
            <w:pPr>
              <w:rPr>
                <w:rFonts w:cs="Arial"/>
                <w:sz w:val="20"/>
                <w:szCs w:val="20"/>
                <w:highlight w:val="green"/>
                <w:lang w:val="es-CO"/>
              </w:rPr>
            </w:pPr>
          </w:p>
        </w:tc>
      </w:tr>
      <w:tr w:rsidR="00694796" w:rsidRPr="00F07BA8" w14:paraId="239F99F0" w14:textId="77777777" w:rsidTr="00F07BA8">
        <w:tc>
          <w:tcPr>
            <w:tcW w:w="1691" w:type="dxa"/>
          </w:tcPr>
          <w:p w14:paraId="13244587" w14:textId="77777777" w:rsidR="00694796" w:rsidRPr="00F07BA8" w:rsidRDefault="00694796" w:rsidP="00334360">
            <w:pPr>
              <w:jc w:val="left"/>
              <w:rPr>
                <w:rFonts w:cs="Arial"/>
                <w:sz w:val="20"/>
                <w:szCs w:val="20"/>
                <w:lang w:val="es-CO"/>
              </w:rPr>
            </w:pPr>
            <w:r w:rsidRPr="00F07BA8">
              <w:rPr>
                <w:rFonts w:cs="Arial"/>
                <w:sz w:val="20"/>
                <w:szCs w:val="20"/>
                <w:lang w:val="es-CO"/>
              </w:rPr>
              <w:t>Revista - ISSN</w:t>
            </w:r>
          </w:p>
        </w:tc>
        <w:tc>
          <w:tcPr>
            <w:tcW w:w="7129" w:type="dxa"/>
          </w:tcPr>
          <w:p w14:paraId="718C04C3" w14:textId="77777777" w:rsidR="00694796" w:rsidRPr="00F07BA8" w:rsidRDefault="00694796" w:rsidP="00DC3BB5">
            <w:pPr>
              <w:rPr>
                <w:rFonts w:cs="Arial"/>
                <w:sz w:val="20"/>
                <w:szCs w:val="20"/>
                <w:highlight w:val="green"/>
                <w:lang w:val="es-CO"/>
              </w:rPr>
            </w:pPr>
          </w:p>
        </w:tc>
      </w:tr>
      <w:tr w:rsidR="00694796" w:rsidRPr="00F07BA8" w14:paraId="2289511D" w14:textId="77777777" w:rsidTr="00F07BA8">
        <w:tc>
          <w:tcPr>
            <w:tcW w:w="1691" w:type="dxa"/>
          </w:tcPr>
          <w:p w14:paraId="3CE151A6" w14:textId="77777777" w:rsidR="00694796" w:rsidRPr="00F07BA8" w:rsidRDefault="00694796" w:rsidP="00334360">
            <w:pPr>
              <w:jc w:val="left"/>
              <w:rPr>
                <w:rFonts w:cs="Arial"/>
                <w:sz w:val="20"/>
                <w:szCs w:val="20"/>
                <w:lang w:val="es-CO"/>
              </w:rPr>
            </w:pPr>
            <w:r w:rsidRPr="00F07BA8">
              <w:rPr>
                <w:rFonts w:cs="Arial"/>
                <w:sz w:val="20"/>
                <w:szCs w:val="20"/>
                <w:lang w:val="es-CO"/>
              </w:rPr>
              <w:t>Cuartil SJR</w:t>
            </w:r>
          </w:p>
        </w:tc>
        <w:tc>
          <w:tcPr>
            <w:tcW w:w="7129" w:type="dxa"/>
          </w:tcPr>
          <w:p w14:paraId="2B060F65" w14:textId="77777777" w:rsidR="00694796" w:rsidRPr="00F07BA8" w:rsidRDefault="00694796" w:rsidP="00DC3BB5">
            <w:pPr>
              <w:rPr>
                <w:rFonts w:cs="Arial"/>
                <w:sz w:val="20"/>
                <w:szCs w:val="20"/>
                <w:lang w:val="es-CO"/>
              </w:rPr>
            </w:pPr>
          </w:p>
        </w:tc>
      </w:tr>
      <w:tr w:rsidR="00694796" w:rsidRPr="00F07BA8" w14:paraId="740F76EE" w14:textId="77777777" w:rsidTr="00F07BA8">
        <w:tc>
          <w:tcPr>
            <w:tcW w:w="1691" w:type="dxa"/>
          </w:tcPr>
          <w:p w14:paraId="08F97A97" w14:textId="77777777" w:rsidR="00694796" w:rsidRPr="00F07BA8" w:rsidRDefault="00694796" w:rsidP="00334360">
            <w:pPr>
              <w:jc w:val="left"/>
              <w:rPr>
                <w:rFonts w:cs="Arial"/>
                <w:sz w:val="20"/>
                <w:szCs w:val="20"/>
                <w:lang w:val="es-CO"/>
              </w:rPr>
            </w:pPr>
            <w:r w:rsidRPr="00F07BA8">
              <w:rPr>
                <w:rFonts w:cs="Arial"/>
                <w:sz w:val="20"/>
                <w:szCs w:val="20"/>
                <w:lang w:val="es-CO"/>
              </w:rPr>
              <w:t>Cuartil JCR</w:t>
            </w:r>
          </w:p>
        </w:tc>
        <w:tc>
          <w:tcPr>
            <w:tcW w:w="7129" w:type="dxa"/>
          </w:tcPr>
          <w:p w14:paraId="65E0970B" w14:textId="77777777" w:rsidR="00694796" w:rsidRPr="00F07BA8" w:rsidRDefault="00694796" w:rsidP="00DC3BB5">
            <w:pPr>
              <w:rPr>
                <w:rFonts w:cs="Arial"/>
                <w:sz w:val="20"/>
                <w:szCs w:val="20"/>
                <w:lang w:val="es-CO"/>
              </w:rPr>
            </w:pPr>
          </w:p>
        </w:tc>
      </w:tr>
      <w:tr w:rsidR="00694796" w:rsidRPr="00F07BA8" w14:paraId="549F8DB0" w14:textId="77777777" w:rsidTr="00F07BA8">
        <w:tc>
          <w:tcPr>
            <w:tcW w:w="1691" w:type="dxa"/>
          </w:tcPr>
          <w:p w14:paraId="105284EC" w14:textId="77777777" w:rsidR="00694796" w:rsidRPr="00F07BA8" w:rsidRDefault="00694796" w:rsidP="00334360">
            <w:pPr>
              <w:jc w:val="left"/>
              <w:rPr>
                <w:rFonts w:cs="Arial"/>
                <w:sz w:val="20"/>
                <w:szCs w:val="20"/>
                <w:lang w:val="es-CO"/>
              </w:rPr>
            </w:pPr>
            <w:r w:rsidRPr="00F07BA8">
              <w:rPr>
                <w:rFonts w:cs="Arial"/>
                <w:sz w:val="20"/>
                <w:szCs w:val="20"/>
                <w:lang w:val="es-CO"/>
              </w:rPr>
              <w:t>Autores</w:t>
            </w:r>
          </w:p>
        </w:tc>
        <w:tc>
          <w:tcPr>
            <w:tcW w:w="7129" w:type="dxa"/>
          </w:tcPr>
          <w:p w14:paraId="48C1F9F8" w14:textId="77777777" w:rsidR="00694796" w:rsidRPr="00F07BA8" w:rsidRDefault="00694796" w:rsidP="00DC3BB5">
            <w:pPr>
              <w:rPr>
                <w:rFonts w:cs="Arial"/>
                <w:sz w:val="20"/>
                <w:szCs w:val="20"/>
                <w:lang w:val="es-CO"/>
              </w:rPr>
            </w:pPr>
          </w:p>
        </w:tc>
      </w:tr>
      <w:tr w:rsidR="00694796" w:rsidRPr="00F07BA8" w14:paraId="06551870" w14:textId="77777777" w:rsidTr="00F07BA8">
        <w:tc>
          <w:tcPr>
            <w:tcW w:w="1691" w:type="dxa"/>
          </w:tcPr>
          <w:p w14:paraId="080B76AD" w14:textId="77777777" w:rsidR="00694796" w:rsidRPr="00F07BA8" w:rsidRDefault="00694796" w:rsidP="00334360">
            <w:pPr>
              <w:jc w:val="left"/>
              <w:rPr>
                <w:rFonts w:cs="Arial"/>
                <w:sz w:val="20"/>
                <w:szCs w:val="20"/>
                <w:lang w:val="es-CO"/>
              </w:rPr>
            </w:pPr>
            <w:r w:rsidRPr="00F07BA8">
              <w:rPr>
                <w:rFonts w:cs="Arial"/>
                <w:sz w:val="20"/>
                <w:szCs w:val="20"/>
                <w:lang w:val="es-CO"/>
              </w:rPr>
              <w:t>DOI</w:t>
            </w:r>
          </w:p>
        </w:tc>
        <w:tc>
          <w:tcPr>
            <w:tcW w:w="7129" w:type="dxa"/>
          </w:tcPr>
          <w:p w14:paraId="3AD4873E" w14:textId="77777777" w:rsidR="00694796" w:rsidRPr="00F07BA8" w:rsidRDefault="00694796" w:rsidP="00DC3BB5">
            <w:pPr>
              <w:rPr>
                <w:rFonts w:cs="Arial"/>
                <w:sz w:val="20"/>
                <w:szCs w:val="20"/>
                <w:lang w:val="es-CO"/>
              </w:rPr>
            </w:pPr>
          </w:p>
        </w:tc>
      </w:tr>
      <w:tr w:rsidR="00694796" w:rsidRPr="00F07BA8" w14:paraId="7746F25E" w14:textId="77777777" w:rsidTr="00F07BA8">
        <w:tc>
          <w:tcPr>
            <w:tcW w:w="1691" w:type="dxa"/>
          </w:tcPr>
          <w:p w14:paraId="09973C09" w14:textId="77777777" w:rsidR="00694796" w:rsidRPr="00F07BA8" w:rsidRDefault="00694796" w:rsidP="00334360">
            <w:pPr>
              <w:jc w:val="left"/>
              <w:rPr>
                <w:rFonts w:cs="Arial"/>
                <w:sz w:val="20"/>
                <w:szCs w:val="20"/>
                <w:lang w:val="es-CO"/>
              </w:rPr>
            </w:pPr>
            <w:r w:rsidRPr="00F07BA8">
              <w:rPr>
                <w:rFonts w:cs="Arial"/>
                <w:sz w:val="20"/>
                <w:szCs w:val="20"/>
                <w:lang w:val="es-CO"/>
              </w:rPr>
              <w:t>Enlace</w:t>
            </w:r>
          </w:p>
        </w:tc>
        <w:tc>
          <w:tcPr>
            <w:tcW w:w="7129" w:type="dxa"/>
          </w:tcPr>
          <w:p w14:paraId="09E6D35B" w14:textId="77777777" w:rsidR="00694796" w:rsidRPr="00F07BA8" w:rsidRDefault="00694796" w:rsidP="00DC3BB5">
            <w:pPr>
              <w:rPr>
                <w:rFonts w:cs="Arial"/>
                <w:sz w:val="20"/>
                <w:szCs w:val="20"/>
                <w:lang w:val="es-CO"/>
              </w:rPr>
            </w:pPr>
            <w:r w:rsidRPr="00323446">
              <w:rPr>
                <w:rFonts w:cs="Arial"/>
                <w:sz w:val="20"/>
                <w:szCs w:val="20"/>
                <w:highlight w:val="lightGray"/>
                <w:lang w:val="es-CO"/>
              </w:rPr>
              <w:t>URL completa</w:t>
            </w:r>
          </w:p>
        </w:tc>
      </w:tr>
      <w:tr w:rsidR="007B0633" w:rsidRPr="00F07BA8" w14:paraId="30606E1C" w14:textId="77777777" w:rsidTr="00F07BA8">
        <w:tc>
          <w:tcPr>
            <w:tcW w:w="1691" w:type="dxa"/>
          </w:tcPr>
          <w:p w14:paraId="18CAB1BB" w14:textId="4307F6AF" w:rsidR="007B0633" w:rsidRPr="00F07BA8" w:rsidRDefault="007B0633" w:rsidP="00334360">
            <w:pPr>
              <w:jc w:val="left"/>
              <w:rPr>
                <w:rFonts w:cs="Arial"/>
                <w:sz w:val="20"/>
                <w:szCs w:val="20"/>
                <w:lang w:val="es-CO"/>
              </w:rPr>
            </w:pPr>
            <w:r w:rsidRPr="00F07BA8">
              <w:rPr>
                <w:rFonts w:cs="Arial"/>
                <w:sz w:val="20"/>
                <w:szCs w:val="20"/>
              </w:rPr>
              <w:t>Contribución</w:t>
            </w:r>
          </w:p>
        </w:tc>
        <w:tc>
          <w:tcPr>
            <w:tcW w:w="7129" w:type="dxa"/>
          </w:tcPr>
          <w:p w14:paraId="33110E5A" w14:textId="77777777" w:rsidR="007B0633" w:rsidRPr="00F07BA8" w:rsidRDefault="007B0633" w:rsidP="00DC3BB5">
            <w:pPr>
              <w:rPr>
                <w:rFonts w:cs="Arial"/>
                <w:sz w:val="20"/>
                <w:szCs w:val="20"/>
                <w:lang w:val="es-CO"/>
              </w:rPr>
            </w:pPr>
          </w:p>
        </w:tc>
      </w:tr>
    </w:tbl>
    <w:p w14:paraId="60E529D4" w14:textId="77777777" w:rsidR="00F079FE" w:rsidRDefault="00F079FE" w:rsidP="00EF56B0">
      <w:pPr>
        <w:rPr>
          <w:lang w:val="es-CO"/>
        </w:rPr>
      </w:pPr>
    </w:p>
    <w:p w14:paraId="560B7573" w14:textId="77777777" w:rsidR="000A5039" w:rsidRDefault="000A5039" w:rsidP="00EF56B0">
      <w:pPr>
        <w:rPr>
          <w:lang w:val="es-CO"/>
        </w:rPr>
      </w:pPr>
    </w:p>
    <w:p w14:paraId="3E531D42" w14:textId="77777777" w:rsidR="000A5039" w:rsidRDefault="000A5039" w:rsidP="00EF56B0">
      <w:pPr>
        <w:rPr>
          <w:lang w:val="es-CO"/>
        </w:rPr>
      </w:pPr>
    </w:p>
    <w:p w14:paraId="50FD67AC" w14:textId="500D5DA7" w:rsidR="00F079FE" w:rsidRDefault="004514CE" w:rsidP="004514CE">
      <w:pPr>
        <w:pStyle w:val="Descripcin"/>
        <w:rPr>
          <w:rFonts w:cs="Arial"/>
        </w:rPr>
      </w:pPr>
      <w:bookmarkStart w:id="31" w:name="_Toc163486263"/>
      <w:bookmarkStart w:id="32" w:name="_Toc163819475"/>
      <w:bookmarkStart w:id="33" w:name="_Toc163819596"/>
      <w:bookmarkStart w:id="34" w:name="_Ref159658751"/>
      <w:bookmarkStart w:id="35" w:name="_Toc163831450"/>
      <w:bookmarkStart w:id="36" w:name="_Toc164100719"/>
      <w:r w:rsidRPr="00233928">
        <w:rPr>
          <w:rFonts w:cs="Arial"/>
        </w:rPr>
        <w:t xml:space="preserve">Tabla </w:t>
      </w:r>
      <w:r w:rsidR="001C7A7E">
        <w:rPr>
          <w:rFonts w:cs="Arial"/>
        </w:rPr>
        <w:fldChar w:fldCharType="begin"/>
      </w:r>
      <w:r w:rsidR="001C7A7E">
        <w:rPr>
          <w:rFonts w:cs="Arial"/>
        </w:rPr>
        <w:instrText xml:space="preserve"> SEQ Tabla \* ROMAN </w:instrText>
      </w:r>
      <w:r w:rsidR="001C7A7E">
        <w:rPr>
          <w:rFonts w:cs="Arial"/>
        </w:rPr>
        <w:fldChar w:fldCharType="separate"/>
      </w:r>
      <w:r w:rsidR="00202AF8">
        <w:rPr>
          <w:rFonts w:cs="Arial"/>
          <w:noProof/>
        </w:rPr>
        <w:t>III</w:t>
      </w:r>
      <w:bookmarkEnd w:id="31"/>
      <w:bookmarkEnd w:id="32"/>
      <w:bookmarkEnd w:id="33"/>
      <w:r w:rsidR="001C7A7E">
        <w:rPr>
          <w:rFonts w:cs="Arial"/>
        </w:rPr>
        <w:fldChar w:fldCharType="end"/>
      </w:r>
      <w:bookmarkStart w:id="37" w:name="_Toc163819476"/>
      <w:bookmarkStart w:id="38" w:name="_Toc163819597"/>
      <w:bookmarkEnd w:id="34"/>
      <w:r w:rsidR="00F9190B">
        <w:rPr>
          <w:rFonts w:cs="Arial"/>
        </w:rPr>
        <w:br/>
      </w:r>
      <w:r w:rsidR="00CE7544">
        <w:rPr>
          <w:rFonts w:cs="Arial"/>
        </w:rPr>
        <w:t>Datos tercera publicación</w:t>
      </w:r>
      <w:bookmarkEnd w:id="35"/>
      <w:bookmarkEnd w:id="37"/>
      <w:bookmarkEnd w:id="38"/>
      <w:bookmarkEnd w:id="36"/>
    </w:p>
    <w:tbl>
      <w:tblPr>
        <w:tblStyle w:val="Mdeck5tablebodythreelines"/>
        <w:tblW w:w="5000" w:type="pct"/>
        <w:tblLook w:val="0020" w:firstRow="1" w:lastRow="0" w:firstColumn="0" w:lastColumn="0" w:noHBand="0" w:noVBand="0"/>
      </w:tblPr>
      <w:tblGrid>
        <w:gridCol w:w="1988"/>
        <w:gridCol w:w="8382"/>
      </w:tblGrid>
      <w:tr w:rsidR="00F07BA8" w:rsidRPr="00F07BA8" w14:paraId="57E33383" w14:textId="77777777" w:rsidTr="00EF7F7F">
        <w:trPr>
          <w:cnfStyle w:val="100000000000" w:firstRow="1" w:lastRow="0" w:firstColumn="0" w:lastColumn="0" w:oddVBand="0" w:evenVBand="0" w:oddHBand="0" w:evenHBand="0" w:firstRowFirstColumn="0" w:firstRowLastColumn="0" w:lastRowFirstColumn="0" w:lastRowLastColumn="0"/>
        </w:trPr>
        <w:tc>
          <w:tcPr>
            <w:tcW w:w="1691" w:type="dxa"/>
          </w:tcPr>
          <w:p w14:paraId="3B8A7164" w14:textId="77777777" w:rsidR="00F07BA8" w:rsidRPr="00F07BA8" w:rsidRDefault="00F07BA8" w:rsidP="00DC0647">
            <w:pPr>
              <w:jc w:val="center"/>
              <w:rPr>
                <w:rFonts w:cs="Arial"/>
                <w:sz w:val="20"/>
                <w:szCs w:val="20"/>
                <w:lang w:val="es-CO"/>
              </w:rPr>
            </w:pPr>
            <w:r w:rsidRPr="00F07BA8">
              <w:rPr>
                <w:rFonts w:cs="Arial"/>
                <w:sz w:val="20"/>
                <w:szCs w:val="20"/>
                <w:lang w:val="es-CO"/>
              </w:rPr>
              <w:t>Metadato</w:t>
            </w:r>
          </w:p>
        </w:tc>
        <w:tc>
          <w:tcPr>
            <w:tcW w:w="7129" w:type="dxa"/>
          </w:tcPr>
          <w:p w14:paraId="492CD48E" w14:textId="77777777" w:rsidR="00F07BA8" w:rsidRPr="00F07BA8" w:rsidRDefault="00F07BA8" w:rsidP="00DC0647">
            <w:pPr>
              <w:jc w:val="center"/>
              <w:rPr>
                <w:rFonts w:cs="Arial"/>
                <w:sz w:val="20"/>
                <w:szCs w:val="20"/>
                <w:lang w:val="es-CO"/>
              </w:rPr>
            </w:pPr>
            <w:r w:rsidRPr="00F07BA8">
              <w:rPr>
                <w:rFonts w:cs="Arial"/>
                <w:sz w:val="20"/>
                <w:szCs w:val="20"/>
                <w:lang w:val="es-CO"/>
              </w:rPr>
              <w:t>Descripción</w:t>
            </w:r>
          </w:p>
        </w:tc>
      </w:tr>
      <w:tr w:rsidR="00F07BA8" w:rsidRPr="00F07BA8" w14:paraId="63BC04D9" w14:textId="77777777" w:rsidTr="00EF7F7F">
        <w:tc>
          <w:tcPr>
            <w:tcW w:w="1691" w:type="dxa"/>
          </w:tcPr>
          <w:p w14:paraId="423BFFF5" w14:textId="77777777" w:rsidR="00F07BA8" w:rsidRPr="00F07BA8" w:rsidRDefault="00F07BA8" w:rsidP="00334360">
            <w:pPr>
              <w:jc w:val="left"/>
              <w:rPr>
                <w:rFonts w:cs="Arial"/>
                <w:sz w:val="20"/>
                <w:szCs w:val="20"/>
                <w:lang w:val="es-CO"/>
              </w:rPr>
            </w:pPr>
            <w:r w:rsidRPr="00F07BA8">
              <w:rPr>
                <w:rFonts w:cs="Arial"/>
                <w:sz w:val="20"/>
                <w:szCs w:val="20"/>
                <w:lang w:val="es-CO"/>
              </w:rPr>
              <w:t>Título, año</w:t>
            </w:r>
          </w:p>
        </w:tc>
        <w:tc>
          <w:tcPr>
            <w:tcW w:w="7129" w:type="dxa"/>
          </w:tcPr>
          <w:p w14:paraId="12D72BE7" w14:textId="77777777" w:rsidR="00F07BA8" w:rsidRPr="00F07BA8" w:rsidRDefault="00F07BA8" w:rsidP="00EF7F7F">
            <w:pPr>
              <w:rPr>
                <w:rFonts w:cs="Arial"/>
                <w:sz w:val="20"/>
                <w:szCs w:val="20"/>
                <w:highlight w:val="green"/>
                <w:lang w:val="es-CO"/>
              </w:rPr>
            </w:pPr>
          </w:p>
        </w:tc>
      </w:tr>
      <w:tr w:rsidR="00F07BA8" w:rsidRPr="00F07BA8" w14:paraId="00485CEF" w14:textId="77777777" w:rsidTr="00EF7F7F">
        <w:tc>
          <w:tcPr>
            <w:tcW w:w="1691" w:type="dxa"/>
          </w:tcPr>
          <w:p w14:paraId="3F12E10F" w14:textId="77777777" w:rsidR="00F07BA8" w:rsidRPr="00F07BA8" w:rsidRDefault="00F07BA8" w:rsidP="00334360">
            <w:pPr>
              <w:jc w:val="left"/>
              <w:rPr>
                <w:rFonts w:cs="Arial"/>
                <w:sz w:val="20"/>
                <w:szCs w:val="20"/>
                <w:lang w:val="es-CO"/>
              </w:rPr>
            </w:pPr>
            <w:r w:rsidRPr="00F07BA8">
              <w:rPr>
                <w:rFonts w:cs="Arial"/>
                <w:sz w:val="20"/>
                <w:szCs w:val="20"/>
                <w:lang w:val="es-CO"/>
              </w:rPr>
              <w:t>Revista - ISSN</w:t>
            </w:r>
          </w:p>
        </w:tc>
        <w:tc>
          <w:tcPr>
            <w:tcW w:w="7129" w:type="dxa"/>
          </w:tcPr>
          <w:p w14:paraId="5250C953" w14:textId="77777777" w:rsidR="00F07BA8" w:rsidRPr="00F07BA8" w:rsidRDefault="00F07BA8" w:rsidP="00EF7F7F">
            <w:pPr>
              <w:rPr>
                <w:rFonts w:cs="Arial"/>
                <w:sz w:val="20"/>
                <w:szCs w:val="20"/>
                <w:highlight w:val="green"/>
                <w:lang w:val="es-CO"/>
              </w:rPr>
            </w:pPr>
          </w:p>
        </w:tc>
      </w:tr>
      <w:tr w:rsidR="00F07BA8" w:rsidRPr="00F07BA8" w14:paraId="3E198ABD" w14:textId="77777777" w:rsidTr="00EF7F7F">
        <w:tc>
          <w:tcPr>
            <w:tcW w:w="1691" w:type="dxa"/>
          </w:tcPr>
          <w:p w14:paraId="7321DFE3" w14:textId="77777777" w:rsidR="00F07BA8" w:rsidRPr="00F07BA8" w:rsidRDefault="00F07BA8" w:rsidP="00334360">
            <w:pPr>
              <w:jc w:val="left"/>
              <w:rPr>
                <w:rFonts w:cs="Arial"/>
                <w:sz w:val="20"/>
                <w:szCs w:val="20"/>
                <w:lang w:val="es-CO"/>
              </w:rPr>
            </w:pPr>
            <w:r w:rsidRPr="00F07BA8">
              <w:rPr>
                <w:rFonts w:cs="Arial"/>
                <w:sz w:val="20"/>
                <w:szCs w:val="20"/>
                <w:lang w:val="es-CO"/>
              </w:rPr>
              <w:t>Cuartil SJR</w:t>
            </w:r>
          </w:p>
        </w:tc>
        <w:tc>
          <w:tcPr>
            <w:tcW w:w="7129" w:type="dxa"/>
          </w:tcPr>
          <w:p w14:paraId="759707F7" w14:textId="77777777" w:rsidR="00F07BA8" w:rsidRPr="00F07BA8" w:rsidRDefault="00F07BA8" w:rsidP="00EF7F7F">
            <w:pPr>
              <w:rPr>
                <w:rFonts w:cs="Arial"/>
                <w:sz w:val="20"/>
                <w:szCs w:val="20"/>
                <w:lang w:val="es-CO"/>
              </w:rPr>
            </w:pPr>
          </w:p>
        </w:tc>
      </w:tr>
      <w:tr w:rsidR="00F07BA8" w:rsidRPr="00F07BA8" w14:paraId="3CE99CF4" w14:textId="77777777" w:rsidTr="00EF7F7F">
        <w:tc>
          <w:tcPr>
            <w:tcW w:w="1691" w:type="dxa"/>
          </w:tcPr>
          <w:p w14:paraId="74EC3FCF" w14:textId="77777777" w:rsidR="00F07BA8" w:rsidRPr="00F07BA8" w:rsidRDefault="00F07BA8" w:rsidP="00334360">
            <w:pPr>
              <w:jc w:val="left"/>
              <w:rPr>
                <w:rFonts w:cs="Arial"/>
                <w:sz w:val="20"/>
                <w:szCs w:val="20"/>
                <w:lang w:val="es-CO"/>
              </w:rPr>
            </w:pPr>
            <w:r w:rsidRPr="00F07BA8">
              <w:rPr>
                <w:rFonts w:cs="Arial"/>
                <w:sz w:val="20"/>
                <w:szCs w:val="20"/>
                <w:lang w:val="es-CO"/>
              </w:rPr>
              <w:t>Cuartil JCR</w:t>
            </w:r>
          </w:p>
        </w:tc>
        <w:tc>
          <w:tcPr>
            <w:tcW w:w="7129" w:type="dxa"/>
          </w:tcPr>
          <w:p w14:paraId="2658EF86" w14:textId="77777777" w:rsidR="00F07BA8" w:rsidRPr="00F07BA8" w:rsidRDefault="00F07BA8" w:rsidP="00EF7F7F">
            <w:pPr>
              <w:rPr>
                <w:rFonts w:cs="Arial"/>
                <w:sz w:val="20"/>
                <w:szCs w:val="20"/>
                <w:lang w:val="es-CO"/>
              </w:rPr>
            </w:pPr>
          </w:p>
        </w:tc>
      </w:tr>
      <w:tr w:rsidR="00F07BA8" w:rsidRPr="00F07BA8" w14:paraId="19140840" w14:textId="77777777" w:rsidTr="00EF7F7F">
        <w:tc>
          <w:tcPr>
            <w:tcW w:w="1691" w:type="dxa"/>
          </w:tcPr>
          <w:p w14:paraId="69371C19" w14:textId="77777777" w:rsidR="00F07BA8" w:rsidRPr="00F07BA8" w:rsidRDefault="00F07BA8" w:rsidP="00334360">
            <w:pPr>
              <w:jc w:val="left"/>
              <w:rPr>
                <w:rFonts w:cs="Arial"/>
                <w:sz w:val="20"/>
                <w:szCs w:val="20"/>
                <w:lang w:val="es-CO"/>
              </w:rPr>
            </w:pPr>
            <w:r w:rsidRPr="00F07BA8">
              <w:rPr>
                <w:rFonts w:cs="Arial"/>
                <w:sz w:val="20"/>
                <w:szCs w:val="20"/>
                <w:lang w:val="es-CO"/>
              </w:rPr>
              <w:t>Autores</w:t>
            </w:r>
          </w:p>
        </w:tc>
        <w:tc>
          <w:tcPr>
            <w:tcW w:w="7129" w:type="dxa"/>
          </w:tcPr>
          <w:p w14:paraId="023DD4A9" w14:textId="77777777" w:rsidR="00F07BA8" w:rsidRPr="00F07BA8" w:rsidRDefault="00F07BA8" w:rsidP="00EF7F7F">
            <w:pPr>
              <w:rPr>
                <w:rFonts w:cs="Arial"/>
                <w:sz w:val="20"/>
                <w:szCs w:val="20"/>
                <w:lang w:val="es-CO"/>
              </w:rPr>
            </w:pPr>
          </w:p>
        </w:tc>
      </w:tr>
      <w:tr w:rsidR="00F07BA8" w:rsidRPr="00F07BA8" w14:paraId="75E02B27" w14:textId="77777777" w:rsidTr="00EF7F7F">
        <w:tc>
          <w:tcPr>
            <w:tcW w:w="1691" w:type="dxa"/>
          </w:tcPr>
          <w:p w14:paraId="308D4337" w14:textId="77777777" w:rsidR="00F07BA8" w:rsidRPr="00F07BA8" w:rsidRDefault="00F07BA8" w:rsidP="00334360">
            <w:pPr>
              <w:jc w:val="left"/>
              <w:rPr>
                <w:rFonts w:cs="Arial"/>
                <w:sz w:val="20"/>
                <w:szCs w:val="20"/>
                <w:lang w:val="es-CO"/>
              </w:rPr>
            </w:pPr>
            <w:r w:rsidRPr="00F07BA8">
              <w:rPr>
                <w:rFonts w:cs="Arial"/>
                <w:sz w:val="20"/>
                <w:szCs w:val="20"/>
                <w:lang w:val="es-CO"/>
              </w:rPr>
              <w:t>DOI</w:t>
            </w:r>
          </w:p>
        </w:tc>
        <w:tc>
          <w:tcPr>
            <w:tcW w:w="7129" w:type="dxa"/>
          </w:tcPr>
          <w:p w14:paraId="365855CB" w14:textId="77777777" w:rsidR="00F07BA8" w:rsidRPr="00F07BA8" w:rsidRDefault="00F07BA8" w:rsidP="00EF7F7F">
            <w:pPr>
              <w:rPr>
                <w:rFonts w:cs="Arial"/>
                <w:sz w:val="20"/>
                <w:szCs w:val="20"/>
                <w:lang w:val="es-CO"/>
              </w:rPr>
            </w:pPr>
          </w:p>
        </w:tc>
      </w:tr>
      <w:tr w:rsidR="00F07BA8" w:rsidRPr="00F07BA8" w14:paraId="608728C5" w14:textId="77777777" w:rsidTr="00EF7F7F">
        <w:tc>
          <w:tcPr>
            <w:tcW w:w="1691" w:type="dxa"/>
          </w:tcPr>
          <w:p w14:paraId="33E47247" w14:textId="77777777" w:rsidR="00F07BA8" w:rsidRPr="00F07BA8" w:rsidRDefault="00F07BA8" w:rsidP="00334360">
            <w:pPr>
              <w:jc w:val="left"/>
              <w:rPr>
                <w:rFonts w:cs="Arial"/>
                <w:sz w:val="20"/>
                <w:szCs w:val="20"/>
                <w:lang w:val="es-CO"/>
              </w:rPr>
            </w:pPr>
            <w:r w:rsidRPr="00F07BA8">
              <w:rPr>
                <w:rFonts w:cs="Arial"/>
                <w:sz w:val="20"/>
                <w:szCs w:val="20"/>
                <w:lang w:val="es-CO"/>
              </w:rPr>
              <w:t>Enlace</w:t>
            </w:r>
          </w:p>
        </w:tc>
        <w:tc>
          <w:tcPr>
            <w:tcW w:w="7129" w:type="dxa"/>
          </w:tcPr>
          <w:p w14:paraId="5E00D20D" w14:textId="77777777" w:rsidR="00F07BA8" w:rsidRPr="00F07BA8" w:rsidRDefault="00F07BA8" w:rsidP="00EF7F7F">
            <w:pPr>
              <w:rPr>
                <w:rFonts w:cs="Arial"/>
                <w:sz w:val="20"/>
                <w:szCs w:val="20"/>
                <w:lang w:val="es-CO"/>
              </w:rPr>
            </w:pPr>
            <w:r w:rsidRPr="00841CF3">
              <w:rPr>
                <w:rFonts w:cs="Arial"/>
                <w:sz w:val="20"/>
                <w:szCs w:val="20"/>
                <w:highlight w:val="lightGray"/>
                <w:lang w:val="es-CO"/>
              </w:rPr>
              <w:t>URL completa</w:t>
            </w:r>
          </w:p>
        </w:tc>
      </w:tr>
      <w:tr w:rsidR="00F07BA8" w:rsidRPr="00F07BA8" w14:paraId="3C914DAF" w14:textId="77777777" w:rsidTr="00EF7F7F">
        <w:tc>
          <w:tcPr>
            <w:tcW w:w="1691" w:type="dxa"/>
          </w:tcPr>
          <w:p w14:paraId="3C33E48F" w14:textId="77777777" w:rsidR="00F07BA8" w:rsidRPr="00F07BA8" w:rsidRDefault="00F07BA8" w:rsidP="00334360">
            <w:pPr>
              <w:jc w:val="left"/>
              <w:rPr>
                <w:rFonts w:cs="Arial"/>
                <w:sz w:val="20"/>
                <w:szCs w:val="20"/>
                <w:lang w:val="es-CO"/>
              </w:rPr>
            </w:pPr>
            <w:r w:rsidRPr="00F07BA8">
              <w:rPr>
                <w:rFonts w:cs="Arial"/>
                <w:sz w:val="20"/>
                <w:szCs w:val="20"/>
              </w:rPr>
              <w:t>Contribución</w:t>
            </w:r>
          </w:p>
        </w:tc>
        <w:tc>
          <w:tcPr>
            <w:tcW w:w="7129" w:type="dxa"/>
          </w:tcPr>
          <w:p w14:paraId="2DD4175E" w14:textId="77777777" w:rsidR="00F07BA8" w:rsidRPr="00F07BA8" w:rsidRDefault="00F07BA8" w:rsidP="00EF7F7F">
            <w:pPr>
              <w:rPr>
                <w:rFonts w:cs="Arial"/>
                <w:sz w:val="20"/>
                <w:szCs w:val="20"/>
                <w:lang w:val="es-CO"/>
              </w:rPr>
            </w:pPr>
          </w:p>
        </w:tc>
      </w:tr>
    </w:tbl>
    <w:p w14:paraId="4BC330D2" w14:textId="77777777" w:rsidR="00906BB8" w:rsidRDefault="00906BB8" w:rsidP="004514CE">
      <w:pPr>
        <w:rPr>
          <w:lang w:val="es-CO"/>
        </w:rPr>
      </w:pPr>
    </w:p>
    <w:p w14:paraId="4AB92862" w14:textId="0C8C5B39" w:rsidR="008535C6" w:rsidRPr="00115622" w:rsidRDefault="00684690" w:rsidP="00CF5F5F">
      <w:pPr>
        <w:pStyle w:val="Ttulo2"/>
      </w:pPr>
      <w:bookmarkStart w:id="39" w:name="_Toc163486225"/>
      <w:bookmarkStart w:id="40" w:name="_Toc164100675"/>
      <w:r>
        <w:t>O</w:t>
      </w:r>
      <w:r w:rsidRPr="00115622">
        <w:t>rganización del documento</w:t>
      </w:r>
      <w:bookmarkEnd w:id="39"/>
      <w:bookmarkEnd w:id="40"/>
    </w:p>
    <w:p w14:paraId="2DF8BEA1" w14:textId="1B639F6D" w:rsidR="00584E8D" w:rsidRDefault="005E2571" w:rsidP="00544C26">
      <w:pPr>
        <w:pStyle w:val="PrrafoIEEE"/>
      </w:pPr>
      <w:r>
        <w:t>Se sugiere abordar cap</w:t>
      </w:r>
      <w:r w:rsidR="00F65E1D">
        <w:t>í</w:t>
      </w:r>
      <w:r>
        <w:t>tulo a cap</w:t>
      </w:r>
      <w:r w:rsidR="00F65E1D">
        <w:t>í</w:t>
      </w:r>
      <w:r>
        <w:t>tulo con una breve descripción del tema tratado. ¿Por qué cada uno de los capítulos es importante en la tesis?</w:t>
      </w:r>
    </w:p>
    <w:p w14:paraId="7957869A" w14:textId="77777777" w:rsidR="00354E8F" w:rsidRDefault="00354E8F" w:rsidP="00544C26">
      <w:pPr>
        <w:pStyle w:val="PrrafoIEEE"/>
      </w:pPr>
    </w:p>
    <w:p w14:paraId="1954C007" w14:textId="77779A3E" w:rsidR="00F77052" w:rsidRDefault="00EF12E3" w:rsidP="00544C26">
      <w:pPr>
        <w:pStyle w:val="PrrafoIEEE"/>
      </w:pPr>
      <w:r>
        <w:t xml:space="preserve">A manera de ejemplo se podría definir un apartado similar a: </w:t>
      </w:r>
      <w:r w:rsidR="00354E8F">
        <w:t xml:space="preserve">El </w:t>
      </w:r>
      <w:r>
        <w:t>capítulo</w:t>
      </w:r>
      <w:r w:rsidR="00354E8F">
        <w:t xml:space="preserve"> 1 presenta los trabajos relacionados con las métricas de diseño código como un proceso metodológico de revisión sistemática de literatura. </w:t>
      </w:r>
      <w:r w:rsidR="00667B70">
        <w:t>Estructura paso a paso</w:t>
      </w:r>
      <w:r w:rsidR="00354E8F">
        <w:t xml:space="preserve"> la metodología propuesta por XXXXX</w:t>
      </w:r>
      <w:r w:rsidR="00066F08">
        <w:t xml:space="preserve"> (</w:t>
      </w:r>
      <w:r w:rsidR="00066F08" w:rsidRPr="00667B70">
        <w:rPr>
          <w:highlight w:val="yellow"/>
        </w:rPr>
        <w:t>referencia</w:t>
      </w:r>
      <w:r w:rsidR="00066F08">
        <w:t>)</w:t>
      </w:r>
      <w:r w:rsidR="002A0FBA">
        <w:t xml:space="preserve"> así: 1) D</w:t>
      </w:r>
      <w:r w:rsidR="009E2DE2">
        <w:t>efin</w:t>
      </w:r>
      <w:r w:rsidR="002A0FBA">
        <w:t>e</w:t>
      </w:r>
      <w:r w:rsidR="009E2DE2">
        <w:t xml:space="preserve"> las cadenas de </w:t>
      </w:r>
      <w:r w:rsidR="002A0FBA">
        <w:t>búsqueda</w:t>
      </w:r>
      <w:r w:rsidR="009E2DE2">
        <w:t xml:space="preserve">, </w:t>
      </w:r>
      <w:r w:rsidR="002A0FBA">
        <w:t xml:space="preserve">2) establece </w:t>
      </w:r>
      <w:r w:rsidR="009E2DE2">
        <w:t xml:space="preserve">los criterios de calidad para la inclusión y exclusión de trabajos, </w:t>
      </w:r>
      <w:r w:rsidR="002A0FBA">
        <w:t xml:space="preserve">3) aplica pruebas de calidad a los contenidos de los trabajos </w:t>
      </w:r>
      <w:r w:rsidR="00F77052">
        <w:t>encontrados</w:t>
      </w:r>
      <w:r w:rsidR="002A0FBA">
        <w:t xml:space="preserve"> y 4) selecciona la muestra de trabajos a trabajar en la presente investigación. El capítulo finaliza presentando las conclusiones del trabajo realizado en el capítulo.</w:t>
      </w:r>
    </w:p>
    <w:p w14:paraId="32AB4564" w14:textId="77777777" w:rsidR="00F77052" w:rsidRDefault="00F77052" w:rsidP="00544C26">
      <w:pPr>
        <w:pStyle w:val="PrrafoIEEE"/>
      </w:pPr>
    </w:p>
    <w:p w14:paraId="2FD77D09" w14:textId="52FC8DD6" w:rsidR="00354E8F" w:rsidRDefault="00F77052" w:rsidP="00544C26">
      <w:pPr>
        <w:pStyle w:val="PrrafoIEEE"/>
      </w:pPr>
      <w:r>
        <w:t xml:space="preserve">Como se puede apreciar en el párrafo anterior, la precisión es clave para orientar al lector. Para cada capítulo de la tesis se sugiere hacer una breve y concisa presentación. </w:t>
      </w:r>
      <w:r w:rsidR="002A0FBA">
        <w:t xml:space="preserve"> </w:t>
      </w:r>
    </w:p>
    <w:p w14:paraId="48F562C8" w14:textId="77777777" w:rsidR="002378B0" w:rsidRDefault="002378B0" w:rsidP="00EF56B0">
      <w:pPr>
        <w:rPr>
          <w:lang w:val="es-CO"/>
        </w:rPr>
      </w:pPr>
    </w:p>
    <w:p w14:paraId="66BE2036" w14:textId="77777777" w:rsidR="002378B0" w:rsidRDefault="002378B0" w:rsidP="00EF56B0">
      <w:pPr>
        <w:rPr>
          <w:lang w:val="es-CO"/>
        </w:rPr>
      </w:pPr>
    </w:p>
    <w:p w14:paraId="6C7304CB" w14:textId="77777777" w:rsidR="002A25D2" w:rsidRDefault="002A25D2" w:rsidP="008B70BD">
      <w:pPr>
        <w:rPr>
          <w:lang w:val="es-CO"/>
        </w:rPr>
      </w:pPr>
    </w:p>
    <w:p w14:paraId="22D350CC" w14:textId="77777777" w:rsidR="00D55882" w:rsidRPr="006A6038" w:rsidRDefault="00D55882" w:rsidP="00B218C6">
      <w:pPr>
        <w:pStyle w:val="Ttulo1"/>
        <w:rPr>
          <w:lang w:val="es-CO"/>
        </w:rPr>
        <w:sectPr w:rsidR="00D55882" w:rsidRPr="006A6038" w:rsidSect="009749FE">
          <w:headerReference w:type="default" r:id="rId22"/>
          <w:pgSz w:w="12242" w:h="15842" w:code="1"/>
          <w:pgMar w:top="1009" w:right="936" w:bottom="1009" w:left="936" w:header="709" w:footer="709" w:gutter="0"/>
          <w:cols w:space="708"/>
          <w:titlePg/>
          <w:docGrid w:linePitch="360"/>
        </w:sectPr>
      </w:pPr>
    </w:p>
    <w:p w14:paraId="0458D6D4" w14:textId="7443E07F" w:rsidR="008B28E8" w:rsidRPr="006A6038" w:rsidRDefault="0011437E" w:rsidP="00B218C6">
      <w:pPr>
        <w:pStyle w:val="Ttulo1"/>
        <w:rPr>
          <w:lang w:val="es-CO"/>
        </w:rPr>
      </w:pPr>
      <w:bookmarkStart w:id="41" w:name="_Toc163486226"/>
      <w:bookmarkStart w:id="42" w:name="_Toc164100676"/>
      <w:r w:rsidRPr="006A6038">
        <w:rPr>
          <w:lang w:val="es-CO"/>
        </w:rPr>
        <w:lastRenderedPageBreak/>
        <w:t>REVISIÓN DE LA LITERATURA</w:t>
      </w:r>
      <w:bookmarkEnd w:id="41"/>
      <w:bookmarkEnd w:id="42"/>
    </w:p>
    <w:p w14:paraId="56FBD518" w14:textId="34EB30D9" w:rsidR="00202837" w:rsidRPr="00233928" w:rsidRDefault="00DA68C0" w:rsidP="00544C26">
      <w:pPr>
        <w:pStyle w:val="PrrafoIEEE"/>
        <w:rPr>
          <w:rFonts w:cs="Arial"/>
        </w:rPr>
      </w:pPr>
      <w:r w:rsidRPr="00DA68C0">
        <w:t xml:space="preserve">En </w:t>
      </w:r>
      <w:r>
        <w:t>esta sección se debe</w:t>
      </w:r>
      <w:r w:rsidR="004C51F6">
        <w:t xml:space="preserve">n </w:t>
      </w:r>
      <w:r w:rsidR="004C51F6" w:rsidRPr="004C51F6">
        <w:t xml:space="preserve">colocar </w:t>
      </w:r>
      <w:r w:rsidR="004C51F6">
        <w:t xml:space="preserve">los </w:t>
      </w:r>
      <w:r w:rsidR="004970F4">
        <w:t>estudios de la técnica</w:t>
      </w:r>
      <w:r w:rsidR="004C51F6" w:rsidRPr="004C51F6">
        <w:t xml:space="preserve"> de relevancia </w:t>
      </w:r>
      <w:r w:rsidR="004970F4">
        <w:t xml:space="preserve">que sirvieron de antecedentes </w:t>
      </w:r>
      <w:r w:rsidR="004C51F6" w:rsidRPr="004C51F6">
        <w:t>para el desarrollo de la tesis</w:t>
      </w:r>
      <w:r>
        <w:t xml:space="preserve">. Se puede hacer uso de tablas explicativas como la presentada en la </w:t>
      </w:r>
      <w:r w:rsidR="00BC3305" w:rsidRPr="00436579">
        <w:rPr>
          <w:rFonts w:cs="Arial"/>
        </w:rPr>
        <w:fldChar w:fldCharType="begin"/>
      </w:r>
      <w:r w:rsidR="00BC3305" w:rsidRPr="00436579">
        <w:rPr>
          <w:rFonts w:cs="Arial"/>
        </w:rPr>
        <w:instrText xml:space="preserve"> REF _Ref80986321 \h </w:instrText>
      </w:r>
      <w:r w:rsidR="00D41567" w:rsidRPr="00436579">
        <w:rPr>
          <w:rFonts w:cs="Arial"/>
        </w:rPr>
        <w:instrText xml:space="preserve"> \* MERGEFORMAT </w:instrText>
      </w:r>
      <w:r w:rsidR="00BC3305" w:rsidRPr="00436579">
        <w:rPr>
          <w:rFonts w:cs="Arial"/>
        </w:rPr>
      </w:r>
      <w:r w:rsidR="00BC3305" w:rsidRPr="00436579">
        <w:rPr>
          <w:rFonts w:cs="Arial"/>
        </w:rPr>
        <w:fldChar w:fldCharType="separate"/>
      </w:r>
      <w:r w:rsidR="00202AF8" w:rsidRPr="00233928">
        <w:rPr>
          <w:rFonts w:cs="Arial"/>
        </w:rPr>
        <w:t xml:space="preserve">Tabla </w:t>
      </w:r>
      <w:r w:rsidR="00202AF8">
        <w:rPr>
          <w:rFonts w:cs="Arial"/>
          <w:noProof/>
        </w:rPr>
        <w:t>IV</w:t>
      </w:r>
      <w:r w:rsidR="00BC3305" w:rsidRPr="00436579">
        <w:rPr>
          <w:rFonts w:cs="Arial"/>
        </w:rPr>
        <w:fldChar w:fldCharType="end"/>
      </w:r>
      <w:r w:rsidR="00F77FBA" w:rsidRPr="00233928">
        <w:rPr>
          <w:rFonts w:cs="Arial"/>
        </w:rPr>
        <w:t>.</w:t>
      </w:r>
      <w:bookmarkStart w:id="43" w:name="_Ref67700736"/>
      <w:r>
        <w:rPr>
          <w:rFonts w:cs="Arial"/>
        </w:rPr>
        <w:t xml:space="preserve"> Favor utilizar referencias cruzadas para tablas, figuras y referencias a secciones del documento.</w:t>
      </w:r>
    </w:p>
    <w:p w14:paraId="0336CFCF" w14:textId="77777777" w:rsidR="00202837" w:rsidRPr="00233928" w:rsidRDefault="00202837" w:rsidP="00F77FBA">
      <w:pPr>
        <w:pStyle w:val="Descripcin"/>
        <w:rPr>
          <w:rFonts w:cs="Arial"/>
        </w:rPr>
      </w:pPr>
    </w:p>
    <w:p w14:paraId="1DB767BA" w14:textId="11823114" w:rsidR="0083323B" w:rsidRPr="00233928" w:rsidRDefault="00F77FBA" w:rsidP="00F77FBA">
      <w:pPr>
        <w:pStyle w:val="Descripcin"/>
        <w:rPr>
          <w:rFonts w:cs="Arial"/>
        </w:rPr>
      </w:pPr>
      <w:bookmarkStart w:id="44" w:name="_Toc163486264"/>
      <w:bookmarkStart w:id="45" w:name="_Toc163819477"/>
      <w:bookmarkStart w:id="46" w:name="_Toc163819598"/>
      <w:bookmarkStart w:id="47" w:name="_Ref80986321"/>
      <w:bookmarkStart w:id="48" w:name="_Toc163831451"/>
      <w:bookmarkStart w:id="49" w:name="_Toc164100720"/>
      <w:r w:rsidRPr="00233928">
        <w:rPr>
          <w:rFonts w:cs="Arial"/>
        </w:rPr>
        <w:t xml:space="preserve">Tabla </w:t>
      </w:r>
      <w:r w:rsidR="001C7A7E">
        <w:rPr>
          <w:rFonts w:cs="Arial"/>
        </w:rPr>
        <w:fldChar w:fldCharType="begin"/>
      </w:r>
      <w:r w:rsidR="001C7A7E">
        <w:rPr>
          <w:rFonts w:cs="Arial"/>
        </w:rPr>
        <w:instrText xml:space="preserve"> SEQ Tabla \* ROMAN </w:instrText>
      </w:r>
      <w:r w:rsidR="001C7A7E">
        <w:rPr>
          <w:rFonts w:cs="Arial"/>
        </w:rPr>
        <w:fldChar w:fldCharType="separate"/>
      </w:r>
      <w:r w:rsidR="00202AF8">
        <w:rPr>
          <w:rFonts w:cs="Arial"/>
          <w:noProof/>
        </w:rPr>
        <w:t>IV</w:t>
      </w:r>
      <w:bookmarkEnd w:id="44"/>
      <w:bookmarkEnd w:id="45"/>
      <w:bookmarkEnd w:id="46"/>
      <w:r w:rsidR="001C7A7E">
        <w:rPr>
          <w:rFonts w:cs="Arial"/>
        </w:rPr>
        <w:fldChar w:fldCharType="end"/>
      </w:r>
      <w:bookmarkStart w:id="50" w:name="_Toc163819478"/>
      <w:bookmarkStart w:id="51" w:name="_Toc163819599"/>
      <w:bookmarkEnd w:id="43"/>
      <w:bookmarkEnd w:id="47"/>
      <w:r w:rsidR="00F9190B">
        <w:rPr>
          <w:rFonts w:cs="Arial"/>
        </w:rPr>
        <w:br/>
      </w:r>
      <w:r w:rsidR="00845D4C" w:rsidRPr="00233928">
        <w:rPr>
          <w:rFonts w:cs="Arial"/>
        </w:rPr>
        <w:t>Áreas</w:t>
      </w:r>
      <w:r w:rsidRPr="00233928">
        <w:rPr>
          <w:rFonts w:cs="Arial"/>
        </w:rPr>
        <w:t xml:space="preserve"> de investigación</w:t>
      </w:r>
      <w:bookmarkEnd w:id="48"/>
      <w:bookmarkEnd w:id="50"/>
      <w:bookmarkEnd w:id="51"/>
      <w:bookmarkEnd w:id="49"/>
    </w:p>
    <w:tbl>
      <w:tblPr>
        <w:tblStyle w:val="Mdeck5tablebodythreelines"/>
        <w:tblW w:w="5000" w:type="pct"/>
        <w:tblLook w:val="0020" w:firstRow="1" w:lastRow="0" w:firstColumn="0" w:lastColumn="0" w:noHBand="0" w:noVBand="0"/>
      </w:tblPr>
      <w:tblGrid>
        <w:gridCol w:w="654"/>
        <w:gridCol w:w="2667"/>
        <w:gridCol w:w="7049"/>
      </w:tblGrid>
      <w:tr w:rsidR="0083323B" w:rsidRPr="003E4F66" w14:paraId="4E20FC80" w14:textId="77777777" w:rsidTr="003E4F66">
        <w:trPr>
          <w:cnfStyle w:val="100000000000" w:firstRow="1" w:lastRow="0" w:firstColumn="0" w:lastColumn="0" w:oddVBand="0" w:evenVBand="0" w:oddHBand="0" w:evenHBand="0" w:firstRowFirstColumn="0" w:firstRowLastColumn="0" w:lastRowFirstColumn="0" w:lastRowLastColumn="0"/>
        </w:trPr>
        <w:tc>
          <w:tcPr>
            <w:tcW w:w="557" w:type="dxa"/>
          </w:tcPr>
          <w:p w14:paraId="79C050E5" w14:textId="79E7D612" w:rsidR="0083323B" w:rsidRPr="003E4F66" w:rsidRDefault="0083323B" w:rsidP="00936031">
            <w:pPr>
              <w:jc w:val="center"/>
              <w:rPr>
                <w:rFonts w:cs="Arial"/>
                <w:sz w:val="20"/>
                <w:szCs w:val="20"/>
                <w:lang w:val="es-CO"/>
              </w:rPr>
            </w:pPr>
            <w:r w:rsidRPr="003E4F66">
              <w:rPr>
                <w:rFonts w:cs="Arial"/>
                <w:sz w:val="20"/>
                <w:szCs w:val="20"/>
                <w:lang w:val="es-CO"/>
              </w:rPr>
              <w:t>No.</w:t>
            </w:r>
          </w:p>
        </w:tc>
        <w:tc>
          <w:tcPr>
            <w:tcW w:w="2268" w:type="dxa"/>
          </w:tcPr>
          <w:p w14:paraId="61EC4CB6" w14:textId="45D5C9B2" w:rsidR="0083323B" w:rsidRPr="003E4F66" w:rsidRDefault="0083323B" w:rsidP="00936031">
            <w:pPr>
              <w:jc w:val="center"/>
              <w:rPr>
                <w:rFonts w:cs="Arial"/>
                <w:sz w:val="20"/>
                <w:szCs w:val="20"/>
                <w:lang w:val="es-CO"/>
              </w:rPr>
            </w:pPr>
            <w:r w:rsidRPr="003E4F66">
              <w:rPr>
                <w:rFonts w:cs="Arial"/>
                <w:sz w:val="20"/>
                <w:szCs w:val="20"/>
                <w:lang w:val="es-CO"/>
              </w:rPr>
              <w:t>Área</w:t>
            </w:r>
          </w:p>
        </w:tc>
        <w:tc>
          <w:tcPr>
            <w:tcW w:w="5995" w:type="dxa"/>
          </w:tcPr>
          <w:p w14:paraId="4147D522" w14:textId="77777777" w:rsidR="0083323B" w:rsidRPr="003E4F66" w:rsidRDefault="0083323B" w:rsidP="00936031">
            <w:pPr>
              <w:jc w:val="center"/>
              <w:rPr>
                <w:rFonts w:cs="Arial"/>
                <w:sz w:val="20"/>
                <w:szCs w:val="20"/>
                <w:lang w:val="es-CO"/>
              </w:rPr>
            </w:pPr>
            <w:r w:rsidRPr="003E4F66">
              <w:rPr>
                <w:rFonts w:cs="Arial"/>
                <w:sz w:val="20"/>
                <w:szCs w:val="20"/>
                <w:lang w:val="es-CO"/>
              </w:rPr>
              <w:t>Descripción</w:t>
            </w:r>
          </w:p>
        </w:tc>
      </w:tr>
      <w:tr w:rsidR="0083323B" w:rsidRPr="003E4F66" w14:paraId="1A89E0E9" w14:textId="77777777" w:rsidTr="003E4F66">
        <w:tc>
          <w:tcPr>
            <w:tcW w:w="557" w:type="dxa"/>
          </w:tcPr>
          <w:p w14:paraId="62839397" w14:textId="2BE0329A" w:rsidR="0083323B" w:rsidRPr="003E4F66" w:rsidRDefault="0083323B" w:rsidP="00C1110E">
            <w:pPr>
              <w:jc w:val="center"/>
              <w:rPr>
                <w:rFonts w:cs="Arial"/>
                <w:sz w:val="20"/>
                <w:szCs w:val="20"/>
                <w:highlight w:val="green"/>
                <w:lang w:val="es-CO"/>
              </w:rPr>
            </w:pPr>
          </w:p>
        </w:tc>
        <w:tc>
          <w:tcPr>
            <w:tcW w:w="2268" w:type="dxa"/>
          </w:tcPr>
          <w:p w14:paraId="6CC1E091" w14:textId="05370C51" w:rsidR="0083323B" w:rsidRPr="003E4F66" w:rsidRDefault="0083323B" w:rsidP="00C1110E">
            <w:pPr>
              <w:rPr>
                <w:rFonts w:cs="Arial"/>
                <w:sz w:val="20"/>
                <w:szCs w:val="20"/>
                <w:lang w:val="es-CO"/>
              </w:rPr>
            </w:pPr>
          </w:p>
        </w:tc>
        <w:tc>
          <w:tcPr>
            <w:tcW w:w="5995" w:type="dxa"/>
          </w:tcPr>
          <w:p w14:paraId="64D11D46" w14:textId="0B8194D3" w:rsidR="0083323B" w:rsidRPr="003E4F66" w:rsidRDefault="0083323B" w:rsidP="00C1110E">
            <w:pPr>
              <w:rPr>
                <w:rFonts w:cs="Arial"/>
                <w:sz w:val="20"/>
                <w:szCs w:val="20"/>
                <w:highlight w:val="green"/>
                <w:lang w:val="es-CO"/>
              </w:rPr>
            </w:pPr>
          </w:p>
        </w:tc>
      </w:tr>
      <w:tr w:rsidR="0083323B" w:rsidRPr="003E4F66" w14:paraId="7CED2E8E" w14:textId="77777777" w:rsidTr="003E4F66">
        <w:tc>
          <w:tcPr>
            <w:tcW w:w="557" w:type="dxa"/>
          </w:tcPr>
          <w:p w14:paraId="3685FA60" w14:textId="1486714E" w:rsidR="0083323B" w:rsidRPr="003E4F66" w:rsidRDefault="0083323B" w:rsidP="00C1110E">
            <w:pPr>
              <w:jc w:val="center"/>
              <w:rPr>
                <w:rFonts w:cs="Arial"/>
                <w:sz w:val="20"/>
                <w:szCs w:val="20"/>
                <w:lang w:val="es-CO"/>
              </w:rPr>
            </w:pPr>
          </w:p>
        </w:tc>
        <w:tc>
          <w:tcPr>
            <w:tcW w:w="2268" w:type="dxa"/>
          </w:tcPr>
          <w:p w14:paraId="4CE30366" w14:textId="12B067AF" w:rsidR="0083323B" w:rsidRPr="003E4F66" w:rsidRDefault="0083323B" w:rsidP="00C1110E">
            <w:pPr>
              <w:rPr>
                <w:rFonts w:cs="Arial"/>
                <w:sz w:val="20"/>
                <w:szCs w:val="20"/>
                <w:lang w:val="es-CO"/>
              </w:rPr>
            </w:pPr>
          </w:p>
        </w:tc>
        <w:tc>
          <w:tcPr>
            <w:tcW w:w="5995" w:type="dxa"/>
          </w:tcPr>
          <w:p w14:paraId="3C0647AE" w14:textId="53021A1B" w:rsidR="0083323B" w:rsidRPr="003E4F66" w:rsidRDefault="0083323B" w:rsidP="00C1110E">
            <w:pPr>
              <w:rPr>
                <w:rFonts w:cs="Arial"/>
                <w:sz w:val="20"/>
                <w:szCs w:val="20"/>
                <w:highlight w:val="green"/>
                <w:lang w:val="es-CO"/>
              </w:rPr>
            </w:pPr>
          </w:p>
        </w:tc>
      </w:tr>
      <w:tr w:rsidR="00ED707C" w:rsidRPr="003E4F66" w14:paraId="7575759D" w14:textId="77777777" w:rsidTr="003E4F66">
        <w:tc>
          <w:tcPr>
            <w:tcW w:w="557" w:type="dxa"/>
          </w:tcPr>
          <w:p w14:paraId="7EBDDA39" w14:textId="37C3B030" w:rsidR="00ED707C" w:rsidRPr="003E4F66" w:rsidRDefault="00ED707C" w:rsidP="00C1110E">
            <w:pPr>
              <w:jc w:val="center"/>
              <w:rPr>
                <w:rFonts w:cs="Arial"/>
                <w:sz w:val="20"/>
                <w:szCs w:val="20"/>
                <w:lang w:val="es-CO"/>
              </w:rPr>
            </w:pPr>
          </w:p>
        </w:tc>
        <w:tc>
          <w:tcPr>
            <w:tcW w:w="2268" w:type="dxa"/>
          </w:tcPr>
          <w:p w14:paraId="5469ABD3" w14:textId="3FB5AD3C" w:rsidR="00ED707C" w:rsidRPr="003E4F66" w:rsidRDefault="00ED707C" w:rsidP="00C1110E">
            <w:pPr>
              <w:rPr>
                <w:rFonts w:cs="Arial"/>
                <w:sz w:val="20"/>
                <w:szCs w:val="20"/>
                <w:lang w:val="es-CO"/>
              </w:rPr>
            </w:pPr>
          </w:p>
        </w:tc>
        <w:tc>
          <w:tcPr>
            <w:tcW w:w="5995" w:type="dxa"/>
          </w:tcPr>
          <w:p w14:paraId="74F1A5E0" w14:textId="04B570D1" w:rsidR="00ED707C" w:rsidRPr="003E4F66" w:rsidRDefault="00ED707C" w:rsidP="00C1110E">
            <w:pPr>
              <w:rPr>
                <w:rFonts w:cs="Arial"/>
                <w:sz w:val="20"/>
                <w:szCs w:val="20"/>
                <w:lang w:val="es-CO"/>
              </w:rPr>
            </w:pPr>
          </w:p>
        </w:tc>
      </w:tr>
      <w:tr w:rsidR="00ED707C" w:rsidRPr="003E4F66" w14:paraId="42D77711" w14:textId="77777777" w:rsidTr="003E4F66">
        <w:tc>
          <w:tcPr>
            <w:tcW w:w="557" w:type="dxa"/>
          </w:tcPr>
          <w:p w14:paraId="437AF4FC" w14:textId="758E2590" w:rsidR="00ED707C" w:rsidRPr="003E4F66" w:rsidRDefault="00ED707C" w:rsidP="00C1110E">
            <w:pPr>
              <w:jc w:val="center"/>
              <w:rPr>
                <w:rFonts w:cs="Arial"/>
                <w:sz w:val="20"/>
                <w:szCs w:val="20"/>
                <w:lang w:val="es-CO"/>
              </w:rPr>
            </w:pPr>
          </w:p>
        </w:tc>
        <w:tc>
          <w:tcPr>
            <w:tcW w:w="2268" w:type="dxa"/>
          </w:tcPr>
          <w:p w14:paraId="5F155025" w14:textId="7AD91882" w:rsidR="00ED707C" w:rsidRPr="003E4F66" w:rsidRDefault="00ED707C" w:rsidP="00C1110E">
            <w:pPr>
              <w:rPr>
                <w:rFonts w:cs="Arial"/>
                <w:sz w:val="20"/>
                <w:szCs w:val="20"/>
                <w:lang w:val="es-CO"/>
              </w:rPr>
            </w:pPr>
          </w:p>
        </w:tc>
        <w:tc>
          <w:tcPr>
            <w:tcW w:w="5995" w:type="dxa"/>
          </w:tcPr>
          <w:p w14:paraId="4FB08B29" w14:textId="694AEFA9" w:rsidR="00ED707C" w:rsidRPr="003E4F66" w:rsidRDefault="00ED707C" w:rsidP="00C1110E">
            <w:pPr>
              <w:rPr>
                <w:rFonts w:cs="Arial"/>
                <w:sz w:val="20"/>
                <w:szCs w:val="20"/>
                <w:lang w:val="es-CO"/>
              </w:rPr>
            </w:pPr>
          </w:p>
        </w:tc>
      </w:tr>
    </w:tbl>
    <w:p w14:paraId="7FFCD53E" w14:textId="77777777" w:rsidR="00ED707C" w:rsidRPr="00233928" w:rsidRDefault="00ED707C" w:rsidP="00ED707C">
      <w:pPr>
        <w:rPr>
          <w:rFonts w:cs="Arial"/>
          <w:lang w:val="es-CO"/>
        </w:rPr>
      </w:pPr>
    </w:p>
    <w:bookmarkEnd w:id="1"/>
    <w:bookmarkEnd w:id="2"/>
    <w:p w14:paraId="34A8E702" w14:textId="2D692B99" w:rsidR="00AC5350" w:rsidRDefault="00A22BAE" w:rsidP="00544C26">
      <w:pPr>
        <w:pStyle w:val="PrrafoIEEE"/>
      </w:pPr>
      <w:r>
        <w:t>Las subsecciones se pueden organizar como el doctorando lo requiera para presentar las líneas de trabajo, áreas o técnicas de investigación.</w:t>
      </w:r>
    </w:p>
    <w:p w14:paraId="4431125F" w14:textId="77777777" w:rsidR="00A22BAE" w:rsidRDefault="00A22BAE" w:rsidP="00B62656">
      <w:pPr>
        <w:rPr>
          <w:lang w:val="es-CO"/>
        </w:rPr>
      </w:pPr>
    </w:p>
    <w:p w14:paraId="2C31F52F" w14:textId="4B18EAD8" w:rsidR="00973336" w:rsidRDefault="00973336" w:rsidP="00CF5F5F">
      <w:pPr>
        <w:pStyle w:val="Ttulo2"/>
      </w:pPr>
      <w:bookmarkStart w:id="52" w:name="_Toc163486227"/>
      <w:bookmarkStart w:id="53" w:name="_Toc164100677"/>
      <w:r>
        <w:t>Conclusiones</w:t>
      </w:r>
      <w:bookmarkEnd w:id="52"/>
      <w:bookmarkEnd w:id="53"/>
    </w:p>
    <w:p w14:paraId="4C4F2818" w14:textId="77777777" w:rsidR="00E84FBD" w:rsidRDefault="00E84FBD" w:rsidP="00544C26">
      <w:pPr>
        <w:pStyle w:val="PrrafoIEEE"/>
      </w:pPr>
    </w:p>
    <w:p w14:paraId="23838983" w14:textId="77777777" w:rsidR="004B6B62" w:rsidRDefault="004B6B62" w:rsidP="00544C26">
      <w:pPr>
        <w:pStyle w:val="PrrafoIEEE"/>
      </w:pPr>
    </w:p>
    <w:p w14:paraId="3C47A0A2" w14:textId="77777777" w:rsidR="005735DC" w:rsidRDefault="005735DC" w:rsidP="00544C26">
      <w:pPr>
        <w:pStyle w:val="PrrafoIEEE"/>
      </w:pPr>
    </w:p>
    <w:p w14:paraId="10E5CAC9" w14:textId="77777777" w:rsidR="005735DC" w:rsidRDefault="005735DC" w:rsidP="00544C26">
      <w:pPr>
        <w:pStyle w:val="PrrafoIEEE"/>
      </w:pPr>
    </w:p>
    <w:p w14:paraId="7595BBBD" w14:textId="77777777" w:rsidR="005735DC" w:rsidRDefault="005735DC" w:rsidP="00544C26">
      <w:pPr>
        <w:pStyle w:val="PrrafoIEEE"/>
      </w:pPr>
    </w:p>
    <w:p w14:paraId="79C87D66" w14:textId="77777777" w:rsidR="005735DC" w:rsidRDefault="005735DC" w:rsidP="00544C26">
      <w:pPr>
        <w:pStyle w:val="PrrafoIEEE"/>
      </w:pPr>
    </w:p>
    <w:p w14:paraId="09236AFA" w14:textId="77777777" w:rsidR="005735DC" w:rsidRDefault="005735DC" w:rsidP="00544C26">
      <w:pPr>
        <w:pStyle w:val="PrrafoIEEE"/>
      </w:pPr>
    </w:p>
    <w:p w14:paraId="567852F6" w14:textId="77777777" w:rsidR="005735DC" w:rsidRDefault="005735DC" w:rsidP="00544C26">
      <w:pPr>
        <w:pStyle w:val="PrrafoIEEE"/>
      </w:pPr>
    </w:p>
    <w:p w14:paraId="4686E673" w14:textId="77777777" w:rsidR="005735DC" w:rsidRDefault="005735DC" w:rsidP="00544C26">
      <w:pPr>
        <w:pStyle w:val="PrrafoIEEE"/>
      </w:pPr>
    </w:p>
    <w:p w14:paraId="7CE8E194" w14:textId="77777777" w:rsidR="005735DC" w:rsidRDefault="005735DC" w:rsidP="00544C26">
      <w:pPr>
        <w:pStyle w:val="PrrafoIEEE"/>
      </w:pPr>
    </w:p>
    <w:p w14:paraId="0D04FBA5" w14:textId="77777777" w:rsidR="005735DC" w:rsidRDefault="005735DC" w:rsidP="00544C26">
      <w:pPr>
        <w:pStyle w:val="PrrafoIEEE"/>
      </w:pPr>
    </w:p>
    <w:p w14:paraId="2FF9339B" w14:textId="77777777" w:rsidR="005735DC" w:rsidRDefault="005735DC" w:rsidP="00544C26">
      <w:pPr>
        <w:pStyle w:val="PrrafoIEEE"/>
      </w:pPr>
    </w:p>
    <w:p w14:paraId="03873D37" w14:textId="77777777" w:rsidR="005735DC" w:rsidRDefault="005735DC" w:rsidP="00544C26">
      <w:pPr>
        <w:pStyle w:val="PrrafoIEEE"/>
      </w:pPr>
    </w:p>
    <w:p w14:paraId="2D2AF284" w14:textId="77777777" w:rsidR="005735DC" w:rsidRDefault="005735DC" w:rsidP="00544C26">
      <w:pPr>
        <w:pStyle w:val="PrrafoIEEE"/>
      </w:pPr>
    </w:p>
    <w:p w14:paraId="0303ADD3" w14:textId="77777777" w:rsidR="005735DC" w:rsidRDefault="005735DC" w:rsidP="00544C26">
      <w:pPr>
        <w:pStyle w:val="PrrafoIEEE"/>
      </w:pPr>
    </w:p>
    <w:p w14:paraId="3615E11D" w14:textId="77777777" w:rsidR="005735DC" w:rsidRDefault="005735DC" w:rsidP="00544C26">
      <w:pPr>
        <w:pStyle w:val="PrrafoIEEE"/>
      </w:pPr>
    </w:p>
    <w:p w14:paraId="770915F9" w14:textId="77777777" w:rsidR="005735DC" w:rsidRDefault="005735DC" w:rsidP="00544C26">
      <w:pPr>
        <w:pStyle w:val="PrrafoIEEE"/>
      </w:pPr>
    </w:p>
    <w:p w14:paraId="475D7E11" w14:textId="77777777" w:rsidR="005735DC" w:rsidRDefault="005735DC" w:rsidP="00544C26">
      <w:pPr>
        <w:pStyle w:val="PrrafoIEEE"/>
      </w:pPr>
    </w:p>
    <w:p w14:paraId="4BE0A879" w14:textId="77777777" w:rsidR="005735DC" w:rsidRDefault="005735DC" w:rsidP="00544C26">
      <w:pPr>
        <w:pStyle w:val="PrrafoIEEE"/>
      </w:pPr>
    </w:p>
    <w:p w14:paraId="592577BC" w14:textId="77777777" w:rsidR="005735DC" w:rsidRDefault="005735DC" w:rsidP="00544C26">
      <w:pPr>
        <w:pStyle w:val="PrrafoIEEE"/>
      </w:pPr>
    </w:p>
    <w:p w14:paraId="7F6D9588" w14:textId="77777777" w:rsidR="005735DC" w:rsidRDefault="005735DC" w:rsidP="00544C26">
      <w:pPr>
        <w:pStyle w:val="PrrafoIEEE"/>
      </w:pPr>
    </w:p>
    <w:p w14:paraId="084E1CAA" w14:textId="77777777" w:rsidR="005735DC" w:rsidRDefault="005735DC" w:rsidP="00544C26">
      <w:pPr>
        <w:pStyle w:val="PrrafoIEEE"/>
      </w:pPr>
    </w:p>
    <w:p w14:paraId="355D5315" w14:textId="77777777" w:rsidR="005735DC" w:rsidRDefault="005735DC" w:rsidP="00544C26">
      <w:pPr>
        <w:pStyle w:val="PrrafoIEEE"/>
      </w:pPr>
    </w:p>
    <w:p w14:paraId="0A1072DD" w14:textId="77777777" w:rsidR="005735DC" w:rsidRDefault="005735DC" w:rsidP="00544C26">
      <w:pPr>
        <w:pStyle w:val="PrrafoIEEE"/>
      </w:pPr>
    </w:p>
    <w:p w14:paraId="60F1191F" w14:textId="77777777" w:rsidR="005735DC" w:rsidRDefault="005735DC" w:rsidP="00544C26">
      <w:pPr>
        <w:pStyle w:val="PrrafoIEEE"/>
      </w:pPr>
    </w:p>
    <w:p w14:paraId="50DBAF04" w14:textId="77777777" w:rsidR="005735DC" w:rsidRDefault="005735DC" w:rsidP="00544C26">
      <w:pPr>
        <w:pStyle w:val="PrrafoIEEE"/>
      </w:pPr>
    </w:p>
    <w:p w14:paraId="2DCA4541" w14:textId="77777777" w:rsidR="005735DC" w:rsidRDefault="005735DC" w:rsidP="00544C26">
      <w:pPr>
        <w:pStyle w:val="PrrafoIEEE"/>
      </w:pPr>
    </w:p>
    <w:p w14:paraId="7A9DCFE7" w14:textId="77777777" w:rsidR="004B6B62" w:rsidRDefault="004B6B62" w:rsidP="00544C26">
      <w:pPr>
        <w:pStyle w:val="PrrafoIEEE"/>
      </w:pPr>
    </w:p>
    <w:p w14:paraId="0271CDEA" w14:textId="349A270F" w:rsidR="003900EF" w:rsidRPr="003900EF" w:rsidRDefault="003900EF" w:rsidP="003900EF">
      <w:pPr>
        <w:rPr>
          <w:lang w:val="es-CO"/>
        </w:rPr>
        <w:sectPr w:rsidR="003900EF" w:rsidRPr="003900EF" w:rsidSect="009749FE">
          <w:headerReference w:type="default" r:id="rId23"/>
          <w:headerReference w:type="first" r:id="rId24"/>
          <w:footerReference w:type="first" r:id="rId25"/>
          <w:pgSz w:w="12242" w:h="15842" w:code="1"/>
          <w:pgMar w:top="1009" w:right="936" w:bottom="1009" w:left="936" w:header="709" w:footer="709" w:gutter="0"/>
          <w:cols w:space="708"/>
          <w:titlePg/>
          <w:docGrid w:linePitch="360"/>
        </w:sectPr>
      </w:pPr>
    </w:p>
    <w:p w14:paraId="5906077C" w14:textId="6E1E0B0E" w:rsidR="00E63E5A" w:rsidRPr="00233928" w:rsidRDefault="006041B3" w:rsidP="00B218C6">
      <w:pPr>
        <w:pStyle w:val="Ttulo1"/>
        <w:rPr>
          <w:lang w:val="es-CO"/>
        </w:rPr>
      </w:pPr>
      <w:bookmarkStart w:id="54" w:name="_Toc163486228"/>
      <w:bookmarkStart w:id="55" w:name="_Toc164100678"/>
      <w:r>
        <w:rPr>
          <w:lang w:val="es-CO"/>
        </w:rPr>
        <w:lastRenderedPageBreak/>
        <w:t>TÍTULO DEL CAPITULO</w:t>
      </w:r>
      <w:bookmarkEnd w:id="54"/>
      <w:bookmarkEnd w:id="55"/>
    </w:p>
    <w:p w14:paraId="0705903A" w14:textId="08965FB3" w:rsidR="00C80745" w:rsidRDefault="005C206B" w:rsidP="00544C26">
      <w:pPr>
        <w:pStyle w:val="PrrafoIEEE"/>
      </w:pPr>
      <w:r>
        <w:t>En este capítulo y en l</w:t>
      </w:r>
      <w:r w:rsidR="00E8765A">
        <w:t>o</w:t>
      </w:r>
      <w:r>
        <w:t>s siguientes el autor deberá desarrollar el contenido de su tesis doctoral. La cantidad de capítulos y de secciones dependerá de la forma como el autor desee presentar los resultados del desarrollo de su tesis.</w:t>
      </w:r>
    </w:p>
    <w:p w14:paraId="3080C1E4" w14:textId="4C0B2C62" w:rsidR="00C80745" w:rsidRDefault="005C206B" w:rsidP="00CF5F5F">
      <w:pPr>
        <w:pStyle w:val="Ttulo2"/>
      </w:pPr>
      <w:bookmarkStart w:id="56" w:name="_Toc163486229"/>
      <w:bookmarkStart w:id="57" w:name="_Toc164100679"/>
      <w:r>
        <w:t>Ejemplo de nivel 2</w:t>
      </w:r>
      <w:bookmarkEnd w:id="56"/>
      <w:bookmarkEnd w:id="57"/>
    </w:p>
    <w:p w14:paraId="5A3CD897" w14:textId="77777777" w:rsidR="00FF5258" w:rsidRDefault="00FF5258" w:rsidP="00FF5258">
      <w:pPr>
        <w:rPr>
          <w:lang w:val="es-CO"/>
        </w:rPr>
      </w:pPr>
    </w:p>
    <w:p w14:paraId="53FB2638" w14:textId="77777777" w:rsidR="00FF5258" w:rsidRDefault="00FF5258" w:rsidP="00FF5258">
      <w:pPr>
        <w:rPr>
          <w:lang w:val="es-CO"/>
        </w:rPr>
      </w:pPr>
    </w:p>
    <w:p w14:paraId="3BDF62DF" w14:textId="77777777" w:rsidR="00FF5258" w:rsidRDefault="00FF5258" w:rsidP="00FF5258">
      <w:pPr>
        <w:rPr>
          <w:lang w:val="es-CO"/>
        </w:rPr>
      </w:pPr>
    </w:p>
    <w:p w14:paraId="725FEBB5" w14:textId="77777777" w:rsidR="00FF5258" w:rsidRPr="00FF5258" w:rsidRDefault="00FF5258" w:rsidP="00FF5258">
      <w:pPr>
        <w:rPr>
          <w:lang w:val="es-CO"/>
        </w:rPr>
      </w:pPr>
    </w:p>
    <w:p w14:paraId="2023FCA7" w14:textId="36C09C27" w:rsidR="00C80745" w:rsidRDefault="001E624C" w:rsidP="0094779C">
      <w:pPr>
        <w:pStyle w:val="Ttulo3"/>
        <w:rPr>
          <w:lang w:val="es-CO"/>
        </w:rPr>
      </w:pPr>
      <w:bookmarkStart w:id="58" w:name="_Toc163486230"/>
      <w:bookmarkStart w:id="59" w:name="_Toc164100680"/>
      <w:r w:rsidRPr="00CC4EA8">
        <w:rPr>
          <w:lang w:val="es-CO"/>
        </w:rPr>
        <w:t>Ejemplo de nivel 3</w:t>
      </w:r>
      <w:bookmarkEnd w:id="58"/>
      <w:bookmarkEnd w:id="59"/>
    </w:p>
    <w:p w14:paraId="28338A89" w14:textId="77777777" w:rsidR="00FF5258" w:rsidRDefault="00FF5258" w:rsidP="00FF5258">
      <w:pPr>
        <w:rPr>
          <w:lang w:val="es-CO"/>
        </w:rPr>
      </w:pPr>
    </w:p>
    <w:p w14:paraId="5E5DA762" w14:textId="77777777" w:rsidR="00FF5258" w:rsidRDefault="00FF5258" w:rsidP="00FF5258">
      <w:pPr>
        <w:rPr>
          <w:lang w:val="es-CO"/>
        </w:rPr>
      </w:pPr>
    </w:p>
    <w:p w14:paraId="07C61018" w14:textId="77777777" w:rsidR="00FF5258" w:rsidRDefault="00FF5258" w:rsidP="00FF5258">
      <w:pPr>
        <w:rPr>
          <w:lang w:val="es-CO"/>
        </w:rPr>
      </w:pPr>
    </w:p>
    <w:p w14:paraId="72F9700D" w14:textId="77777777" w:rsidR="00FF5258" w:rsidRPr="00FF5258" w:rsidRDefault="00FF5258" w:rsidP="00FF5258">
      <w:pPr>
        <w:rPr>
          <w:lang w:val="es-CO"/>
        </w:rPr>
      </w:pPr>
    </w:p>
    <w:p w14:paraId="6521301F" w14:textId="75BB52F5" w:rsidR="00C80745" w:rsidRDefault="00CC4EA8" w:rsidP="00CF5F5F">
      <w:pPr>
        <w:pStyle w:val="Ttulo2"/>
      </w:pPr>
      <w:bookmarkStart w:id="60" w:name="_Toc163486231"/>
      <w:bookmarkStart w:id="61" w:name="_Toc164100681"/>
      <w:r>
        <w:t>Ejemplo</w:t>
      </w:r>
      <w:r w:rsidR="003334BE">
        <w:t xml:space="preserve"> </w:t>
      </w:r>
      <w:r>
        <w:t>de nivel</w:t>
      </w:r>
      <w:r w:rsidR="003334BE">
        <w:t xml:space="preserve"> 2</w:t>
      </w:r>
      <w:bookmarkEnd w:id="60"/>
      <w:bookmarkEnd w:id="61"/>
    </w:p>
    <w:p w14:paraId="7CF5957F" w14:textId="77777777" w:rsidR="00FF5258" w:rsidRDefault="00FF5258" w:rsidP="00FF5258">
      <w:pPr>
        <w:rPr>
          <w:lang w:val="es-CO"/>
        </w:rPr>
      </w:pPr>
    </w:p>
    <w:p w14:paraId="1300A427" w14:textId="77777777" w:rsidR="00FF5258" w:rsidRDefault="00FF5258" w:rsidP="00FF5258">
      <w:pPr>
        <w:rPr>
          <w:lang w:val="es-CO"/>
        </w:rPr>
      </w:pPr>
    </w:p>
    <w:p w14:paraId="1338F461" w14:textId="77777777" w:rsidR="00FF5258" w:rsidRDefault="00FF5258" w:rsidP="00FF5258">
      <w:pPr>
        <w:rPr>
          <w:lang w:val="es-CO"/>
        </w:rPr>
      </w:pPr>
    </w:p>
    <w:p w14:paraId="6CCF0023" w14:textId="77777777" w:rsidR="00FF5258" w:rsidRPr="00FF5258" w:rsidRDefault="00FF5258" w:rsidP="00FF5258">
      <w:pPr>
        <w:rPr>
          <w:lang w:val="es-CO"/>
        </w:rPr>
      </w:pPr>
    </w:p>
    <w:p w14:paraId="73309C8A" w14:textId="1D692125" w:rsidR="00C80745" w:rsidRDefault="001E624C" w:rsidP="00B218C6">
      <w:pPr>
        <w:pStyle w:val="Ttulo3"/>
        <w:rPr>
          <w:lang w:val="es-CO"/>
        </w:rPr>
      </w:pPr>
      <w:bookmarkStart w:id="62" w:name="_Toc163486232"/>
      <w:bookmarkStart w:id="63" w:name="_Toc164100682"/>
      <w:r w:rsidRPr="00CC4EA8">
        <w:rPr>
          <w:lang w:val="es-CO"/>
        </w:rPr>
        <w:t>Ejemplo de nivel 3</w:t>
      </w:r>
      <w:bookmarkEnd w:id="62"/>
      <w:bookmarkEnd w:id="63"/>
    </w:p>
    <w:p w14:paraId="4E3E3AA9" w14:textId="77777777" w:rsidR="00FF5258" w:rsidRDefault="00FF5258" w:rsidP="00FF5258">
      <w:pPr>
        <w:rPr>
          <w:lang w:val="es-CO"/>
        </w:rPr>
      </w:pPr>
    </w:p>
    <w:p w14:paraId="387B3084" w14:textId="77777777" w:rsidR="00FF5258" w:rsidRDefault="00FF5258" w:rsidP="00FF5258">
      <w:pPr>
        <w:rPr>
          <w:lang w:val="es-CO"/>
        </w:rPr>
      </w:pPr>
    </w:p>
    <w:p w14:paraId="43576E3C" w14:textId="77777777" w:rsidR="00FF5258" w:rsidRDefault="00FF5258" w:rsidP="00FF5258">
      <w:pPr>
        <w:rPr>
          <w:lang w:val="es-CO"/>
        </w:rPr>
      </w:pPr>
    </w:p>
    <w:p w14:paraId="60A71C02" w14:textId="77777777" w:rsidR="00FF5258" w:rsidRPr="00FF5258" w:rsidRDefault="00FF5258" w:rsidP="00FF5258">
      <w:pPr>
        <w:rPr>
          <w:lang w:val="es-CO"/>
        </w:rPr>
      </w:pPr>
    </w:p>
    <w:p w14:paraId="4D9656A5" w14:textId="69E161D3" w:rsidR="00C80745" w:rsidRDefault="00CC4EA8" w:rsidP="00CF5F5F">
      <w:pPr>
        <w:pStyle w:val="Ttulo2"/>
      </w:pPr>
      <w:bookmarkStart w:id="64" w:name="_Toc163486233"/>
      <w:bookmarkStart w:id="65" w:name="_Toc164100683"/>
      <w:r>
        <w:t>Ejemplo de nivel 2</w:t>
      </w:r>
      <w:bookmarkEnd w:id="64"/>
      <w:bookmarkEnd w:id="65"/>
    </w:p>
    <w:p w14:paraId="4ADF14FB" w14:textId="77777777" w:rsidR="00FF5258" w:rsidRDefault="00FF5258" w:rsidP="00FF5258">
      <w:pPr>
        <w:rPr>
          <w:lang w:val="es-CO"/>
        </w:rPr>
      </w:pPr>
    </w:p>
    <w:p w14:paraId="6B256B47" w14:textId="743B53F9" w:rsidR="004B50A4" w:rsidRDefault="00EC0188" w:rsidP="00B218C6">
      <w:pPr>
        <w:pStyle w:val="Ttulo3"/>
        <w:rPr>
          <w:lang w:val="es-CO"/>
        </w:rPr>
      </w:pPr>
      <w:bookmarkStart w:id="66" w:name="_Toc163486234"/>
      <w:bookmarkStart w:id="67" w:name="_Toc164100684"/>
      <w:r>
        <w:rPr>
          <w:lang w:val="es-CO"/>
        </w:rPr>
        <w:lastRenderedPageBreak/>
        <w:t>Ejemplo de nivel 3</w:t>
      </w:r>
      <w:bookmarkEnd w:id="66"/>
      <w:bookmarkEnd w:id="67"/>
    </w:p>
    <w:p w14:paraId="63D1C600" w14:textId="77777777" w:rsidR="00FF5258" w:rsidRDefault="00FF5258" w:rsidP="00FF5258">
      <w:pPr>
        <w:rPr>
          <w:lang w:val="es-CO"/>
        </w:rPr>
      </w:pPr>
    </w:p>
    <w:p w14:paraId="045ADA1C" w14:textId="77777777" w:rsidR="00FF5258" w:rsidRDefault="00FF5258" w:rsidP="00FF5258">
      <w:pPr>
        <w:rPr>
          <w:lang w:val="es-CO"/>
        </w:rPr>
      </w:pPr>
    </w:p>
    <w:p w14:paraId="2A2CD0AB" w14:textId="77777777" w:rsidR="00FF5258" w:rsidRDefault="00FF5258" w:rsidP="00FF5258">
      <w:pPr>
        <w:rPr>
          <w:lang w:val="es-CO"/>
        </w:rPr>
      </w:pPr>
    </w:p>
    <w:p w14:paraId="080B1B8A" w14:textId="77777777" w:rsidR="00FF5258" w:rsidRPr="00FF5258" w:rsidRDefault="00FF5258" w:rsidP="00FF5258">
      <w:pPr>
        <w:rPr>
          <w:lang w:val="es-CO"/>
        </w:rPr>
      </w:pPr>
    </w:p>
    <w:p w14:paraId="7E95D42C" w14:textId="77777777" w:rsidR="00EB7AB7" w:rsidRDefault="00EB7AB7" w:rsidP="00CF5F5F">
      <w:pPr>
        <w:pStyle w:val="Ttulo2"/>
      </w:pPr>
      <w:bookmarkStart w:id="68" w:name="_Toc163486235"/>
      <w:bookmarkStart w:id="69" w:name="_Toc164100685"/>
      <w:r>
        <w:t>Conclusiones del capítulo</w:t>
      </w:r>
      <w:bookmarkEnd w:id="68"/>
      <w:bookmarkEnd w:id="69"/>
    </w:p>
    <w:p w14:paraId="0325B3CE" w14:textId="1C717960" w:rsidR="004B50A4" w:rsidRPr="00233928" w:rsidRDefault="004B50A4" w:rsidP="00B04422">
      <w:pPr>
        <w:pStyle w:val="Figuras"/>
        <w:rPr>
          <w:rFonts w:cs="Arial"/>
          <w:lang w:val="es-CO"/>
        </w:rPr>
      </w:pPr>
    </w:p>
    <w:p w14:paraId="778605F7" w14:textId="77777777" w:rsidR="00020901" w:rsidRDefault="00020901" w:rsidP="00020901">
      <w:pPr>
        <w:rPr>
          <w:rFonts w:cs="Arial"/>
          <w:lang w:val="es-CO"/>
        </w:rPr>
      </w:pPr>
    </w:p>
    <w:p w14:paraId="6FD98D7D" w14:textId="77777777" w:rsidR="00F2531F" w:rsidRPr="00233928" w:rsidRDefault="00F2531F" w:rsidP="00020901">
      <w:pPr>
        <w:rPr>
          <w:rFonts w:cs="Arial"/>
          <w:lang w:val="es-CO"/>
        </w:rPr>
      </w:pPr>
    </w:p>
    <w:p w14:paraId="3432707D" w14:textId="77777777" w:rsidR="00C15D98" w:rsidRPr="00233928" w:rsidRDefault="00C15D98" w:rsidP="00B218C6">
      <w:pPr>
        <w:pStyle w:val="Ttulo1"/>
        <w:rPr>
          <w:lang w:val="es-CO"/>
        </w:rPr>
        <w:sectPr w:rsidR="00C15D98" w:rsidRPr="00233928" w:rsidSect="009749FE">
          <w:headerReference w:type="default" r:id="rId26"/>
          <w:headerReference w:type="first" r:id="rId27"/>
          <w:pgSz w:w="12242" w:h="15842" w:code="1"/>
          <w:pgMar w:top="1009" w:right="936" w:bottom="1009" w:left="936" w:header="709" w:footer="709" w:gutter="0"/>
          <w:cols w:space="708"/>
          <w:titlePg/>
          <w:docGrid w:linePitch="360"/>
        </w:sectPr>
      </w:pPr>
    </w:p>
    <w:p w14:paraId="5017977E" w14:textId="1152BE0E" w:rsidR="0018254A" w:rsidRDefault="00CB2626" w:rsidP="00B218C6">
      <w:pPr>
        <w:pStyle w:val="Ttulo1"/>
        <w:rPr>
          <w:lang w:val="es-CO"/>
        </w:rPr>
      </w:pPr>
      <w:bookmarkStart w:id="70" w:name="_Toc163486236"/>
      <w:bookmarkStart w:id="71" w:name="_Toc164100686"/>
      <w:r>
        <w:rPr>
          <w:lang w:val="es-CO"/>
        </w:rPr>
        <w:lastRenderedPageBreak/>
        <w:t>TÍTULO DEL CAPÍTULO</w:t>
      </w:r>
      <w:bookmarkEnd w:id="70"/>
      <w:bookmarkEnd w:id="71"/>
    </w:p>
    <w:p w14:paraId="281A6162" w14:textId="19053054" w:rsidR="000A0BF2" w:rsidRPr="000A0BF2" w:rsidRDefault="000A0BF2" w:rsidP="00107550">
      <w:pPr>
        <w:pStyle w:val="PrrafoIEEE"/>
      </w:pPr>
      <w:r>
        <w:t>Se recomienda colocar un contexto o introducción de cada capítulo. El estilo de referencias debe ser IEEE. Es indispensable utilizar algún tipo de gestor bibliográfico como Mendeley, Zotero…</w:t>
      </w:r>
    </w:p>
    <w:p w14:paraId="2F0F8371" w14:textId="69A4FB16" w:rsidR="003C6AD9" w:rsidRDefault="00960E53" w:rsidP="00CF5F5F">
      <w:pPr>
        <w:pStyle w:val="Ttulo2"/>
      </w:pPr>
      <w:bookmarkStart w:id="72" w:name="_Toc163486237"/>
      <w:bookmarkStart w:id="73" w:name="_Toc164100687"/>
      <w:r>
        <w:t xml:space="preserve">Ejemplo nivel </w:t>
      </w:r>
      <w:r w:rsidR="00DB3F89">
        <w:t>2</w:t>
      </w:r>
      <w:bookmarkEnd w:id="72"/>
      <w:bookmarkEnd w:id="73"/>
    </w:p>
    <w:p w14:paraId="5E98BC0D" w14:textId="530597F9" w:rsidR="00C80745" w:rsidRDefault="00956CC9" w:rsidP="00107550">
      <w:pPr>
        <w:pStyle w:val="PrrafoIEEE"/>
      </w:pPr>
      <w:r>
        <w:t xml:space="preserve">De acuerdo con Hernández Sampieri la investigación se puede dividir en uno, dos y tres </w:t>
      </w:r>
      <w:r>
        <w:fldChar w:fldCharType="begin" w:fldLock="1"/>
      </w:r>
      <w:r w:rsidR="00ED2A95">
        <w:instrText>ADDIN CSL_CITATION {"citationItems":[{"id":"ITEM-1","itemData":{"ISBN":"9781456223960","author":[{"dropping-particle":"","family":"Sampieri","given":"Roberto Hernández","non-dropping-particle":"","parse-names":false,"suffix":""}],"id":"ITEM-1","issued":{"date-parts":[["2014"]]},"number-of-pages":"634","title":"CUC Metodología de la Investigación","type":"book"},"uris":["http://www.mendeley.com/documents/?uuid=53600950-6c7b-4a3a-bb68-b6d76796e1ba"]}],"mendeley":{"formattedCitation":"[1]","plainTextFormattedCitation":"[1]","previouslyFormattedCitation":"[1]"},"properties":{"noteIndex":0},"schema":"https://github.com/citation-style-language/schema/raw/master/csl-citation.json"}</w:instrText>
      </w:r>
      <w:r>
        <w:fldChar w:fldCharType="separate"/>
      </w:r>
      <w:r w:rsidR="006C3A56" w:rsidRPr="006C3A56">
        <w:rPr>
          <w:noProof/>
        </w:rPr>
        <w:t>[1]</w:t>
      </w:r>
      <w:r>
        <w:fldChar w:fldCharType="end"/>
      </w:r>
      <w:r>
        <w:t>.</w:t>
      </w:r>
    </w:p>
    <w:p w14:paraId="0C828E57" w14:textId="77777777" w:rsidR="00C80745" w:rsidRDefault="00C80745" w:rsidP="00956CC9">
      <w:pPr>
        <w:rPr>
          <w:lang w:val="es-CO"/>
        </w:rPr>
      </w:pPr>
    </w:p>
    <w:p w14:paraId="6A4EDEB0" w14:textId="77777777" w:rsidR="00D44293" w:rsidRPr="00956CC9" w:rsidRDefault="00D44293" w:rsidP="00956CC9">
      <w:pPr>
        <w:rPr>
          <w:lang w:val="es-CO"/>
        </w:rPr>
      </w:pPr>
    </w:p>
    <w:p w14:paraId="058134CC" w14:textId="40424075" w:rsidR="00AD0B7E" w:rsidRDefault="00960E53" w:rsidP="00B218C6">
      <w:pPr>
        <w:pStyle w:val="Ttulo3"/>
        <w:rPr>
          <w:rFonts w:cs="Arial"/>
          <w:lang w:val="es-CO"/>
        </w:rPr>
      </w:pPr>
      <w:bookmarkStart w:id="74" w:name="_Toc163486238"/>
      <w:bookmarkStart w:id="75" w:name="_Toc164100688"/>
      <w:r w:rsidRPr="002F4F41">
        <w:rPr>
          <w:rFonts w:cs="Arial"/>
          <w:lang w:val="es-CO"/>
        </w:rPr>
        <w:t>Ejemplo de nivel 3</w:t>
      </w:r>
      <w:bookmarkEnd w:id="74"/>
      <w:bookmarkEnd w:id="75"/>
    </w:p>
    <w:p w14:paraId="224C3EB7" w14:textId="4315F63F" w:rsidR="00C80745" w:rsidRDefault="00956CC9" w:rsidP="00107550">
      <w:pPr>
        <w:pStyle w:val="PrrafoIEEE"/>
      </w:pPr>
      <w:r>
        <w:t xml:space="preserve">La realidad aumentada es un concepto ampliamente utilizado en el área de la medicina </w:t>
      </w:r>
      <w:r>
        <w:fldChar w:fldCharType="begin" w:fldLock="1"/>
      </w:r>
      <w:r w:rsidR="00ED2A95">
        <w:instrText>ADDIN CSL_CITATION {"citationItems":[{"id":"ITEM-1","itemData":{"DOI":"10.1109/ACCESS.2020.2973298","ISSN":"2169-3536","abstract":"In recent years, there has been an increasing interest towards the augmented reality as applied to the surgical field. We conducted a systematic review of literature classifying the augmented reality applications in oral and cranio-maxillofacial surgery (OCMS) in order to pave the way to future solutions that may ease the adoption of AR guidance in surgical practice. Publications containing the terms 'augmented reality' AND 'maxillofacial surgery', and the terms 'augmented reality' AND 'oral surgery' were searched in the PubMed database. Through the selected studies, we performed a preliminary breakdown according to general aspects, such as surgical subspecialty, year of publication and country of research; then, a more specific breakdown was provided according to technical features of AR-based devices, such as virtual data source, visualization processing mode, tracking mode, registration technique and AR display type. The systematic search identified 30 eligible publications. Most studies (14) were in orthognatic surgery, the minority (2) concerned traumatology, while 6 studies were in oncology and 8 in general OCMS. In 8 of 30 studies the AR systems were based on a head-mounted approach using smart glasses or headsets. In most of these cases (7), a video-see-through mode was implemented, while only 1 study described an optical-see-through mode. In the remaining 22 studies, the AR content was displayed on 2D displays (10), full-parallax 3D displays (6) and projectors (5). In 1 case the AR display type is not specified. AR applications are of increasing interest and adoption in oral and cranio-maxillofacial surgery, however, the quality of the AR experience represents the key requisite for a successful result. Widespread use of AR systems in the operating room may be encouraged by the availability of 'surgery-specific' head-mounted devices that should guarantee the accuracy required for surgical tasks and the optimal ergonomics.","author":[{"dropping-particle":"","family":"Badiali","given":"Giovanni","non-dropping-particle":"","parse-names":false,"suffix":""},{"dropping-particle":"","family":"Cercenelli","given":"Laura","non-dropping-particle":"","parse-names":false,"suffix":""},{"dropping-particle":"","family":"Battaglia","given":"Salvatore","non-dropping-particle":"","parse-names":false,"suffix":""},{"dropping-particle":"","family":"Marcelli","given":"Emanuela","non-dropping-particle":"","parse-names":false,"suffix":""},{"dropping-particle":"","family":"Marchetti","given":"Claudio","non-dropping-particle":"","parse-names":false,"suffix":""},{"dropping-particle":"","family":"Ferrari","given":"Vincenzo","non-dropping-particle":"","parse-names":false,"suffix":""},{"dropping-particle":"","family":"Cutolo","given":"Fabrizio","non-dropping-particle":"","parse-names":false,"suffix":""}],"container-title":"IEEE Access","id":"ITEM-1","issued":{"date-parts":[["2020"]]},"page":"59015-59028","publisher":"IEEE","title":"CUC Review on Augmented Reality in Oral and Cranio-Maxillofacial Surgery: Toward “Surgery-Specific” Head-Up Displays","type":"article-journal","volume":"8"},"uris":["http://www.mendeley.com/documents/?uuid=899a5a91-78ef-47b0-9452-4a7dd18f015e"]}],"mendeley":{"formattedCitation":"[2]","plainTextFormattedCitation":"[2]","previouslyFormattedCitation":"[2]"},"properties":{"noteIndex":0},"schema":"https://github.com/citation-style-language/schema/raw/master/csl-citation.json"}</w:instrText>
      </w:r>
      <w:r>
        <w:fldChar w:fldCharType="separate"/>
      </w:r>
      <w:r w:rsidR="006C3A56" w:rsidRPr="006C3A56">
        <w:rPr>
          <w:noProof/>
        </w:rPr>
        <w:t>[2]</w:t>
      </w:r>
      <w:r>
        <w:fldChar w:fldCharType="end"/>
      </w:r>
      <w:r>
        <w:t>.</w:t>
      </w:r>
    </w:p>
    <w:p w14:paraId="69519F08" w14:textId="77777777" w:rsidR="00C80745" w:rsidRDefault="00C80745" w:rsidP="00107550">
      <w:pPr>
        <w:pStyle w:val="PrrafoIEEE"/>
      </w:pPr>
    </w:p>
    <w:p w14:paraId="3C493FAE" w14:textId="77777777" w:rsidR="00C80745" w:rsidRDefault="00C80745" w:rsidP="00107550">
      <w:pPr>
        <w:pStyle w:val="PrrafoIEEE"/>
      </w:pPr>
    </w:p>
    <w:p w14:paraId="212DEA63" w14:textId="77777777" w:rsidR="00D44293" w:rsidRPr="00956CC9" w:rsidRDefault="00D44293" w:rsidP="00107550">
      <w:pPr>
        <w:pStyle w:val="PrrafoIEEE"/>
      </w:pPr>
    </w:p>
    <w:p w14:paraId="06910ABC" w14:textId="60C7CED8" w:rsidR="00C80745" w:rsidRPr="007529DB" w:rsidRDefault="00A9406E" w:rsidP="00B218C6">
      <w:pPr>
        <w:pStyle w:val="Ttulo3"/>
        <w:rPr>
          <w:lang w:val="es-CO"/>
        </w:rPr>
      </w:pPr>
      <w:bookmarkStart w:id="76" w:name="_Toc163486239"/>
      <w:bookmarkStart w:id="77" w:name="_Toc164100689"/>
      <w:r w:rsidRPr="007529DB">
        <w:rPr>
          <w:rFonts w:cs="Arial"/>
          <w:lang w:val="es-CO"/>
        </w:rPr>
        <w:t>Ejemplo de nivel 3</w:t>
      </w:r>
      <w:bookmarkEnd w:id="76"/>
      <w:bookmarkEnd w:id="77"/>
    </w:p>
    <w:p w14:paraId="0DDB9F0D" w14:textId="19D2B1CC" w:rsidR="00C80745" w:rsidRPr="007529DB" w:rsidRDefault="00960E53" w:rsidP="00CF5F5F">
      <w:pPr>
        <w:pStyle w:val="Ttulo2"/>
      </w:pPr>
      <w:bookmarkStart w:id="78" w:name="_Toc163486240"/>
      <w:bookmarkStart w:id="79" w:name="_Toc164100690"/>
      <w:r>
        <w:t>Ejemplo nivel 2</w:t>
      </w:r>
      <w:bookmarkEnd w:id="78"/>
      <w:bookmarkEnd w:id="79"/>
    </w:p>
    <w:p w14:paraId="3A2D4D65" w14:textId="109F2362" w:rsidR="00C80745" w:rsidRDefault="00DE1E5B" w:rsidP="00C80745">
      <w:pPr>
        <w:rPr>
          <w:lang w:val="es-CO"/>
        </w:rPr>
      </w:pPr>
      <w:r>
        <w:rPr>
          <w:lang w:val="es-CO"/>
        </w:rPr>
        <w:t xml:space="preserve">La </w:t>
      </w:r>
      <w:r>
        <w:rPr>
          <w:lang w:val="es-CO"/>
        </w:rPr>
        <w:fldChar w:fldCharType="begin"/>
      </w:r>
      <w:r>
        <w:rPr>
          <w:lang w:val="es-CO"/>
        </w:rPr>
        <w:instrText xml:space="preserve"> REF _Ref163829787 \h </w:instrText>
      </w:r>
      <w:r>
        <w:rPr>
          <w:lang w:val="es-CO"/>
        </w:rPr>
      </w:r>
      <w:r>
        <w:rPr>
          <w:lang w:val="es-CO"/>
        </w:rPr>
        <w:fldChar w:fldCharType="separate"/>
      </w:r>
      <w:r w:rsidR="00202AF8" w:rsidRPr="009D48FE">
        <w:t xml:space="preserve">Fig. </w:t>
      </w:r>
      <w:r w:rsidR="00202AF8">
        <w:rPr>
          <w:noProof/>
        </w:rPr>
        <w:t>1</w:t>
      </w:r>
      <w:r>
        <w:rPr>
          <w:lang w:val="es-CO"/>
        </w:rPr>
        <w:fldChar w:fldCharType="end"/>
      </w:r>
      <w:r>
        <w:rPr>
          <w:lang w:val="es-CO"/>
        </w:rPr>
        <w:t xml:space="preserve"> presenta un ejemplo de una figura que es de autoría propia, por tanto, no lleva la fuente como una nota.</w:t>
      </w:r>
    </w:p>
    <w:p w14:paraId="296F6F72" w14:textId="77777777" w:rsidR="00AC5350" w:rsidRPr="00233928" w:rsidRDefault="00AC5350" w:rsidP="00C1110E">
      <w:pPr>
        <w:jc w:val="center"/>
        <w:rPr>
          <w:rFonts w:cs="Arial"/>
          <w:lang w:val="es-CO"/>
        </w:rPr>
      </w:pPr>
      <w:r w:rsidRPr="00233928">
        <w:rPr>
          <w:rFonts w:cs="Arial"/>
          <w:noProof/>
          <w:lang w:val="es-CO" w:eastAsia="es-CO"/>
        </w:rPr>
        <w:drawing>
          <wp:inline distT="0" distB="0" distL="0" distR="0" wp14:anchorId="03353C8F" wp14:editId="2C60ED34">
            <wp:extent cx="2347576" cy="2142699"/>
            <wp:effectExtent l="0" t="0" r="0" b="0"/>
            <wp:docPr id="2006408005" name="Imagen 2006408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rotWithShape="1">
                    <a:blip r:embed="rId28"/>
                    <a:srcRect b="13832"/>
                    <a:stretch/>
                  </pic:blipFill>
                  <pic:spPr bwMode="auto">
                    <a:xfrm>
                      <a:off x="0" y="0"/>
                      <a:ext cx="2347838" cy="2142938"/>
                    </a:xfrm>
                    <a:prstGeom prst="rect">
                      <a:avLst/>
                    </a:prstGeom>
                    <a:ln>
                      <a:noFill/>
                    </a:ln>
                    <a:extLst>
                      <a:ext uri="{53640926-AAD7-44D8-BBD7-CCE9431645EC}">
                        <a14:shadowObscured xmlns:a14="http://schemas.microsoft.com/office/drawing/2010/main"/>
                      </a:ext>
                    </a:extLst>
                  </pic:spPr>
                </pic:pic>
              </a:graphicData>
            </a:graphic>
          </wp:inline>
        </w:drawing>
      </w:r>
    </w:p>
    <w:p w14:paraId="33133717" w14:textId="2531AC35" w:rsidR="00AC5350" w:rsidRPr="009D48FE" w:rsidRDefault="009D48FE" w:rsidP="00C1110E">
      <w:pPr>
        <w:pStyle w:val="LabelFig"/>
      </w:pPr>
      <w:bookmarkStart w:id="80" w:name="_Ref163829787"/>
      <w:bookmarkStart w:id="81" w:name="_Toc163831452"/>
      <w:bookmarkStart w:id="82" w:name="_Toc164100721"/>
      <w:r w:rsidRPr="009D48FE">
        <w:t xml:space="preserve">Fig. </w:t>
      </w:r>
      <w:r w:rsidRPr="009D48FE">
        <w:fldChar w:fldCharType="begin"/>
      </w:r>
      <w:r w:rsidRPr="009D48FE">
        <w:instrText xml:space="preserve"> SEQ Fig. \* ARABIC </w:instrText>
      </w:r>
      <w:r w:rsidRPr="009D48FE">
        <w:fldChar w:fldCharType="separate"/>
      </w:r>
      <w:r w:rsidR="00202AF8">
        <w:rPr>
          <w:noProof/>
        </w:rPr>
        <w:t>1</w:t>
      </w:r>
      <w:r w:rsidRPr="009D48FE">
        <w:fldChar w:fldCharType="end"/>
      </w:r>
      <w:bookmarkEnd w:id="80"/>
      <w:r w:rsidRPr="009D48FE">
        <w:t xml:space="preserve">. </w:t>
      </w:r>
      <w:r w:rsidR="00AC5350" w:rsidRPr="009D48FE">
        <w:t>Ejemplo de etiqueta de figura</w:t>
      </w:r>
      <w:bookmarkEnd w:id="81"/>
      <w:bookmarkEnd w:id="82"/>
    </w:p>
    <w:p w14:paraId="4A1D047A" w14:textId="77777777" w:rsidR="00AC5350" w:rsidRDefault="00AC5350" w:rsidP="00C80745">
      <w:pPr>
        <w:rPr>
          <w:lang w:val="es-CO"/>
        </w:rPr>
      </w:pPr>
    </w:p>
    <w:p w14:paraId="36DCEF44" w14:textId="77777777" w:rsidR="00AC5350" w:rsidRPr="00C80745" w:rsidRDefault="00AC5350" w:rsidP="00C80745">
      <w:pPr>
        <w:rPr>
          <w:lang w:val="es-CO"/>
        </w:rPr>
      </w:pPr>
    </w:p>
    <w:p w14:paraId="366AC405" w14:textId="2B37046C" w:rsidR="002F4F41" w:rsidRDefault="002F4F41" w:rsidP="00CF5F5F">
      <w:pPr>
        <w:pStyle w:val="Ttulo2"/>
      </w:pPr>
      <w:bookmarkStart w:id="83" w:name="_Toc163486241"/>
      <w:bookmarkStart w:id="84" w:name="_Toc164100691"/>
      <w:r>
        <w:lastRenderedPageBreak/>
        <w:t>Conclusiones del capítulo</w:t>
      </w:r>
      <w:bookmarkEnd w:id="83"/>
      <w:bookmarkEnd w:id="84"/>
    </w:p>
    <w:p w14:paraId="1EC437C5" w14:textId="630FC226" w:rsidR="00D649A6" w:rsidRDefault="00D649A6" w:rsidP="00D649A6">
      <w:pPr>
        <w:rPr>
          <w:lang w:val="es-CO"/>
        </w:rPr>
      </w:pPr>
      <w:r>
        <w:rPr>
          <w:lang w:val="es-CO"/>
        </w:rPr>
        <w:t>La</w:t>
      </w:r>
      <w:r w:rsidR="00977FC4">
        <w:rPr>
          <w:lang w:val="es-CO"/>
        </w:rPr>
        <w:t xml:space="preserve"> </w:t>
      </w:r>
      <w:r w:rsidR="00977FC4">
        <w:rPr>
          <w:lang w:val="es-CO"/>
        </w:rPr>
        <w:fldChar w:fldCharType="begin"/>
      </w:r>
      <w:r w:rsidR="00977FC4">
        <w:rPr>
          <w:lang w:val="es-CO"/>
        </w:rPr>
        <w:instrText xml:space="preserve"> REF _Ref163830022 \h </w:instrText>
      </w:r>
      <w:r w:rsidR="00977FC4">
        <w:rPr>
          <w:lang w:val="es-CO"/>
        </w:rPr>
      </w:r>
      <w:r w:rsidR="00977FC4">
        <w:rPr>
          <w:lang w:val="es-CO"/>
        </w:rPr>
        <w:fldChar w:fldCharType="separate"/>
      </w:r>
      <w:r w:rsidR="00202AF8" w:rsidRPr="009D48FE">
        <w:t xml:space="preserve">Fig. </w:t>
      </w:r>
      <w:r w:rsidR="00202AF8">
        <w:rPr>
          <w:noProof/>
        </w:rPr>
        <w:t>2</w:t>
      </w:r>
      <w:r w:rsidR="00977FC4">
        <w:rPr>
          <w:lang w:val="es-CO"/>
        </w:rPr>
        <w:fldChar w:fldCharType="end"/>
      </w:r>
      <w:r w:rsidR="00977FC4">
        <w:rPr>
          <w:lang w:val="es-CO"/>
        </w:rPr>
        <w:t xml:space="preserve"> </w:t>
      </w:r>
      <w:r>
        <w:rPr>
          <w:lang w:val="es-CO"/>
        </w:rPr>
        <w:t xml:space="preserve">presenta un ejemplo de una figura que es de autoría </w:t>
      </w:r>
      <w:r w:rsidR="005D791C">
        <w:rPr>
          <w:lang w:val="es-CO"/>
        </w:rPr>
        <w:t>externa</w:t>
      </w:r>
      <w:r>
        <w:rPr>
          <w:lang w:val="es-CO"/>
        </w:rPr>
        <w:t xml:space="preserve">, por tanto, </w:t>
      </w:r>
      <w:r w:rsidR="005D791C">
        <w:rPr>
          <w:lang w:val="es-CO"/>
        </w:rPr>
        <w:t>debe</w:t>
      </w:r>
      <w:r>
        <w:rPr>
          <w:lang w:val="es-CO"/>
        </w:rPr>
        <w:t xml:space="preserve"> lleva</w:t>
      </w:r>
      <w:r w:rsidR="005D791C">
        <w:rPr>
          <w:lang w:val="es-CO"/>
        </w:rPr>
        <w:t>r</w:t>
      </w:r>
      <w:r>
        <w:rPr>
          <w:lang w:val="es-CO"/>
        </w:rPr>
        <w:t xml:space="preserve"> la fuente como una nota.</w:t>
      </w:r>
    </w:p>
    <w:p w14:paraId="39C4D102" w14:textId="77777777" w:rsidR="00977FC4" w:rsidRDefault="00977FC4" w:rsidP="00D649A6">
      <w:pPr>
        <w:rPr>
          <w:lang w:val="es-CO"/>
        </w:rPr>
      </w:pPr>
    </w:p>
    <w:p w14:paraId="689C50BD" w14:textId="73753DB3" w:rsidR="00D649A6" w:rsidRPr="00233928" w:rsidRDefault="00D649A6" w:rsidP="00D649A6">
      <w:pPr>
        <w:jc w:val="center"/>
        <w:rPr>
          <w:rFonts w:cs="Arial"/>
          <w:lang w:val="es-CO"/>
        </w:rPr>
      </w:pPr>
      <w:r>
        <w:rPr>
          <w:rFonts w:cs="Arial"/>
          <w:noProof/>
          <w:lang w:val="es-CO"/>
        </w:rPr>
        <w:drawing>
          <wp:inline distT="0" distB="0" distL="0" distR="0" wp14:anchorId="73CCE274" wp14:editId="46FA0B62">
            <wp:extent cx="4270248" cy="2874264"/>
            <wp:effectExtent l="0" t="0" r="0" b="2540"/>
            <wp:docPr id="567271851" name="Imagen 1"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271851" name="Imagen 1" descr="Gráfico, Diagrama&#10;&#10;Descripción generada automáticamente"/>
                    <pic:cNvPicPr/>
                  </pic:nvPicPr>
                  <pic:blipFill>
                    <a:blip r:embed="rId29"/>
                    <a:stretch>
                      <a:fillRect/>
                    </a:stretch>
                  </pic:blipFill>
                  <pic:spPr>
                    <a:xfrm>
                      <a:off x="0" y="0"/>
                      <a:ext cx="4270248" cy="2874264"/>
                    </a:xfrm>
                    <a:prstGeom prst="rect">
                      <a:avLst/>
                    </a:prstGeom>
                  </pic:spPr>
                </pic:pic>
              </a:graphicData>
            </a:graphic>
          </wp:inline>
        </w:drawing>
      </w:r>
    </w:p>
    <w:p w14:paraId="537A881A" w14:textId="4B8A34B8" w:rsidR="00D649A6" w:rsidRDefault="00D649A6" w:rsidP="00D2701C">
      <w:pPr>
        <w:pStyle w:val="LabelFig"/>
      </w:pPr>
      <w:bookmarkStart w:id="85" w:name="_Ref163830022"/>
      <w:bookmarkStart w:id="86" w:name="_Toc163831453"/>
      <w:bookmarkStart w:id="87" w:name="_Toc164100722"/>
      <w:r w:rsidRPr="009D48FE">
        <w:t xml:space="preserve">Fig. </w:t>
      </w:r>
      <w:r w:rsidRPr="009D48FE">
        <w:fldChar w:fldCharType="begin"/>
      </w:r>
      <w:r w:rsidRPr="009D48FE">
        <w:instrText xml:space="preserve"> SEQ Fig. \* ARABIC </w:instrText>
      </w:r>
      <w:r w:rsidRPr="009D48FE">
        <w:fldChar w:fldCharType="separate"/>
      </w:r>
      <w:r w:rsidR="00202AF8">
        <w:rPr>
          <w:noProof/>
        </w:rPr>
        <w:t>2</w:t>
      </w:r>
      <w:r w:rsidRPr="009D48FE">
        <w:fldChar w:fldCharType="end"/>
      </w:r>
      <w:bookmarkEnd w:id="85"/>
      <w:r w:rsidRPr="009D48FE">
        <w:t xml:space="preserve">. Ejemplo </w:t>
      </w:r>
      <w:r w:rsidR="00D2701C">
        <w:t>de figura de fuente externa</w:t>
      </w:r>
      <w:bookmarkEnd w:id="86"/>
      <w:bookmarkEnd w:id="87"/>
    </w:p>
    <w:p w14:paraId="7DFA7E4C" w14:textId="4D9A1A2E" w:rsidR="000A34D3" w:rsidRDefault="000A34D3" w:rsidP="000A34D3">
      <w:pPr>
        <w:rPr>
          <w:b/>
        </w:rPr>
      </w:pPr>
      <w:r w:rsidRPr="009110EF">
        <w:rPr>
          <w:i/>
          <w:sz w:val="20"/>
          <w:szCs w:val="20"/>
        </w:rPr>
        <w:t>Nota.</w:t>
      </w:r>
      <w:r w:rsidRPr="009110EF">
        <w:rPr>
          <w:sz w:val="20"/>
          <w:szCs w:val="20"/>
        </w:rPr>
        <w:t xml:space="preserve"> Fuente </w:t>
      </w:r>
      <w:r w:rsidR="009110EF" w:rsidRPr="009110EF">
        <w:rPr>
          <w:sz w:val="20"/>
          <w:szCs w:val="20"/>
        </w:rPr>
        <w:fldChar w:fldCharType="begin" w:fldLock="1"/>
      </w:r>
      <w:r w:rsidR="00155668">
        <w:rPr>
          <w:sz w:val="20"/>
          <w:szCs w:val="20"/>
        </w:rPr>
        <w:instrText>ADDIN CSL_CITATION {"citationItems":[{"id":"ITEM-1","itemData":{"DOI":"10.3390/math11132834","ISSN":"2227-7390","abstract":"This study proposes a combined framework of multicriteria decision methods to describe, prioritize, and group the quality attributes related to the user experience of augmented reality applications. The attributes were identified based on studies of high-impact repositories. A hierarchy of the identified attributes was built through the multicriteria decision methods Fuzzy Cognitive Maps and DEMATEL. Additionally, a statistical analysis of clusters was developed to determine the most relevant attributes and apply these results in academic and industrial contexts. The main contribution of this study was the categorization of user-experience quality attributes in augmented reality applications, as well as the grouping proposal. Usability, Satisfaction, Stimulation, Engagement, and Aesthetics were found to be among the most relevant attributes. After carrying out the multivariate analysis, two clusters were found with the largest grouping of attributes, oriented to security, representation, social interaction, aesthetics, ergonomics of the application, and its relationship with the user’s emotions. In conclusion, the combination of the three methods helped to identify the importance of the attributes in training processes. The holistic and detailed vision of the causal, impact, and similarity relationships between the 87 attributes analyzed were also considered. This framework will allow the generation of a baseline for the use of multicriteria methods in research into relevant aspects of Augmented Reality.","author":[{"dropping-particle":"","family":"Gutiérrez","given":"Luz E.","non-dropping-particle":"","parse-names":false,"suffix":""},{"dropping-particle":"","family":"Samper","given":"José Javier","non-dropping-particle":"","parse-names":false,"suffix":""},{"dropping-particle":"","family":"Jabba","given":"Daladier","non-dropping-particle":"","parse-names":false,"suffix":""},{"dropping-particle":"","family":"Nieto","given":"Wilson","non-dropping-particle":"","parse-names":false,"suffix":""},{"dropping-particle":"","family":"Guerrero","given":"Carlos A.","non-dropping-particle":"","parse-names":false,"suffix":""},{"dropping-particle":"","family":"Betts","given":"Mark M.","non-dropping-particle":"","parse-names":false,"suffix":""},{"dropping-particle":"","family":"López-Ospina","given":"Héctor A.","non-dropping-particle":"","parse-names":false,"suffix":""}],"container-title":"Mathematics","id":"ITEM-1","issue":"13","issued":{"date-parts":[["2023","6","24"]]},"page":"1-39","title":"Combined Framework of Multicriteria Methods to Identify Quality Attributes in Augmented Reality Applications","type":"article-journal","volume":"11"},"uris":["http://www.mendeley.com/documents/?uuid=3308609d-44d4-43f0-9cc3-23d6c1e9018b"]}],"mendeley":{"formattedCitation":"[3]","plainTextFormattedCitation":"[3]","previouslyFormattedCitation":"[3]"},"properties":{"noteIndex":0},"schema":"https://github.com/citation-style-language/schema/raw/master/csl-citation.json"}</w:instrText>
      </w:r>
      <w:r w:rsidR="009110EF" w:rsidRPr="009110EF">
        <w:rPr>
          <w:sz w:val="20"/>
          <w:szCs w:val="20"/>
        </w:rPr>
        <w:fldChar w:fldCharType="separate"/>
      </w:r>
      <w:r w:rsidR="009110EF" w:rsidRPr="009110EF">
        <w:rPr>
          <w:noProof/>
          <w:sz w:val="20"/>
          <w:szCs w:val="20"/>
        </w:rPr>
        <w:t>[3]</w:t>
      </w:r>
      <w:r w:rsidR="009110EF" w:rsidRPr="009110EF">
        <w:rPr>
          <w:sz w:val="20"/>
          <w:szCs w:val="20"/>
        </w:rPr>
        <w:fldChar w:fldCharType="end"/>
      </w:r>
    </w:p>
    <w:p w14:paraId="09FE53B1" w14:textId="77777777" w:rsidR="00D649A6" w:rsidRDefault="00D649A6" w:rsidP="00914140">
      <w:pPr>
        <w:rPr>
          <w:lang w:val="es-CO"/>
        </w:rPr>
      </w:pPr>
    </w:p>
    <w:p w14:paraId="0421BE83" w14:textId="77777777" w:rsidR="00D0594D" w:rsidRDefault="00D0594D" w:rsidP="00914140">
      <w:pPr>
        <w:rPr>
          <w:lang w:val="es-CO"/>
        </w:rPr>
      </w:pPr>
    </w:p>
    <w:p w14:paraId="614253AD" w14:textId="77777777" w:rsidR="00914140" w:rsidRPr="00914140" w:rsidRDefault="00914140" w:rsidP="00914140">
      <w:pPr>
        <w:rPr>
          <w:lang w:val="es-CO"/>
        </w:rPr>
        <w:sectPr w:rsidR="00914140" w:rsidRPr="00914140" w:rsidSect="009749FE">
          <w:headerReference w:type="default" r:id="rId30"/>
          <w:headerReference w:type="first" r:id="rId31"/>
          <w:pgSz w:w="12242" w:h="15842" w:code="1"/>
          <w:pgMar w:top="1009" w:right="936" w:bottom="1009" w:left="936" w:header="709" w:footer="709" w:gutter="0"/>
          <w:cols w:space="708"/>
          <w:titlePg/>
          <w:docGrid w:linePitch="360"/>
        </w:sectPr>
      </w:pPr>
    </w:p>
    <w:p w14:paraId="3E72DF9B" w14:textId="423E8CDC" w:rsidR="0096701A" w:rsidRPr="00233928" w:rsidRDefault="00CB2626" w:rsidP="00B218C6">
      <w:pPr>
        <w:pStyle w:val="Ttulo1"/>
        <w:rPr>
          <w:lang w:val="es-CO"/>
        </w:rPr>
      </w:pPr>
      <w:bookmarkStart w:id="88" w:name="_Toc163486242"/>
      <w:bookmarkStart w:id="89" w:name="_Toc164100692"/>
      <w:r>
        <w:rPr>
          <w:lang w:val="es-CO"/>
        </w:rPr>
        <w:lastRenderedPageBreak/>
        <w:t>TÍTULO DEL CAPÍTULO</w:t>
      </w:r>
      <w:bookmarkEnd w:id="88"/>
      <w:bookmarkEnd w:id="89"/>
    </w:p>
    <w:p w14:paraId="29043725" w14:textId="3CABBE0F" w:rsidR="00C80745" w:rsidRPr="000D4C90" w:rsidRDefault="00602376" w:rsidP="00CF5F5F">
      <w:pPr>
        <w:pStyle w:val="Ttulo2"/>
      </w:pPr>
      <w:bookmarkStart w:id="90" w:name="_Toc163486243"/>
      <w:bookmarkStart w:id="91" w:name="_Toc164100693"/>
      <w:r>
        <w:t>Ejemplo nivel 2</w:t>
      </w:r>
      <w:bookmarkEnd w:id="90"/>
      <w:bookmarkEnd w:id="91"/>
    </w:p>
    <w:p w14:paraId="0C9FC492" w14:textId="77777777" w:rsidR="00C80745" w:rsidRDefault="00C80745" w:rsidP="00107550">
      <w:pPr>
        <w:pStyle w:val="PrrafoIEEE"/>
      </w:pPr>
    </w:p>
    <w:p w14:paraId="326A80C7" w14:textId="77777777" w:rsidR="003607F5" w:rsidRDefault="003607F5" w:rsidP="00107550">
      <w:pPr>
        <w:pStyle w:val="PrrafoIEEE"/>
      </w:pPr>
    </w:p>
    <w:p w14:paraId="15252CF1" w14:textId="77777777" w:rsidR="003607F5" w:rsidRDefault="003607F5" w:rsidP="00107550">
      <w:pPr>
        <w:pStyle w:val="PrrafoIEEE"/>
      </w:pPr>
    </w:p>
    <w:p w14:paraId="38292D69" w14:textId="77777777" w:rsidR="003607F5" w:rsidRPr="00C80745" w:rsidRDefault="003607F5" w:rsidP="00107550">
      <w:pPr>
        <w:pStyle w:val="PrrafoIEEE"/>
      </w:pPr>
    </w:p>
    <w:p w14:paraId="3B1219D2" w14:textId="1D4C19E4" w:rsidR="00C80745" w:rsidRPr="000D4C90" w:rsidRDefault="00602376" w:rsidP="00B218C6">
      <w:pPr>
        <w:pStyle w:val="Ttulo3"/>
        <w:rPr>
          <w:lang w:val="es-CO"/>
        </w:rPr>
      </w:pPr>
      <w:bookmarkStart w:id="92" w:name="_Toc163486244"/>
      <w:bookmarkStart w:id="93" w:name="_Toc164100694"/>
      <w:r w:rsidRPr="000D4C90">
        <w:rPr>
          <w:rFonts w:cs="Arial"/>
          <w:lang w:val="es-CO"/>
        </w:rPr>
        <w:t>Ejemplo de nivel 3</w:t>
      </w:r>
      <w:bookmarkEnd w:id="92"/>
      <w:bookmarkEnd w:id="93"/>
    </w:p>
    <w:p w14:paraId="75B8F7C8" w14:textId="77777777" w:rsidR="00C80745" w:rsidRDefault="00C80745" w:rsidP="00107550">
      <w:pPr>
        <w:pStyle w:val="PrrafoIEEE"/>
      </w:pPr>
    </w:p>
    <w:p w14:paraId="20608866" w14:textId="77777777" w:rsidR="003607F5" w:rsidRDefault="003607F5" w:rsidP="00107550">
      <w:pPr>
        <w:pStyle w:val="PrrafoIEEE"/>
      </w:pPr>
    </w:p>
    <w:p w14:paraId="1810C1BA" w14:textId="77777777" w:rsidR="003607F5" w:rsidRDefault="003607F5" w:rsidP="00107550">
      <w:pPr>
        <w:pStyle w:val="PrrafoIEEE"/>
      </w:pPr>
    </w:p>
    <w:p w14:paraId="62D27BBE" w14:textId="77777777" w:rsidR="003607F5" w:rsidRPr="00C80745" w:rsidRDefault="003607F5" w:rsidP="00107550">
      <w:pPr>
        <w:pStyle w:val="PrrafoIEEE"/>
      </w:pPr>
    </w:p>
    <w:p w14:paraId="675DCE43" w14:textId="70F722D6" w:rsidR="00C80745" w:rsidRPr="00CE79DA" w:rsidRDefault="00602376" w:rsidP="00B218C6">
      <w:pPr>
        <w:pStyle w:val="Ttulo3"/>
        <w:rPr>
          <w:lang w:val="es-CO"/>
        </w:rPr>
      </w:pPr>
      <w:bookmarkStart w:id="94" w:name="_Toc163486245"/>
      <w:bookmarkStart w:id="95" w:name="_Toc164100695"/>
      <w:r w:rsidRPr="00CE79DA">
        <w:rPr>
          <w:rFonts w:cs="Arial"/>
          <w:lang w:val="es-CO"/>
        </w:rPr>
        <w:t>Ejemplo de nivel 3</w:t>
      </w:r>
      <w:bookmarkEnd w:id="94"/>
      <w:bookmarkEnd w:id="95"/>
    </w:p>
    <w:p w14:paraId="1FFF78C6" w14:textId="77777777" w:rsidR="00C80745" w:rsidRDefault="00C80745" w:rsidP="00107550">
      <w:pPr>
        <w:pStyle w:val="PrrafoIEEE"/>
      </w:pPr>
    </w:p>
    <w:p w14:paraId="0D861461" w14:textId="77777777" w:rsidR="003607F5" w:rsidRDefault="003607F5" w:rsidP="00107550">
      <w:pPr>
        <w:pStyle w:val="PrrafoIEEE"/>
      </w:pPr>
    </w:p>
    <w:p w14:paraId="410ED05C" w14:textId="77777777" w:rsidR="003607F5" w:rsidRDefault="003607F5" w:rsidP="00107550">
      <w:pPr>
        <w:pStyle w:val="PrrafoIEEE"/>
      </w:pPr>
    </w:p>
    <w:p w14:paraId="1BB46830" w14:textId="77777777" w:rsidR="003607F5" w:rsidRPr="00C80745" w:rsidRDefault="003607F5" w:rsidP="00107550">
      <w:pPr>
        <w:pStyle w:val="PrrafoIEEE"/>
      </w:pPr>
    </w:p>
    <w:p w14:paraId="350361A3" w14:textId="08B3CAB7" w:rsidR="00C80745" w:rsidRDefault="00602376" w:rsidP="00CF5F5F">
      <w:pPr>
        <w:pStyle w:val="Ttulo2"/>
      </w:pPr>
      <w:bookmarkStart w:id="96" w:name="_Toc163486246"/>
      <w:bookmarkStart w:id="97" w:name="_Toc164100696"/>
      <w:r>
        <w:t>Ejemplo nivel 2</w:t>
      </w:r>
      <w:bookmarkEnd w:id="96"/>
      <w:bookmarkEnd w:id="97"/>
    </w:p>
    <w:p w14:paraId="37A70347" w14:textId="77777777" w:rsidR="00CE79DA" w:rsidRDefault="00CE79DA" w:rsidP="00107550">
      <w:pPr>
        <w:pStyle w:val="PrrafoIEEE"/>
      </w:pPr>
    </w:p>
    <w:p w14:paraId="42DCD600" w14:textId="77777777" w:rsidR="003607F5" w:rsidRDefault="003607F5" w:rsidP="00107550">
      <w:pPr>
        <w:pStyle w:val="PrrafoIEEE"/>
      </w:pPr>
    </w:p>
    <w:p w14:paraId="7E4B0371" w14:textId="77777777" w:rsidR="003607F5" w:rsidRDefault="003607F5" w:rsidP="00107550">
      <w:pPr>
        <w:pStyle w:val="PrrafoIEEE"/>
      </w:pPr>
    </w:p>
    <w:p w14:paraId="2CE8E4CF" w14:textId="77777777" w:rsidR="003607F5" w:rsidRDefault="003607F5" w:rsidP="00107550">
      <w:pPr>
        <w:pStyle w:val="PrrafoIEEE"/>
      </w:pPr>
    </w:p>
    <w:p w14:paraId="2FF45FC7" w14:textId="77777777" w:rsidR="003607F5" w:rsidRPr="00CE79DA" w:rsidRDefault="003607F5" w:rsidP="00107550">
      <w:pPr>
        <w:pStyle w:val="PrrafoIEEE"/>
      </w:pPr>
    </w:p>
    <w:p w14:paraId="62D5925F" w14:textId="77777777" w:rsidR="00602376" w:rsidRDefault="00602376" w:rsidP="00CF5F5F">
      <w:pPr>
        <w:pStyle w:val="Ttulo2"/>
      </w:pPr>
      <w:bookmarkStart w:id="98" w:name="_Toc163486247"/>
      <w:bookmarkStart w:id="99" w:name="_Toc164100697"/>
      <w:r>
        <w:t>Conclusiones del capítulo</w:t>
      </w:r>
      <w:bookmarkEnd w:id="98"/>
      <w:bookmarkEnd w:id="99"/>
    </w:p>
    <w:p w14:paraId="43CF2DCE" w14:textId="77777777" w:rsidR="00C80745" w:rsidRDefault="00C80745" w:rsidP="00107550">
      <w:pPr>
        <w:pStyle w:val="PrrafoIEEE"/>
      </w:pPr>
    </w:p>
    <w:p w14:paraId="0F5BD60E" w14:textId="77777777" w:rsidR="007A5A5E" w:rsidRDefault="007A5A5E" w:rsidP="00107550">
      <w:pPr>
        <w:pStyle w:val="PrrafoIEEE"/>
      </w:pPr>
    </w:p>
    <w:p w14:paraId="284B0355" w14:textId="77777777" w:rsidR="007A5A5E" w:rsidRDefault="007A5A5E" w:rsidP="00107550">
      <w:pPr>
        <w:pStyle w:val="PrrafoIEEE"/>
      </w:pPr>
    </w:p>
    <w:p w14:paraId="2DC7617D" w14:textId="77777777" w:rsidR="007A5A5E" w:rsidRDefault="007A5A5E" w:rsidP="00107550">
      <w:pPr>
        <w:pStyle w:val="PrrafoIEEE"/>
      </w:pPr>
    </w:p>
    <w:p w14:paraId="25045EE5" w14:textId="77777777" w:rsidR="007A5A5E" w:rsidRDefault="007A5A5E" w:rsidP="00107550">
      <w:pPr>
        <w:pStyle w:val="PrrafoIEEE"/>
      </w:pPr>
    </w:p>
    <w:p w14:paraId="6497D1E8" w14:textId="77777777" w:rsidR="007A5A5E" w:rsidRDefault="007A5A5E" w:rsidP="00107550">
      <w:pPr>
        <w:pStyle w:val="PrrafoIEEE"/>
      </w:pPr>
    </w:p>
    <w:p w14:paraId="0F0496EE" w14:textId="77777777" w:rsidR="003B219E" w:rsidRDefault="003B219E" w:rsidP="00107550">
      <w:pPr>
        <w:pStyle w:val="PrrafoIEEE"/>
      </w:pPr>
    </w:p>
    <w:p w14:paraId="2C1FA75B" w14:textId="77777777" w:rsidR="0096701A" w:rsidRDefault="0096701A" w:rsidP="007C42B7">
      <w:pPr>
        <w:rPr>
          <w:lang w:val="es-CO"/>
        </w:rPr>
        <w:sectPr w:rsidR="0096701A" w:rsidSect="009749FE">
          <w:headerReference w:type="default" r:id="rId32"/>
          <w:pgSz w:w="12242" w:h="15842" w:code="1"/>
          <w:pgMar w:top="1009" w:right="936" w:bottom="1009" w:left="936" w:header="709" w:footer="709" w:gutter="0"/>
          <w:cols w:space="708"/>
          <w:titlePg/>
          <w:docGrid w:linePitch="360"/>
        </w:sectPr>
      </w:pPr>
    </w:p>
    <w:p w14:paraId="48AD72E5" w14:textId="5C4C5B31" w:rsidR="0096701A" w:rsidRPr="00233928" w:rsidRDefault="00B512F3" w:rsidP="00B218C6">
      <w:pPr>
        <w:pStyle w:val="Ttulo1"/>
        <w:rPr>
          <w:lang w:val="es-CO"/>
        </w:rPr>
      </w:pPr>
      <w:bookmarkStart w:id="100" w:name="_Toc163486248"/>
      <w:bookmarkStart w:id="101" w:name="_Toc164100698"/>
      <w:r>
        <w:rPr>
          <w:lang w:val="es-CO"/>
        </w:rPr>
        <w:lastRenderedPageBreak/>
        <w:t>TÍTULO DEL CAPÍTULO</w:t>
      </w:r>
      <w:bookmarkEnd w:id="100"/>
      <w:bookmarkEnd w:id="101"/>
    </w:p>
    <w:p w14:paraId="7BFE26F4" w14:textId="77777777" w:rsidR="00602376" w:rsidRDefault="00602376" w:rsidP="00CF5F5F">
      <w:pPr>
        <w:pStyle w:val="Ttulo2"/>
      </w:pPr>
      <w:bookmarkStart w:id="102" w:name="_Toc163486249"/>
      <w:bookmarkStart w:id="103" w:name="_Toc164100699"/>
      <w:r>
        <w:t>Ejemplo nivel 2</w:t>
      </w:r>
      <w:bookmarkEnd w:id="102"/>
      <w:bookmarkEnd w:id="103"/>
    </w:p>
    <w:p w14:paraId="290D8BBC" w14:textId="77777777" w:rsidR="00C80745" w:rsidRDefault="00C80745" w:rsidP="00617B4A">
      <w:pPr>
        <w:pStyle w:val="PrrafoIEEE"/>
      </w:pPr>
    </w:p>
    <w:p w14:paraId="7E8633BF" w14:textId="77777777" w:rsidR="00C80745" w:rsidRDefault="00C80745" w:rsidP="00617B4A">
      <w:pPr>
        <w:pStyle w:val="PrrafoIEEE"/>
      </w:pPr>
    </w:p>
    <w:p w14:paraId="05E80BC3" w14:textId="77777777" w:rsidR="003607F5" w:rsidRDefault="003607F5" w:rsidP="00617B4A">
      <w:pPr>
        <w:pStyle w:val="PrrafoIEEE"/>
      </w:pPr>
    </w:p>
    <w:p w14:paraId="59C27E92" w14:textId="77777777" w:rsidR="003607F5" w:rsidRDefault="003607F5" w:rsidP="00617B4A">
      <w:pPr>
        <w:pStyle w:val="PrrafoIEEE"/>
      </w:pPr>
    </w:p>
    <w:p w14:paraId="3519BBC2" w14:textId="77777777" w:rsidR="003607F5" w:rsidRDefault="003607F5" w:rsidP="00617B4A">
      <w:pPr>
        <w:pStyle w:val="PrrafoIEEE"/>
      </w:pPr>
    </w:p>
    <w:p w14:paraId="25477214" w14:textId="77777777" w:rsidR="00C80745" w:rsidRPr="00C80745" w:rsidRDefault="00C80745" w:rsidP="00617B4A">
      <w:pPr>
        <w:pStyle w:val="PrrafoIEEE"/>
      </w:pPr>
    </w:p>
    <w:p w14:paraId="6029679C" w14:textId="77777777" w:rsidR="00602376" w:rsidRDefault="00602376" w:rsidP="00B218C6">
      <w:pPr>
        <w:pStyle w:val="Ttulo3"/>
        <w:rPr>
          <w:rFonts w:cs="Arial"/>
          <w:lang w:val="es-CO"/>
        </w:rPr>
      </w:pPr>
      <w:bookmarkStart w:id="104" w:name="_Toc163486250"/>
      <w:bookmarkStart w:id="105" w:name="_Toc164100700"/>
      <w:r w:rsidRPr="002F4F41">
        <w:rPr>
          <w:rFonts w:cs="Arial"/>
          <w:lang w:val="es-CO"/>
        </w:rPr>
        <w:t>Ejemplo de nivel 3</w:t>
      </w:r>
      <w:bookmarkEnd w:id="104"/>
      <w:bookmarkEnd w:id="105"/>
    </w:p>
    <w:p w14:paraId="2DD79744" w14:textId="77777777" w:rsidR="00C80745" w:rsidRDefault="00C80745" w:rsidP="00617B4A">
      <w:pPr>
        <w:pStyle w:val="PrrafoIEEE"/>
      </w:pPr>
    </w:p>
    <w:p w14:paraId="2B837443" w14:textId="77777777" w:rsidR="00C80745" w:rsidRDefault="00C80745" w:rsidP="00617B4A">
      <w:pPr>
        <w:pStyle w:val="PrrafoIEEE"/>
      </w:pPr>
    </w:p>
    <w:p w14:paraId="2D721D15" w14:textId="77777777" w:rsidR="003607F5" w:rsidRDefault="003607F5" w:rsidP="00617B4A">
      <w:pPr>
        <w:pStyle w:val="PrrafoIEEE"/>
      </w:pPr>
    </w:p>
    <w:p w14:paraId="0A7A9B5E" w14:textId="77777777" w:rsidR="003607F5" w:rsidRDefault="003607F5" w:rsidP="00617B4A">
      <w:pPr>
        <w:pStyle w:val="PrrafoIEEE"/>
      </w:pPr>
    </w:p>
    <w:p w14:paraId="4FEA34FF" w14:textId="77777777" w:rsidR="003607F5" w:rsidRDefault="003607F5" w:rsidP="00617B4A">
      <w:pPr>
        <w:pStyle w:val="PrrafoIEEE"/>
      </w:pPr>
    </w:p>
    <w:p w14:paraId="0592F1F1" w14:textId="77777777" w:rsidR="00C80745" w:rsidRDefault="00C80745" w:rsidP="00617B4A">
      <w:pPr>
        <w:pStyle w:val="PrrafoIEEE"/>
      </w:pPr>
    </w:p>
    <w:p w14:paraId="3A113910" w14:textId="77777777" w:rsidR="00C80745" w:rsidRPr="00C80745" w:rsidRDefault="00C80745" w:rsidP="00617B4A">
      <w:pPr>
        <w:pStyle w:val="PrrafoIEEE"/>
      </w:pPr>
    </w:p>
    <w:p w14:paraId="2F78A703" w14:textId="77777777" w:rsidR="00602376" w:rsidRDefault="00602376" w:rsidP="00B218C6">
      <w:pPr>
        <w:pStyle w:val="Ttulo3"/>
        <w:rPr>
          <w:rFonts w:cs="Arial"/>
          <w:lang w:val="es-CO"/>
        </w:rPr>
      </w:pPr>
      <w:bookmarkStart w:id="106" w:name="_Toc163486251"/>
      <w:bookmarkStart w:id="107" w:name="_Toc164100701"/>
      <w:r w:rsidRPr="00A9406E">
        <w:rPr>
          <w:rFonts w:cs="Arial"/>
          <w:lang w:val="es-CO"/>
        </w:rPr>
        <w:t>Ejemplo de nivel 3</w:t>
      </w:r>
      <w:bookmarkEnd w:id="106"/>
      <w:bookmarkEnd w:id="107"/>
    </w:p>
    <w:p w14:paraId="16224F3F" w14:textId="77777777" w:rsidR="00C80745" w:rsidRDefault="00C80745" w:rsidP="00617B4A">
      <w:pPr>
        <w:pStyle w:val="PrrafoIEEE"/>
      </w:pPr>
    </w:p>
    <w:p w14:paraId="2B26D318" w14:textId="77777777" w:rsidR="00C80745" w:rsidRDefault="00C80745" w:rsidP="00617B4A">
      <w:pPr>
        <w:pStyle w:val="PrrafoIEEE"/>
      </w:pPr>
    </w:p>
    <w:p w14:paraId="69F06827" w14:textId="77777777" w:rsidR="003607F5" w:rsidRDefault="003607F5" w:rsidP="00617B4A">
      <w:pPr>
        <w:pStyle w:val="PrrafoIEEE"/>
      </w:pPr>
    </w:p>
    <w:p w14:paraId="7F5690A3" w14:textId="77777777" w:rsidR="003607F5" w:rsidRDefault="003607F5" w:rsidP="00617B4A">
      <w:pPr>
        <w:pStyle w:val="PrrafoIEEE"/>
      </w:pPr>
    </w:p>
    <w:p w14:paraId="02B13EFF" w14:textId="77777777" w:rsidR="003607F5" w:rsidRPr="00C80745" w:rsidRDefault="003607F5" w:rsidP="00617B4A">
      <w:pPr>
        <w:pStyle w:val="PrrafoIEEE"/>
      </w:pPr>
    </w:p>
    <w:p w14:paraId="42ABE1AD" w14:textId="77777777" w:rsidR="00602376" w:rsidRDefault="00602376" w:rsidP="00CF5F5F">
      <w:pPr>
        <w:pStyle w:val="Ttulo2"/>
      </w:pPr>
      <w:bookmarkStart w:id="108" w:name="_Toc163486252"/>
      <w:bookmarkStart w:id="109" w:name="_Toc164100702"/>
      <w:r>
        <w:t>Ejemplo nivel 2</w:t>
      </w:r>
      <w:bookmarkEnd w:id="108"/>
      <w:bookmarkEnd w:id="109"/>
    </w:p>
    <w:p w14:paraId="2919D91A" w14:textId="77777777" w:rsidR="00C80745" w:rsidRDefault="00C80745" w:rsidP="00617B4A">
      <w:pPr>
        <w:pStyle w:val="PrrafoIEEE"/>
      </w:pPr>
    </w:p>
    <w:p w14:paraId="03D3AD4F" w14:textId="77777777" w:rsidR="00C80745" w:rsidRDefault="00C80745" w:rsidP="00617B4A">
      <w:pPr>
        <w:pStyle w:val="PrrafoIEEE"/>
      </w:pPr>
    </w:p>
    <w:p w14:paraId="0B81EBEE" w14:textId="77777777" w:rsidR="003607F5" w:rsidRDefault="003607F5" w:rsidP="00617B4A">
      <w:pPr>
        <w:pStyle w:val="PrrafoIEEE"/>
      </w:pPr>
    </w:p>
    <w:p w14:paraId="72B20D9D" w14:textId="77777777" w:rsidR="003607F5" w:rsidRDefault="003607F5" w:rsidP="00617B4A">
      <w:pPr>
        <w:pStyle w:val="PrrafoIEEE"/>
      </w:pPr>
    </w:p>
    <w:p w14:paraId="56FD7D8B" w14:textId="77777777" w:rsidR="00602376" w:rsidRPr="00960E53" w:rsidRDefault="00602376" w:rsidP="00CF5F5F">
      <w:pPr>
        <w:pStyle w:val="Ttulo2"/>
      </w:pPr>
      <w:bookmarkStart w:id="110" w:name="_Toc163486253"/>
      <w:bookmarkStart w:id="111" w:name="_Toc164100703"/>
      <w:r>
        <w:lastRenderedPageBreak/>
        <w:t>Conclusiones del capítulo</w:t>
      </w:r>
      <w:bookmarkEnd w:id="110"/>
      <w:bookmarkEnd w:id="111"/>
    </w:p>
    <w:p w14:paraId="776E85A5" w14:textId="77777777" w:rsidR="007A5A5E" w:rsidRDefault="007A5A5E" w:rsidP="00617B4A">
      <w:pPr>
        <w:pStyle w:val="PrrafoIEEE"/>
      </w:pPr>
      <w:bookmarkStart w:id="112" w:name="_Hlk68560097"/>
    </w:p>
    <w:p w14:paraId="28D36DC7" w14:textId="77777777" w:rsidR="007A5A5E" w:rsidRDefault="007A5A5E" w:rsidP="00617B4A">
      <w:pPr>
        <w:pStyle w:val="PrrafoIEEE"/>
      </w:pPr>
    </w:p>
    <w:p w14:paraId="06A024B9" w14:textId="77777777" w:rsidR="0096701A" w:rsidRDefault="0096701A" w:rsidP="00617B4A">
      <w:pPr>
        <w:pStyle w:val="PrrafoIEEE"/>
      </w:pPr>
    </w:p>
    <w:p w14:paraId="18329D97" w14:textId="77777777" w:rsidR="0096701A" w:rsidRDefault="0096701A" w:rsidP="007C42B7">
      <w:pPr>
        <w:rPr>
          <w:lang w:val="es-CO"/>
        </w:rPr>
        <w:sectPr w:rsidR="0096701A" w:rsidSect="009749FE">
          <w:headerReference w:type="default" r:id="rId33"/>
          <w:pgSz w:w="12242" w:h="15842" w:code="1"/>
          <w:pgMar w:top="1009" w:right="936" w:bottom="1009" w:left="936" w:header="709" w:footer="709" w:gutter="0"/>
          <w:cols w:space="708"/>
          <w:titlePg/>
          <w:docGrid w:linePitch="360"/>
        </w:sectPr>
      </w:pPr>
    </w:p>
    <w:p w14:paraId="1D1D9049" w14:textId="3E3E856B" w:rsidR="003A6EB7" w:rsidRPr="00E06BBA" w:rsidRDefault="003A6EB7" w:rsidP="00B218C6">
      <w:pPr>
        <w:pStyle w:val="Ttulo1"/>
        <w:rPr>
          <w:lang w:val="es-CO"/>
        </w:rPr>
      </w:pPr>
      <w:bookmarkStart w:id="113" w:name="_Toc163486254"/>
      <w:bookmarkStart w:id="114" w:name="_Toc164100704"/>
      <w:r w:rsidRPr="00E06BBA">
        <w:rPr>
          <w:lang w:val="es-CO"/>
        </w:rPr>
        <w:lastRenderedPageBreak/>
        <w:t>conclusiones</w:t>
      </w:r>
      <w:r w:rsidR="00582821">
        <w:rPr>
          <w:lang w:val="es-CO"/>
        </w:rPr>
        <w:t xml:space="preserve"> y </w:t>
      </w:r>
      <w:r w:rsidR="00623906">
        <w:rPr>
          <w:lang w:val="es-CO"/>
        </w:rPr>
        <w:t>APORTES</w:t>
      </w:r>
      <w:bookmarkEnd w:id="113"/>
      <w:bookmarkEnd w:id="114"/>
    </w:p>
    <w:p w14:paraId="3A37DE87" w14:textId="21E3E3FF" w:rsidR="00623906" w:rsidRDefault="00623906" w:rsidP="00CF5F5F">
      <w:pPr>
        <w:pStyle w:val="Ttulo2"/>
      </w:pPr>
      <w:bookmarkStart w:id="115" w:name="_Toc163486255"/>
      <w:bookmarkStart w:id="116" w:name="_Toc164100705"/>
      <w:r>
        <w:t>Conclusiones</w:t>
      </w:r>
      <w:bookmarkEnd w:id="115"/>
      <w:bookmarkEnd w:id="116"/>
    </w:p>
    <w:p w14:paraId="445195E1" w14:textId="77777777" w:rsidR="00623906" w:rsidRDefault="00623906" w:rsidP="00617B4A">
      <w:pPr>
        <w:pStyle w:val="PrrafoIEEE"/>
      </w:pPr>
    </w:p>
    <w:p w14:paraId="6C4CC456" w14:textId="77777777" w:rsidR="00623906" w:rsidRDefault="00623906" w:rsidP="00617B4A">
      <w:pPr>
        <w:pStyle w:val="PrrafoIEEE"/>
      </w:pPr>
    </w:p>
    <w:p w14:paraId="21022865" w14:textId="77777777" w:rsidR="00C80745" w:rsidRDefault="00C80745" w:rsidP="00617B4A">
      <w:pPr>
        <w:pStyle w:val="PrrafoIEEE"/>
      </w:pPr>
    </w:p>
    <w:p w14:paraId="63771D53" w14:textId="77777777" w:rsidR="00C80745" w:rsidRDefault="00C80745" w:rsidP="00617B4A">
      <w:pPr>
        <w:pStyle w:val="PrrafoIEEE"/>
      </w:pPr>
    </w:p>
    <w:p w14:paraId="3E8A757D" w14:textId="77777777" w:rsidR="00C80745" w:rsidRDefault="00C80745" w:rsidP="00617B4A">
      <w:pPr>
        <w:pStyle w:val="PrrafoIEEE"/>
      </w:pPr>
    </w:p>
    <w:p w14:paraId="6541EAB0" w14:textId="77777777" w:rsidR="00C80745" w:rsidRDefault="00C80745" w:rsidP="00617B4A">
      <w:pPr>
        <w:pStyle w:val="PrrafoIEEE"/>
      </w:pPr>
    </w:p>
    <w:p w14:paraId="218CE4DE" w14:textId="77777777" w:rsidR="00C80745" w:rsidRDefault="00C80745" w:rsidP="00617B4A">
      <w:pPr>
        <w:pStyle w:val="PrrafoIEEE"/>
      </w:pPr>
    </w:p>
    <w:p w14:paraId="5FD039F7" w14:textId="77777777" w:rsidR="00C80745" w:rsidRDefault="00C80745" w:rsidP="00617B4A">
      <w:pPr>
        <w:pStyle w:val="PrrafoIEEE"/>
      </w:pPr>
    </w:p>
    <w:p w14:paraId="60E74275" w14:textId="77777777" w:rsidR="00C80745" w:rsidRDefault="00C80745" w:rsidP="00617B4A">
      <w:pPr>
        <w:pStyle w:val="PrrafoIEEE"/>
      </w:pPr>
    </w:p>
    <w:p w14:paraId="0807C19E" w14:textId="77777777" w:rsidR="00C80745" w:rsidRDefault="00C80745" w:rsidP="00617B4A">
      <w:pPr>
        <w:pStyle w:val="PrrafoIEEE"/>
      </w:pPr>
    </w:p>
    <w:p w14:paraId="24FC339C" w14:textId="77777777" w:rsidR="00C80745" w:rsidRDefault="00C80745" w:rsidP="00617B4A">
      <w:pPr>
        <w:pStyle w:val="PrrafoIEEE"/>
      </w:pPr>
    </w:p>
    <w:p w14:paraId="3A31055F" w14:textId="7BFA8701" w:rsidR="00623906" w:rsidRDefault="00623906" w:rsidP="00CF5F5F">
      <w:pPr>
        <w:pStyle w:val="Ttulo2"/>
      </w:pPr>
      <w:bookmarkStart w:id="117" w:name="_Toc163486256"/>
      <w:bookmarkStart w:id="118" w:name="_Toc164100706"/>
      <w:r>
        <w:t>Aportes</w:t>
      </w:r>
      <w:bookmarkEnd w:id="117"/>
      <w:bookmarkEnd w:id="118"/>
    </w:p>
    <w:p w14:paraId="684880DE" w14:textId="77777777" w:rsidR="00623906" w:rsidRDefault="00623906" w:rsidP="00124760">
      <w:pPr>
        <w:pStyle w:val="PrrafoIEEE"/>
      </w:pPr>
    </w:p>
    <w:p w14:paraId="59F0BA03" w14:textId="77777777" w:rsidR="00C80745" w:rsidRDefault="00C80745" w:rsidP="00124760">
      <w:pPr>
        <w:pStyle w:val="PrrafoIEEE"/>
      </w:pPr>
    </w:p>
    <w:p w14:paraId="792E3269" w14:textId="77777777" w:rsidR="00C80745" w:rsidRDefault="00C80745" w:rsidP="00124760">
      <w:pPr>
        <w:pStyle w:val="PrrafoIEEE"/>
      </w:pPr>
    </w:p>
    <w:p w14:paraId="6435EC2D" w14:textId="77777777" w:rsidR="00C80745" w:rsidRDefault="00C80745" w:rsidP="00124760">
      <w:pPr>
        <w:pStyle w:val="PrrafoIEEE"/>
      </w:pPr>
    </w:p>
    <w:p w14:paraId="459C21C6" w14:textId="77777777" w:rsidR="00C80745" w:rsidRDefault="00C80745" w:rsidP="00124760">
      <w:pPr>
        <w:pStyle w:val="PrrafoIEEE"/>
      </w:pPr>
    </w:p>
    <w:p w14:paraId="52F4A0C2" w14:textId="77777777" w:rsidR="00C80745" w:rsidRDefault="00C80745" w:rsidP="00124760">
      <w:pPr>
        <w:pStyle w:val="PrrafoIEEE"/>
      </w:pPr>
    </w:p>
    <w:p w14:paraId="4DDB191E" w14:textId="77777777" w:rsidR="00C80745" w:rsidRDefault="00C80745" w:rsidP="00124760">
      <w:pPr>
        <w:pStyle w:val="PrrafoIEEE"/>
      </w:pPr>
    </w:p>
    <w:p w14:paraId="0AFC549D" w14:textId="77777777" w:rsidR="00C80745" w:rsidRDefault="00C80745" w:rsidP="00124760">
      <w:pPr>
        <w:pStyle w:val="PrrafoIEEE"/>
      </w:pPr>
    </w:p>
    <w:p w14:paraId="234379B7" w14:textId="77777777" w:rsidR="00C80745" w:rsidRDefault="00C80745" w:rsidP="00124760">
      <w:pPr>
        <w:pStyle w:val="PrrafoIEEE"/>
      </w:pPr>
    </w:p>
    <w:p w14:paraId="380F05C0" w14:textId="77777777" w:rsidR="00C80745" w:rsidRDefault="00C80745" w:rsidP="00124760">
      <w:pPr>
        <w:pStyle w:val="PrrafoIEEE"/>
      </w:pPr>
    </w:p>
    <w:p w14:paraId="3D7B73A8" w14:textId="77777777" w:rsidR="00623906" w:rsidRDefault="00623906" w:rsidP="00124760">
      <w:pPr>
        <w:pStyle w:val="PrrafoIEEE"/>
      </w:pPr>
    </w:p>
    <w:p w14:paraId="530D1D50" w14:textId="64B56178" w:rsidR="00623906" w:rsidRDefault="00623906" w:rsidP="00CF5F5F">
      <w:pPr>
        <w:pStyle w:val="Ttulo2"/>
      </w:pPr>
      <w:bookmarkStart w:id="119" w:name="_Toc163486257"/>
      <w:bookmarkStart w:id="120" w:name="_Toc164100707"/>
      <w:r>
        <w:t>Trabajos futuros</w:t>
      </w:r>
      <w:bookmarkEnd w:id="119"/>
      <w:bookmarkEnd w:id="120"/>
    </w:p>
    <w:p w14:paraId="64B3F9EC" w14:textId="77777777" w:rsidR="00623906" w:rsidRDefault="00623906" w:rsidP="00124760">
      <w:pPr>
        <w:pStyle w:val="PrrafoIEEE"/>
      </w:pPr>
    </w:p>
    <w:p w14:paraId="5D1C3C3E" w14:textId="77777777" w:rsidR="00623906" w:rsidRDefault="00623906" w:rsidP="00124760">
      <w:pPr>
        <w:pStyle w:val="PrrafoIEEE"/>
      </w:pPr>
    </w:p>
    <w:p w14:paraId="444EDB35" w14:textId="01C1AD3D" w:rsidR="00623906" w:rsidRPr="00623906" w:rsidRDefault="00623906" w:rsidP="00CF5F5F">
      <w:pPr>
        <w:pStyle w:val="Ttulo2"/>
      </w:pPr>
      <w:bookmarkStart w:id="121" w:name="_Toc163486258"/>
      <w:bookmarkStart w:id="122" w:name="_Toc164100708"/>
      <w:r>
        <w:lastRenderedPageBreak/>
        <w:t>Discusiones</w:t>
      </w:r>
      <w:bookmarkEnd w:id="121"/>
      <w:bookmarkEnd w:id="122"/>
    </w:p>
    <w:p w14:paraId="7D3DC408" w14:textId="3D49C0E2" w:rsidR="00623906" w:rsidRPr="00582821" w:rsidRDefault="00623906" w:rsidP="00124760">
      <w:pPr>
        <w:pStyle w:val="PrrafoIEEE"/>
        <w:rPr>
          <w:rFonts w:cs="Arial"/>
        </w:rPr>
      </w:pPr>
    </w:p>
    <w:p w14:paraId="38F98D9C" w14:textId="77777777" w:rsidR="00507D9B" w:rsidRDefault="00507D9B" w:rsidP="00124760">
      <w:pPr>
        <w:pStyle w:val="PrrafoIEEE"/>
        <w:rPr>
          <w:rFonts w:cs="Arial"/>
        </w:rPr>
      </w:pPr>
    </w:p>
    <w:p w14:paraId="67F85AEE" w14:textId="77777777" w:rsidR="00182607" w:rsidRDefault="00182607" w:rsidP="00124760">
      <w:pPr>
        <w:pStyle w:val="PrrafoIEEE"/>
        <w:rPr>
          <w:rFonts w:cs="Arial"/>
        </w:rPr>
      </w:pPr>
    </w:p>
    <w:p w14:paraId="40665466" w14:textId="77777777" w:rsidR="00543674" w:rsidRDefault="00543674" w:rsidP="00441F49">
      <w:pPr>
        <w:ind w:left="360" w:hanging="360"/>
        <w:rPr>
          <w:rFonts w:cs="Arial"/>
        </w:rPr>
        <w:sectPr w:rsidR="00543674" w:rsidSect="009749FE">
          <w:headerReference w:type="default" r:id="rId34"/>
          <w:pgSz w:w="12242" w:h="15842" w:code="1"/>
          <w:pgMar w:top="1009" w:right="936" w:bottom="1009" w:left="936" w:header="709" w:footer="709" w:gutter="0"/>
          <w:cols w:space="708"/>
          <w:titlePg/>
          <w:docGrid w:linePitch="360"/>
        </w:sectPr>
      </w:pPr>
    </w:p>
    <w:p w14:paraId="4D35B6B8" w14:textId="403A086C" w:rsidR="007C2E4D" w:rsidRDefault="00202F7F" w:rsidP="00B218C6">
      <w:pPr>
        <w:pStyle w:val="Ttulo1"/>
        <w:numPr>
          <w:ilvl w:val="0"/>
          <w:numId w:val="0"/>
        </w:numPr>
        <w:ind w:left="432"/>
        <w:rPr>
          <w:lang w:val="en-US"/>
        </w:rPr>
      </w:pPr>
      <w:bookmarkStart w:id="123" w:name="_Toc163486259"/>
      <w:bookmarkStart w:id="124" w:name="_Toc164100709"/>
      <w:r w:rsidRPr="008654C3">
        <w:rPr>
          <w:lang w:val="en-US"/>
        </w:rPr>
        <w:lastRenderedPageBreak/>
        <w:t>REFERENCIAS</w:t>
      </w:r>
      <w:bookmarkEnd w:id="123"/>
      <w:bookmarkEnd w:id="124"/>
    </w:p>
    <w:p w14:paraId="19034482" w14:textId="2F1D6FB8" w:rsidR="00155668" w:rsidRPr="00155668" w:rsidRDefault="00C84417" w:rsidP="00155668">
      <w:pPr>
        <w:widowControl w:val="0"/>
        <w:autoSpaceDE w:val="0"/>
        <w:autoSpaceDN w:val="0"/>
        <w:adjustRightInd w:val="0"/>
        <w:ind w:left="640" w:hanging="640"/>
        <w:rPr>
          <w:noProof/>
          <w:sz w:val="22"/>
        </w:rPr>
      </w:pPr>
      <w:r w:rsidRPr="00E8765A">
        <w:rPr>
          <w:rFonts w:cs="Arial"/>
          <w:lang w:val="en-US"/>
        </w:rPr>
        <w:fldChar w:fldCharType="begin" w:fldLock="1"/>
      </w:r>
      <w:r w:rsidRPr="00E8765A">
        <w:rPr>
          <w:rFonts w:cs="Arial"/>
          <w:lang w:val="es-CO"/>
        </w:rPr>
        <w:instrText xml:space="preserve">ADDIN Mendeley Bibliography CSL_BIBLIOGRAPHY </w:instrText>
      </w:r>
      <w:r w:rsidRPr="00E8765A">
        <w:rPr>
          <w:rFonts w:cs="Arial"/>
          <w:lang w:val="en-US"/>
        </w:rPr>
        <w:fldChar w:fldCharType="separate"/>
      </w:r>
      <w:r w:rsidR="00155668" w:rsidRPr="00155668">
        <w:rPr>
          <w:noProof/>
          <w:sz w:val="22"/>
        </w:rPr>
        <w:t>[1]</w:t>
      </w:r>
      <w:r w:rsidR="00155668" w:rsidRPr="00155668">
        <w:rPr>
          <w:noProof/>
          <w:sz w:val="22"/>
        </w:rPr>
        <w:tab/>
        <w:t xml:space="preserve">R. H. Sampieri, </w:t>
      </w:r>
      <w:r w:rsidR="00155668" w:rsidRPr="00155668">
        <w:rPr>
          <w:i/>
          <w:iCs/>
          <w:noProof/>
          <w:sz w:val="22"/>
        </w:rPr>
        <w:t>CUC Metodología de la Investigación</w:t>
      </w:r>
      <w:r w:rsidR="00155668" w:rsidRPr="00155668">
        <w:rPr>
          <w:noProof/>
          <w:sz w:val="22"/>
        </w:rPr>
        <w:t>. 2014.</w:t>
      </w:r>
    </w:p>
    <w:p w14:paraId="2D67F4B0" w14:textId="77777777" w:rsidR="00155668" w:rsidRPr="00155668" w:rsidRDefault="00155668" w:rsidP="00155668">
      <w:pPr>
        <w:widowControl w:val="0"/>
        <w:autoSpaceDE w:val="0"/>
        <w:autoSpaceDN w:val="0"/>
        <w:adjustRightInd w:val="0"/>
        <w:ind w:left="640" w:hanging="640"/>
        <w:rPr>
          <w:noProof/>
          <w:sz w:val="22"/>
        </w:rPr>
      </w:pPr>
      <w:r w:rsidRPr="00155668">
        <w:rPr>
          <w:noProof/>
          <w:sz w:val="22"/>
        </w:rPr>
        <w:t>[2]</w:t>
      </w:r>
      <w:r w:rsidRPr="00155668">
        <w:rPr>
          <w:noProof/>
          <w:sz w:val="22"/>
        </w:rPr>
        <w:tab/>
        <w:t xml:space="preserve">G. Badiali </w:t>
      </w:r>
      <w:r w:rsidRPr="00155668">
        <w:rPr>
          <w:i/>
          <w:iCs/>
          <w:noProof/>
          <w:sz w:val="22"/>
        </w:rPr>
        <w:t>et al.</w:t>
      </w:r>
      <w:r w:rsidRPr="00155668">
        <w:rPr>
          <w:noProof/>
          <w:sz w:val="22"/>
        </w:rPr>
        <w:t xml:space="preserve">, “CUC Review on Augmented Reality in Oral and Cranio-Maxillofacial Surgery: Toward ‘Surgery-Specific’ Head-Up Displays,” </w:t>
      </w:r>
      <w:r w:rsidRPr="00155668">
        <w:rPr>
          <w:i/>
          <w:iCs/>
          <w:noProof/>
          <w:sz w:val="22"/>
        </w:rPr>
        <w:t>IEEE Access</w:t>
      </w:r>
      <w:r w:rsidRPr="00155668">
        <w:rPr>
          <w:noProof/>
          <w:sz w:val="22"/>
        </w:rPr>
        <w:t>, vol. 8, pp. 59015–59028, 2020, doi: 10.1109/ACCESS.2020.2973298.</w:t>
      </w:r>
    </w:p>
    <w:p w14:paraId="0822C607" w14:textId="77777777" w:rsidR="00155668" w:rsidRPr="00155668" w:rsidRDefault="00155668" w:rsidP="00155668">
      <w:pPr>
        <w:widowControl w:val="0"/>
        <w:autoSpaceDE w:val="0"/>
        <w:autoSpaceDN w:val="0"/>
        <w:adjustRightInd w:val="0"/>
        <w:ind w:left="640" w:hanging="640"/>
        <w:rPr>
          <w:noProof/>
          <w:sz w:val="22"/>
        </w:rPr>
      </w:pPr>
      <w:r w:rsidRPr="00155668">
        <w:rPr>
          <w:noProof/>
          <w:sz w:val="22"/>
        </w:rPr>
        <w:t>[3]</w:t>
      </w:r>
      <w:r w:rsidRPr="00155668">
        <w:rPr>
          <w:noProof/>
          <w:sz w:val="22"/>
        </w:rPr>
        <w:tab/>
        <w:t xml:space="preserve">L. E. Gutiérrez </w:t>
      </w:r>
      <w:r w:rsidRPr="00155668">
        <w:rPr>
          <w:i/>
          <w:iCs/>
          <w:noProof/>
          <w:sz w:val="22"/>
        </w:rPr>
        <w:t>et al.</w:t>
      </w:r>
      <w:r w:rsidRPr="00155668">
        <w:rPr>
          <w:noProof/>
          <w:sz w:val="22"/>
        </w:rPr>
        <w:t xml:space="preserve">, “Combined Framework of Multicriteria Methods to Identify Quality Attributes in Augmented Reality Applications,” </w:t>
      </w:r>
      <w:r w:rsidRPr="00155668">
        <w:rPr>
          <w:i/>
          <w:iCs/>
          <w:noProof/>
          <w:sz w:val="22"/>
        </w:rPr>
        <w:t>Mathematics</w:t>
      </w:r>
      <w:r w:rsidRPr="00155668">
        <w:rPr>
          <w:noProof/>
          <w:sz w:val="22"/>
        </w:rPr>
        <w:t>, vol. 11, no. 13, pp. 1–39, Jun. 2023, doi: 10.3390/math11132834.</w:t>
      </w:r>
    </w:p>
    <w:p w14:paraId="26BA14AF" w14:textId="429BD2A0" w:rsidR="003032C4" w:rsidRDefault="00C84417" w:rsidP="003032C4">
      <w:pPr>
        <w:rPr>
          <w:lang w:val="en-US"/>
        </w:rPr>
      </w:pPr>
      <w:r w:rsidRPr="00E8765A">
        <w:rPr>
          <w:rFonts w:cs="Arial"/>
          <w:lang w:val="en-US"/>
        </w:rPr>
        <w:fldChar w:fldCharType="end"/>
      </w:r>
    </w:p>
    <w:p w14:paraId="63592650" w14:textId="77777777" w:rsidR="00C80745" w:rsidRDefault="00C80745" w:rsidP="003032C4">
      <w:pPr>
        <w:rPr>
          <w:lang w:val="en-US"/>
        </w:rPr>
      </w:pPr>
    </w:p>
    <w:p w14:paraId="4F92DD41" w14:textId="77777777" w:rsidR="00C80745" w:rsidRDefault="00C80745" w:rsidP="003032C4">
      <w:pPr>
        <w:rPr>
          <w:lang w:val="en-US"/>
        </w:rPr>
      </w:pPr>
    </w:p>
    <w:p w14:paraId="15A325EC" w14:textId="77777777" w:rsidR="00C80745" w:rsidRDefault="00C80745" w:rsidP="003032C4">
      <w:pPr>
        <w:rPr>
          <w:lang w:val="en-US"/>
        </w:rPr>
      </w:pPr>
    </w:p>
    <w:p w14:paraId="28A2617B" w14:textId="77777777" w:rsidR="00C80745" w:rsidRDefault="00C80745" w:rsidP="003032C4">
      <w:pPr>
        <w:rPr>
          <w:lang w:val="en-US"/>
        </w:rPr>
      </w:pPr>
    </w:p>
    <w:p w14:paraId="3F52597E" w14:textId="77777777" w:rsidR="00C80745" w:rsidRDefault="00C80745" w:rsidP="003032C4">
      <w:pPr>
        <w:rPr>
          <w:lang w:val="en-US"/>
        </w:rPr>
      </w:pPr>
    </w:p>
    <w:p w14:paraId="17CF916E" w14:textId="77777777" w:rsidR="00C80745" w:rsidRDefault="00C80745" w:rsidP="003032C4">
      <w:pPr>
        <w:rPr>
          <w:lang w:val="en-US"/>
        </w:rPr>
      </w:pPr>
    </w:p>
    <w:p w14:paraId="6C779B2A" w14:textId="77777777" w:rsidR="00C80745" w:rsidRDefault="00C80745" w:rsidP="003032C4">
      <w:pPr>
        <w:rPr>
          <w:lang w:val="en-US"/>
        </w:rPr>
      </w:pPr>
    </w:p>
    <w:p w14:paraId="657BAD96" w14:textId="77777777" w:rsidR="00C80745" w:rsidRDefault="00C80745" w:rsidP="003032C4">
      <w:pPr>
        <w:rPr>
          <w:lang w:val="en-US"/>
        </w:rPr>
      </w:pPr>
    </w:p>
    <w:p w14:paraId="461DFD55" w14:textId="77777777" w:rsidR="00C80745" w:rsidRDefault="00C80745" w:rsidP="003032C4">
      <w:pPr>
        <w:rPr>
          <w:lang w:val="en-US"/>
        </w:rPr>
      </w:pPr>
    </w:p>
    <w:p w14:paraId="36EF4648" w14:textId="77777777" w:rsidR="00C80745" w:rsidRDefault="00C80745" w:rsidP="003032C4">
      <w:pPr>
        <w:rPr>
          <w:lang w:val="en-US"/>
        </w:rPr>
      </w:pPr>
    </w:p>
    <w:p w14:paraId="73F7FE4D" w14:textId="77777777" w:rsidR="00C80745" w:rsidRDefault="00C80745" w:rsidP="003032C4">
      <w:pPr>
        <w:rPr>
          <w:lang w:val="en-US"/>
        </w:rPr>
      </w:pPr>
    </w:p>
    <w:p w14:paraId="3DF27D4E" w14:textId="77777777" w:rsidR="00C80745" w:rsidRDefault="00C80745" w:rsidP="003032C4">
      <w:pPr>
        <w:rPr>
          <w:lang w:val="en-US"/>
        </w:rPr>
      </w:pPr>
    </w:p>
    <w:p w14:paraId="029D08BE" w14:textId="77777777" w:rsidR="00C80745" w:rsidRDefault="00C80745" w:rsidP="003032C4">
      <w:pPr>
        <w:rPr>
          <w:lang w:val="en-US"/>
        </w:rPr>
      </w:pPr>
    </w:p>
    <w:p w14:paraId="081E37B5" w14:textId="77777777" w:rsidR="00C80745" w:rsidRDefault="00C80745" w:rsidP="003032C4">
      <w:pPr>
        <w:rPr>
          <w:lang w:val="en-US"/>
        </w:rPr>
      </w:pPr>
    </w:p>
    <w:p w14:paraId="1819CBC8" w14:textId="77777777" w:rsidR="00C80745" w:rsidRDefault="00C80745" w:rsidP="003032C4">
      <w:pPr>
        <w:rPr>
          <w:lang w:val="en-US"/>
        </w:rPr>
      </w:pPr>
    </w:p>
    <w:p w14:paraId="3E30A6E2" w14:textId="77777777" w:rsidR="00C80745" w:rsidRDefault="00C80745" w:rsidP="003032C4">
      <w:pPr>
        <w:rPr>
          <w:lang w:val="en-US"/>
        </w:rPr>
      </w:pPr>
    </w:p>
    <w:p w14:paraId="00F198CC" w14:textId="77777777" w:rsidR="00C80745" w:rsidRDefault="00C80745" w:rsidP="003032C4">
      <w:pPr>
        <w:rPr>
          <w:lang w:val="en-US"/>
        </w:rPr>
      </w:pPr>
    </w:p>
    <w:p w14:paraId="6B4C1AC8" w14:textId="77777777" w:rsidR="00C80745" w:rsidRDefault="00C80745" w:rsidP="003032C4">
      <w:pPr>
        <w:rPr>
          <w:lang w:val="en-US"/>
        </w:rPr>
      </w:pPr>
    </w:p>
    <w:p w14:paraId="2AF19542" w14:textId="77777777" w:rsidR="00C80745" w:rsidRDefault="00C80745" w:rsidP="003032C4">
      <w:pPr>
        <w:rPr>
          <w:lang w:val="en-US"/>
        </w:rPr>
      </w:pPr>
    </w:p>
    <w:p w14:paraId="0F377498" w14:textId="77777777" w:rsidR="00C80745" w:rsidRDefault="00C80745" w:rsidP="003032C4">
      <w:pPr>
        <w:rPr>
          <w:lang w:val="en-US"/>
        </w:rPr>
      </w:pPr>
    </w:p>
    <w:p w14:paraId="2B043C73" w14:textId="77777777" w:rsidR="00C80745" w:rsidRDefault="00C80745" w:rsidP="003032C4">
      <w:pPr>
        <w:rPr>
          <w:lang w:val="en-US"/>
        </w:rPr>
      </w:pPr>
    </w:p>
    <w:p w14:paraId="13908173" w14:textId="77777777" w:rsidR="00C80745" w:rsidRDefault="00C80745" w:rsidP="003032C4">
      <w:pPr>
        <w:rPr>
          <w:lang w:val="en-US"/>
        </w:rPr>
      </w:pPr>
    </w:p>
    <w:p w14:paraId="31538916" w14:textId="77777777" w:rsidR="00C80745" w:rsidRDefault="00C80745" w:rsidP="003032C4">
      <w:pPr>
        <w:rPr>
          <w:lang w:val="en-US"/>
        </w:rPr>
      </w:pPr>
    </w:p>
    <w:p w14:paraId="74325450" w14:textId="77777777" w:rsidR="00C80745" w:rsidRDefault="00C80745" w:rsidP="003032C4">
      <w:pPr>
        <w:rPr>
          <w:lang w:val="en-US"/>
        </w:rPr>
      </w:pPr>
    </w:p>
    <w:p w14:paraId="6871BCB6" w14:textId="77777777" w:rsidR="00C80745" w:rsidRDefault="00C80745" w:rsidP="003032C4">
      <w:pPr>
        <w:rPr>
          <w:lang w:val="en-US"/>
        </w:rPr>
      </w:pPr>
    </w:p>
    <w:p w14:paraId="2B82BBA6" w14:textId="77777777" w:rsidR="00C80745" w:rsidRDefault="00C80745" w:rsidP="003032C4">
      <w:pPr>
        <w:rPr>
          <w:lang w:val="en-US"/>
        </w:rPr>
      </w:pPr>
    </w:p>
    <w:p w14:paraId="4416C21D" w14:textId="77777777" w:rsidR="00C80745" w:rsidRDefault="00C80745" w:rsidP="003032C4">
      <w:pPr>
        <w:rPr>
          <w:lang w:val="en-US"/>
        </w:rPr>
      </w:pPr>
    </w:p>
    <w:p w14:paraId="52B82E86" w14:textId="77777777" w:rsidR="00182607" w:rsidRPr="003032C4" w:rsidRDefault="00182607" w:rsidP="003032C4">
      <w:pPr>
        <w:rPr>
          <w:lang w:val="en-US"/>
        </w:rPr>
      </w:pPr>
    </w:p>
    <w:bookmarkEnd w:id="112"/>
    <w:p w14:paraId="0525E695" w14:textId="77777777" w:rsidR="009E5470" w:rsidRDefault="009E5470" w:rsidP="00032BA9">
      <w:pPr>
        <w:rPr>
          <w:lang w:val="en-US"/>
        </w:rPr>
        <w:sectPr w:rsidR="009E5470" w:rsidSect="009749FE">
          <w:headerReference w:type="default" r:id="rId35"/>
          <w:pgSz w:w="12242" w:h="15842" w:code="1"/>
          <w:pgMar w:top="1009" w:right="936" w:bottom="1009" w:left="936" w:header="709" w:footer="709" w:gutter="0"/>
          <w:cols w:space="708"/>
          <w:titlePg/>
          <w:docGrid w:linePitch="360"/>
        </w:sectPr>
      </w:pPr>
    </w:p>
    <w:p w14:paraId="7FC047E5" w14:textId="4591D426" w:rsidR="00032BA9" w:rsidRDefault="009E5470" w:rsidP="00B218C6">
      <w:pPr>
        <w:pStyle w:val="Ttulo1"/>
        <w:numPr>
          <w:ilvl w:val="0"/>
          <w:numId w:val="0"/>
        </w:numPr>
        <w:rPr>
          <w:lang w:val="es-CO"/>
        </w:rPr>
      </w:pPr>
      <w:bookmarkStart w:id="125" w:name="_Ref140002890"/>
      <w:bookmarkStart w:id="126" w:name="_Toc163486260"/>
      <w:bookmarkStart w:id="127" w:name="_Toc164100710"/>
      <w:r w:rsidRPr="004962D1">
        <w:rPr>
          <w:lang w:val="es-CO"/>
        </w:rPr>
        <w:lastRenderedPageBreak/>
        <w:t>AP</w:t>
      </w:r>
      <w:r w:rsidR="009D0AE1">
        <w:rPr>
          <w:lang w:val="es-CO"/>
        </w:rPr>
        <w:t>É</w:t>
      </w:r>
      <w:r w:rsidRPr="004962D1">
        <w:rPr>
          <w:lang w:val="es-CO"/>
        </w:rPr>
        <w:t>NDICE A</w:t>
      </w:r>
      <w:bookmarkEnd w:id="125"/>
      <w:bookmarkEnd w:id="126"/>
      <w:bookmarkEnd w:id="127"/>
    </w:p>
    <w:p w14:paraId="4D4A016C" w14:textId="77777777" w:rsidR="00C80745" w:rsidRDefault="00C80745" w:rsidP="00156EC3">
      <w:pPr>
        <w:pStyle w:val="PrrafoIEEE"/>
      </w:pPr>
    </w:p>
    <w:p w14:paraId="53F22246" w14:textId="77777777" w:rsidR="00C80745" w:rsidRDefault="00C80745" w:rsidP="00156EC3">
      <w:pPr>
        <w:pStyle w:val="PrrafoIEEE"/>
      </w:pPr>
    </w:p>
    <w:p w14:paraId="73F492C3" w14:textId="77777777" w:rsidR="00C80745" w:rsidRDefault="00C80745" w:rsidP="00156EC3">
      <w:pPr>
        <w:pStyle w:val="PrrafoIEEE"/>
      </w:pPr>
    </w:p>
    <w:p w14:paraId="43E5CE9D" w14:textId="77777777" w:rsidR="00C80745" w:rsidRDefault="00C80745" w:rsidP="00156EC3">
      <w:pPr>
        <w:pStyle w:val="PrrafoIEEE"/>
      </w:pPr>
    </w:p>
    <w:p w14:paraId="0569C0BC" w14:textId="77777777" w:rsidR="00C80745" w:rsidRDefault="00C80745" w:rsidP="00156EC3">
      <w:pPr>
        <w:pStyle w:val="PrrafoIEEE"/>
      </w:pPr>
    </w:p>
    <w:p w14:paraId="1EA88C4D" w14:textId="77777777" w:rsidR="00C80745" w:rsidRDefault="00C80745" w:rsidP="00156EC3">
      <w:pPr>
        <w:pStyle w:val="PrrafoIEEE"/>
      </w:pPr>
    </w:p>
    <w:p w14:paraId="02613A4E" w14:textId="77777777" w:rsidR="00C80745" w:rsidRDefault="00C80745" w:rsidP="00156EC3">
      <w:pPr>
        <w:pStyle w:val="PrrafoIEEE"/>
      </w:pPr>
    </w:p>
    <w:p w14:paraId="7F274F9F" w14:textId="77777777" w:rsidR="00C80745" w:rsidRDefault="00C80745" w:rsidP="00156EC3">
      <w:pPr>
        <w:pStyle w:val="PrrafoIEEE"/>
      </w:pPr>
    </w:p>
    <w:p w14:paraId="37E9E7F3" w14:textId="77777777" w:rsidR="00C80745" w:rsidRDefault="00C80745" w:rsidP="00156EC3">
      <w:pPr>
        <w:pStyle w:val="PrrafoIEEE"/>
      </w:pPr>
    </w:p>
    <w:p w14:paraId="3829E723" w14:textId="77777777" w:rsidR="00C80745" w:rsidRDefault="00C80745" w:rsidP="00156EC3">
      <w:pPr>
        <w:pStyle w:val="PrrafoIEEE"/>
      </w:pPr>
    </w:p>
    <w:p w14:paraId="7F016F6C" w14:textId="77777777" w:rsidR="00C80745" w:rsidRDefault="00C80745" w:rsidP="00156EC3">
      <w:pPr>
        <w:pStyle w:val="PrrafoIEEE"/>
      </w:pPr>
    </w:p>
    <w:p w14:paraId="610FBC81" w14:textId="77777777" w:rsidR="00C80745" w:rsidRDefault="00C80745" w:rsidP="00156EC3">
      <w:pPr>
        <w:pStyle w:val="PrrafoIEEE"/>
      </w:pPr>
    </w:p>
    <w:p w14:paraId="582E6AE2" w14:textId="77777777" w:rsidR="00C80745" w:rsidRDefault="00C80745" w:rsidP="00156EC3">
      <w:pPr>
        <w:pStyle w:val="PrrafoIEEE"/>
      </w:pPr>
    </w:p>
    <w:p w14:paraId="02CCCFCB" w14:textId="77777777" w:rsidR="00C80745" w:rsidRDefault="00C80745" w:rsidP="00156EC3">
      <w:pPr>
        <w:pStyle w:val="PrrafoIEEE"/>
      </w:pPr>
    </w:p>
    <w:p w14:paraId="39122559" w14:textId="77777777" w:rsidR="00C80745" w:rsidRDefault="00C80745" w:rsidP="00156EC3">
      <w:pPr>
        <w:pStyle w:val="PrrafoIEEE"/>
      </w:pPr>
    </w:p>
    <w:p w14:paraId="24B6FC9F" w14:textId="77777777" w:rsidR="00C80745" w:rsidRDefault="00C80745" w:rsidP="00156EC3">
      <w:pPr>
        <w:pStyle w:val="PrrafoIEEE"/>
      </w:pPr>
    </w:p>
    <w:p w14:paraId="5816438A" w14:textId="77777777" w:rsidR="00C80745" w:rsidRDefault="00C80745" w:rsidP="00156EC3">
      <w:pPr>
        <w:pStyle w:val="PrrafoIEEE"/>
      </w:pPr>
    </w:p>
    <w:p w14:paraId="08A90D9F" w14:textId="77777777" w:rsidR="00C80745" w:rsidRDefault="00C80745" w:rsidP="00156EC3">
      <w:pPr>
        <w:pStyle w:val="PrrafoIEEE"/>
      </w:pPr>
    </w:p>
    <w:p w14:paraId="31885808" w14:textId="77777777" w:rsidR="00C80745" w:rsidRDefault="00C80745" w:rsidP="00156EC3">
      <w:pPr>
        <w:pStyle w:val="PrrafoIEEE"/>
      </w:pPr>
    </w:p>
    <w:p w14:paraId="38FFD158" w14:textId="77777777" w:rsidR="00C80745" w:rsidRDefault="00C80745" w:rsidP="00156EC3">
      <w:pPr>
        <w:pStyle w:val="PrrafoIEEE"/>
      </w:pPr>
    </w:p>
    <w:p w14:paraId="5F3BC811" w14:textId="77777777" w:rsidR="00C80745" w:rsidRDefault="00C80745" w:rsidP="00156EC3">
      <w:pPr>
        <w:pStyle w:val="PrrafoIEEE"/>
      </w:pPr>
    </w:p>
    <w:p w14:paraId="5B69C9B7" w14:textId="77777777" w:rsidR="00C80745" w:rsidRDefault="00C80745" w:rsidP="00156EC3">
      <w:pPr>
        <w:pStyle w:val="PrrafoIEEE"/>
      </w:pPr>
    </w:p>
    <w:p w14:paraId="4CB45661" w14:textId="77777777" w:rsidR="00C80745" w:rsidRDefault="00C80745" w:rsidP="00156EC3">
      <w:pPr>
        <w:pStyle w:val="PrrafoIEEE"/>
      </w:pPr>
    </w:p>
    <w:p w14:paraId="0BE42CC7" w14:textId="77777777" w:rsidR="00C80745" w:rsidRDefault="00C80745" w:rsidP="00156EC3">
      <w:pPr>
        <w:pStyle w:val="PrrafoIEEE"/>
      </w:pPr>
    </w:p>
    <w:p w14:paraId="681CD2D0" w14:textId="77777777" w:rsidR="00C80745" w:rsidRDefault="00C80745" w:rsidP="00156EC3">
      <w:pPr>
        <w:pStyle w:val="PrrafoIEEE"/>
      </w:pPr>
    </w:p>
    <w:p w14:paraId="3B261EAE" w14:textId="77777777" w:rsidR="00C80745" w:rsidRDefault="00C80745" w:rsidP="00156EC3">
      <w:pPr>
        <w:pStyle w:val="PrrafoIEEE"/>
      </w:pPr>
    </w:p>
    <w:p w14:paraId="3449A45B" w14:textId="77777777" w:rsidR="00C80745" w:rsidRDefault="00C80745" w:rsidP="00156EC3">
      <w:pPr>
        <w:pStyle w:val="PrrafoIEEE"/>
      </w:pPr>
    </w:p>
    <w:p w14:paraId="28810BB9" w14:textId="77777777" w:rsidR="00C80745" w:rsidRDefault="00C80745" w:rsidP="00156EC3">
      <w:pPr>
        <w:pStyle w:val="PrrafoIEEE"/>
      </w:pPr>
    </w:p>
    <w:p w14:paraId="42517319" w14:textId="77777777" w:rsidR="00C80745" w:rsidRDefault="00C80745" w:rsidP="00156EC3">
      <w:pPr>
        <w:pStyle w:val="PrrafoIEEE"/>
      </w:pPr>
    </w:p>
    <w:p w14:paraId="6643022F" w14:textId="77777777" w:rsidR="00C80745" w:rsidRDefault="00C80745" w:rsidP="00156EC3">
      <w:pPr>
        <w:pStyle w:val="PrrafoIEEE"/>
      </w:pPr>
    </w:p>
    <w:p w14:paraId="26E24279" w14:textId="77777777" w:rsidR="00C80745" w:rsidRDefault="00C80745" w:rsidP="00156EC3">
      <w:pPr>
        <w:pStyle w:val="PrrafoIEEE"/>
      </w:pPr>
    </w:p>
    <w:p w14:paraId="5E172FE7" w14:textId="77777777" w:rsidR="00C80745" w:rsidRDefault="00C80745" w:rsidP="00156EC3">
      <w:pPr>
        <w:pStyle w:val="PrrafoIEEE"/>
      </w:pPr>
    </w:p>
    <w:p w14:paraId="17467726" w14:textId="77777777" w:rsidR="00C80745" w:rsidRDefault="00C80745" w:rsidP="00156EC3">
      <w:pPr>
        <w:pStyle w:val="PrrafoIEEE"/>
      </w:pPr>
    </w:p>
    <w:p w14:paraId="43FAD8E9" w14:textId="77777777" w:rsidR="00C80745" w:rsidRDefault="00C80745" w:rsidP="00156EC3">
      <w:pPr>
        <w:pStyle w:val="PrrafoIEEE"/>
      </w:pPr>
    </w:p>
    <w:p w14:paraId="4BE633C1" w14:textId="77777777" w:rsidR="00C80745" w:rsidRDefault="00C80745" w:rsidP="00156EC3">
      <w:pPr>
        <w:pStyle w:val="PrrafoIEEE"/>
      </w:pPr>
    </w:p>
    <w:p w14:paraId="4420C866" w14:textId="77777777" w:rsidR="00C80745" w:rsidRDefault="00C80745" w:rsidP="00156EC3">
      <w:pPr>
        <w:pStyle w:val="PrrafoIEEE"/>
      </w:pPr>
    </w:p>
    <w:p w14:paraId="0CF4EC8E" w14:textId="77777777" w:rsidR="00C80745" w:rsidRDefault="00C80745" w:rsidP="00156EC3">
      <w:pPr>
        <w:pStyle w:val="PrrafoIEEE"/>
      </w:pPr>
    </w:p>
    <w:p w14:paraId="13020032" w14:textId="77777777" w:rsidR="00C80745" w:rsidRDefault="00C80745" w:rsidP="00156EC3">
      <w:pPr>
        <w:pStyle w:val="PrrafoIEEE"/>
      </w:pPr>
    </w:p>
    <w:sectPr w:rsidR="00C80745" w:rsidSect="009749FE">
      <w:headerReference w:type="even" r:id="rId36"/>
      <w:headerReference w:type="default" r:id="rId37"/>
      <w:footerReference w:type="even" r:id="rId38"/>
      <w:footerReference w:type="default" r:id="rId39"/>
      <w:headerReference w:type="first" r:id="rId40"/>
      <w:footerReference w:type="first" r:id="rId41"/>
      <w:pgSz w:w="12242" w:h="15842" w:code="1"/>
      <w:pgMar w:top="1009" w:right="936" w:bottom="1009" w:left="936"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8AE06B" w14:textId="77777777" w:rsidR="009749FE" w:rsidRDefault="009749FE" w:rsidP="00D51AFB">
      <w:r>
        <w:separator/>
      </w:r>
    </w:p>
  </w:endnote>
  <w:endnote w:type="continuationSeparator" w:id="0">
    <w:p w14:paraId="6B9B383D" w14:textId="77777777" w:rsidR="009749FE" w:rsidRDefault="009749FE" w:rsidP="00D51A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TimesLTStd-Roman">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Helvetica">
    <w:panose1 w:val="020B0604020202020204"/>
    <w:charset w:val="00"/>
    <w:family w:val="swiss"/>
    <w:pitch w:val="variable"/>
    <w:sig w:usb0="E0002EFF" w:usb1="C000785B" w:usb2="00000009" w:usb3="00000000" w:csb0="000001FF" w:csb1="00000000"/>
  </w:font>
  <w:font w:name="FormataOTF-Bold">
    <w:altName w:val="Cambria"/>
    <w:panose1 w:val="00000000000000000000"/>
    <w:charset w:val="00"/>
    <w:family w:val="auto"/>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Md">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FormataOTFMdIt">
    <w:altName w:val="Cambria"/>
    <w:panose1 w:val="00000000000000000000"/>
    <w:charset w:val="00"/>
    <w:family w:val="auto"/>
    <w:notTrueType/>
    <w:pitch w:val="default"/>
    <w:sig w:usb0="00000003" w:usb1="00000000" w:usb2="00000000" w:usb3="00000000" w:csb0="00000001" w:csb1="00000000"/>
  </w:font>
  <w:font w:name="Formata-Regular">
    <w:panose1 w:val="00000000000000000000"/>
    <w:charset w:val="4D"/>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A91815" w14:textId="3A300B0B" w:rsidR="002644ED" w:rsidRDefault="002644ED">
    <w:pPr>
      <w:pStyle w:val="Piedepgina"/>
      <w:jc w:val="center"/>
    </w:pPr>
  </w:p>
  <w:p w14:paraId="0085EB58" w14:textId="77777777" w:rsidR="002644ED" w:rsidRDefault="002644E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A69A72" w14:textId="1103382F" w:rsidR="002644ED" w:rsidRDefault="002644ED">
    <w:pPr>
      <w:pStyle w:val="Piedepgina"/>
      <w:jc w:val="center"/>
    </w:pPr>
  </w:p>
  <w:p w14:paraId="39B4CC1A" w14:textId="77777777" w:rsidR="002644ED" w:rsidRPr="00F42782" w:rsidRDefault="002644ED" w:rsidP="00F42782"/>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78EAB4" w14:textId="321A5EE5" w:rsidR="002644ED" w:rsidRDefault="002644ED">
    <w:pPr>
      <w:pStyle w:val="Piedepgina"/>
      <w:jc w:val="center"/>
    </w:pPr>
  </w:p>
  <w:p w14:paraId="25552E3C" w14:textId="77777777" w:rsidR="002644ED" w:rsidRDefault="002644ED">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A0D558" w14:textId="446B033B" w:rsidR="002644ED" w:rsidRDefault="002644ED">
    <w:pPr>
      <w:pStyle w:val="Piedepgina"/>
      <w:jc w:val="center"/>
    </w:pPr>
  </w:p>
  <w:p w14:paraId="47255920" w14:textId="77777777" w:rsidR="002644ED" w:rsidRPr="00F42782" w:rsidRDefault="002644ED" w:rsidP="00F42782"/>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6867F1" w14:textId="77777777" w:rsidR="002644ED" w:rsidRDefault="002644ED">
    <w:pPr>
      <w:pStyle w:val="Piedepgina"/>
      <w:jc w:val="center"/>
    </w:pPr>
  </w:p>
  <w:p w14:paraId="52685B6C" w14:textId="77777777" w:rsidR="002644ED" w:rsidRDefault="002644ED">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4A105" w14:textId="77777777" w:rsidR="002644ED" w:rsidRDefault="002644ED">
    <w:pPr>
      <w:pStyle w:val="Piedepgina"/>
      <w:jc w:val="center"/>
    </w:pPr>
  </w:p>
  <w:p w14:paraId="47122D49" w14:textId="77777777" w:rsidR="002644ED" w:rsidRDefault="002644ED">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D94812" w14:textId="77777777" w:rsidR="002644ED" w:rsidRDefault="002644ED">
    <w:pPr>
      <w:pStyle w:val="Piedepgin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95500B" w14:textId="77777777" w:rsidR="002644ED" w:rsidRPr="00881058" w:rsidRDefault="002644ED" w:rsidP="002644ED">
    <w:pPr>
      <w:pStyle w:val="Piedepgina"/>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DF7D29" w14:textId="77777777" w:rsidR="002644ED" w:rsidRDefault="002644E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74A0BC" w14:textId="77777777" w:rsidR="009749FE" w:rsidRDefault="009749FE" w:rsidP="00D51AFB">
      <w:r>
        <w:separator/>
      </w:r>
    </w:p>
  </w:footnote>
  <w:footnote w:type="continuationSeparator" w:id="0">
    <w:p w14:paraId="7D2D4E4A" w14:textId="77777777" w:rsidR="009749FE" w:rsidRDefault="009749FE" w:rsidP="00D51A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center"/>
      <w:tblBorders>
        <w:bottom w:val="single" w:sz="4" w:space="0" w:color="auto"/>
      </w:tblBorders>
      <w:tblCellMar>
        <w:left w:w="70" w:type="dxa"/>
        <w:right w:w="70" w:type="dxa"/>
      </w:tblCellMar>
      <w:tblLook w:val="0000" w:firstRow="0" w:lastRow="0" w:firstColumn="0" w:lastColumn="0" w:noHBand="0" w:noVBand="0"/>
    </w:tblPr>
    <w:tblGrid>
      <w:gridCol w:w="3058"/>
      <w:gridCol w:w="4337"/>
      <w:gridCol w:w="2011"/>
    </w:tblGrid>
    <w:tr w:rsidR="002644ED" w:rsidRPr="00B36EF3" w14:paraId="0F5A2418" w14:textId="77777777" w:rsidTr="00E2284A">
      <w:trPr>
        <w:cantSplit/>
        <w:trHeight w:val="705"/>
        <w:jc w:val="center"/>
      </w:trPr>
      <w:tc>
        <w:tcPr>
          <w:tcW w:w="2871" w:type="dxa"/>
          <w:vAlign w:val="center"/>
        </w:tcPr>
        <w:p w14:paraId="01FA3F12" w14:textId="04B522F6" w:rsidR="002644ED" w:rsidRPr="00B36EF3" w:rsidRDefault="002644ED" w:rsidP="00AA5C3B">
          <w:pPr>
            <w:rPr>
              <w:rFonts w:cs="Arial"/>
              <w:sz w:val="20"/>
              <w:szCs w:val="20"/>
            </w:rPr>
          </w:pPr>
        </w:p>
      </w:tc>
      <w:tc>
        <w:tcPr>
          <w:tcW w:w="4071" w:type="dxa"/>
          <w:vAlign w:val="center"/>
        </w:tcPr>
        <w:p w14:paraId="78524A36" w14:textId="2570CE16" w:rsidR="002644ED" w:rsidRPr="00756609" w:rsidRDefault="002644ED" w:rsidP="004E3F48">
          <w:pPr>
            <w:jc w:val="center"/>
            <w:rPr>
              <w:sz w:val="20"/>
              <w:szCs w:val="20"/>
              <w:lang w:val="es-CO"/>
            </w:rPr>
          </w:pPr>
          <w:r w:rsidRPr="00756609">
            <w:rPr>
              <w:sz w:val="20"/>
              <w:szCs w:val="20"/>
              <w:lang w:val="es-CO"/>
            </w:rPr>
            <w:t>Tesis Doctoral</w:t>
          </w:r>
        </w:p>
        <w:p w14:paraId="07F5EE10" w14:textId="099CCE96" w:rsidR="002644ED" w:rsidRPr="00756609" w:rsidRDefault="002644ED" w:rsidP="004E3F48">
          <w:pPr>
            <w:jc w:val="center"/>
            <w:rPr>
              <w:sz w:val="20"/>
              <w:szCs w:val="20"/>
              <w:lang w:val="es-CO"/>
            </w:rPr>
          </w:pPr>
          <w:r>
            <w:rPr>
              <w:sz w:val="20"/>
              <w:szCs w:val="20"/>
              <w:lang w:val="es-CO"/>
            </w:rPr>
            <w:t>Nombre completo estudiante</w:t>
          </w:r>
        </w:p>
      </w:tc>
      <w:tc>
        <w:tcPr>
          <w:tcW w:w="1888" w:type="dxa"/>
          <w:vAlign w:val="center"/>
        </w:tcPr>
        <w:p w14:paraId="00BA8A59" w14:textId="486F89B9" w:rsidR="002644ED" w:rsidRPr="00756609" w:rsidRDefault="002644ED" w:rsidP="007673C7">
          <w:pPr>
            <w:jc w:val="right"/>
            <w:rPr>
              <w:sz w:val="20"/>
              <w:szCs w:val="20"/>
            </w:rPr>
          </w:pPr>
          <w:r w:rsidRPr="00756609">
            <w:rPr>
              <w:sz w:val="20"/>
              <w:szCs w:val="20"/>
            </w:rPr>
            <w:t xml:space="preserve">Página </w:t>
          </w:r>
          <w:r w:rsidRPr="00756609">
            <w:rPr>
              <w:sz w:val="20"/>
              <w:szCs w:val="20"/>
            </w:rPr>
            <w:fldChar w:fldCharType="begin"/>
          </w:r>
          <w:r w:rsidRPr="00756609">
            <w:rPr>
              <w:sz w:val="20"/>
              <w:szCs w:val="20"/>
            </w:rPr>
            <w:instrText xml:space="preserve"> PAGE </w:instrText>
          </w:r>
          <w:r w:rsidRPr="00756609">
            <w:rPr>
              <w:sz w:val="20"/>
              <w:szCs w:val="20"/>
            </w:rPr>
            <w:fldChar w:fldCharType="separate"/>
          </w:r>
          <w:r>
            <w:rPr>
              <w:noProof/>
              <w:sz w:val="20"/>
              <w:szCs w:val="20"/>
            </w:rPr>
            <w:t>4</w:t>
          </w:r>
          <w:r w:rsidRPr="00756609">
            <w:rPr>
              <w:noProof/>
              <w:sz w:val="20"/>
              <w:szCs w:val="20"/>
            </w:rPr>
            <w:fldChar w:fldCharType="end"/>
          </w:r>
          <w:r w:rsidRPr="00756609">
            <w:rPr>
              <w:sz w:val="20"/>
              <w:szCs w:val="20"/>
            </w:rPr>
            <w:t xml:space="preserve"> de </w:t>
          </w:r>
          <w:r w:rsidRPr="00756609">
            <w:rPr>
              <w:sz w:val="20"/>
              <w:szCs w:val="20"/>
            </w:rPr>
            <w:fldChar w:fldCharType="begin"/>
          </w:r>
          <w:r w:rsidRPr="00756609">
            <w:rPr>
              <w:sz w:val="20"/>
              <w:szCs w:val="20"/>
            </w:rPr>
            <w:instrText xml:space="preserve"> NUMPAGES </w:instrText>
          </w:r>
          <w:r w:rsidRPr="00756609">
            <w:rPr>
              <w:sz w:val="20"/>
              <w:szCs w:val="20"/>
            </w:rPr>
            <w:fldChar w:fldCharType="separate"/>
          </w:r>
          <w:r>
            <w:rPr>
              <w:noProof/>
              <w:sz w:val="20"/>
              <w:szCs w:val="20"/>
            </w:rPr>
            <w:t>61</w:t>
          </w:r>
          <w:r w:rsidRPr="00756609">
            <w:rPr>
              <w:noProof/>
              <w:sz w:val="20"/>
              <w:szCs w:val="20"/>
            </w:rPr>
            <w:fldChar w:fldCharType="end"/>
          </w:r>
        </w:p>
      </w:tc>
    </w:tr>
  </w:tbl>
  <w:p w14:paraId="5BB68170" w14:textId="77777777" w:rsidR="002644ED" w:rsidRDefault="002644ED" w:rsidP="004C1AE4"/>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CF099" w14:textId="77777777" w:rsidR="002644ED" w:rsidRPr="002378B0" w:rsidRDefault="002644ED" w:rsidP="002378B0">
    <w:pPr>
      <w:pStyle w:val="Encabezad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center"/>
      <w:tblBorders>
        <w:bottom w:val="single" w:sz="4" w:space="0" w:color="auto"/>
      </w:tblBorders>
      <w:tblCellMar>
        <w:left w:w="70" w:type="dxa"/>
        <w:right w:w="70" w:type="dxa"/>
      </w:tblCellMar>
      <w:tblLook w:val="0000" w:firstRow="0" w:lastRow="0" w:firstColumn="0" w:lastColumn="0" w:noHBand="0" w:noVBand="0"/>
    </w:tblPr>
    <w:tblGrid>
      <w:gridCol w:w="7085"/>
      <w:gridCol w:w="3285"/>
    </w:tblGrid>
    <w:tr w:rsidR="002644ED" w:rsidRPr="00B36EF3" w14:paraId="2500024A" w14:textId="77777777" w:rsidTr="0071018E">
      <w:trPr>
        <w:cantSplit/>
        <w:trHeight w:val="416"/>
        <w:jc w:val="center"/>
      </w:trPr>
      <w:tc>
        <w:tcPr>
          <w:tcW w:w="4076" w:type="dxa"/>
          <w:tcBorders>
            <w:right w:val="nil"/>
          </w:tcBorders>
          <w:vAlign w:val="center"/>
        </w:tcPr>
        <w:p w14:paraId="797230AA" w14:textId="375EF349" w:rsidR="002644ED" w:rsidRPr="00756609" w:rsidRDefault="002644ED" w:rsidP="00400667">
          <w:pPr>
            <w:jc w:val="left"/>
            <w:rPr>
              <w:sz w:val="20"/>
              <w:szCs w:val="20"/>
              <w:lang w:val="es-CO"/>
            </w:rPr>
          </w:pPr>
          <w:r w:rsidRPr="00325BC6">
            <w:rPr>
              <w:sz w:val="20"/>
              <w:szCs w:val="20"/>
              <w:lang w:val="es-CO"/>
            </w:rPr>
            <w:t>TITULO DEL CAPÍTULO</w:t>
          </w:r>
        </w:p>
      </w:tc>
      <w:tc>
        <w:tcPr>
          <w:tcW w:w="1890" w:type="dxa"/>
          <w:tcBorders>
            <w:top w:val="nil"/>
            <w:left w:val="nil"/>
            <w:bottom w:val="single" w:sz="4" w:space="0" w:color="auto"/>
            <w:right w:val="nil"/>
          </w:tcBorders>
          <w:vAlign w:val="center"/>
        </w:tcPr>
        <w:p w14:paraId="2CC1E1CB" w14:textId="66A983E9" w:rsidR="002644ED" w:rsidRPr="00756609" w:rsidRDefault="002644ED" w:rsidP="00F44D7A">
          <w:pPr>
            <w:jc w:val="right"/>
            <w:rPr>
              <w:sz w:val="20"/>
              <w:szCs w:val="20"/>
            </w:rPr>
          </w:pPr>
          <w:r w:rsidRPr="00756609">
            <w:rPr>
              <w:sz w:val="20"/>
              <w:szCs w:val="20"/>
            </w:rPr>
            <w:fldChar w:fldCharType="begin"/>
          </w:r>
          <w:r w:rsidRPr="00756609">
            <w:rPr>
              <w:sz w:val="20"/>
              <w:szCs w:val="20"/>
            </w:rPr>
            <w:instrText xml:space="preserve"> PAGE </w:instrText>
          </w:r>
          <w:r w:rsidRPr="00756609">
            <w:rPr>
              <w:sz w:val="20"/>
              <w:szCs w:val="20"/>
            </w:rPr>
            <w:fldChar w:fldCharType="separate"/>
          </w:r>
          <w:r>
            <w:rPr>
              <w:noProof/>
              <w:sz w:val="20"/>
              <w:szCs w:val="20"/>
            </w:rPr>
            <w:t>43</w:t>
          </w:r>
          <w:r w:rsidRPr="00756609">
            <w:rPr>
              <w:noProof/>
              <w:sz w:val="20"/>
              <w:szCs w:val="20"/>
            </w:rPr>
            <w:fldChar w:fldCharType="end"/>
          </w:r>
        </w:p>
      </w:tc>
    </w:tr>
  </w:tbl>
  <w:p w14:paraId="0C6486AF" w14:textId="77777777" w:rsidR="002644ED" w:rsidRDefault="002644ED" w:rsidP="00592534"/>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96935C" w14:textId="77777777" w:rsidR="002644ED" w:rsidRPr="002378B0" w:rsidRDefault="002644ED" w:rsidP="002378B0">
    <w:pPr>
      <w:pStyle w:val="Encabezad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center"/>
      <w:tblBorders>
        <w:bottom w:val="single" w:sz="4" w:space="0" w:color="auto"/>
      </w:tblBorders>
      <w:tblCellMar>
        <w:left w:w="70" w:type="dxa"/>
        <w:right w:w="70" w:type="dxa"/>
      </w:tblCellMar>
      <w:tblLook w:val="0000" w:firstRow="0" w:lastRow="0" w:firstColumn="0" w:lastColumn="0" w:noHBand="0" w:noVBand="0"/>
    </w:tblPr>
    <w:tblGrid>
      <w:gridCol w:w="7085"/>
      <w:gridCol w:w="3285"/>
    </w:tblGrid>
    <w:tr w:rsidR="002644ED" w:rsidRPr="00B36EF3" w14:paraId="7DACC74A" w14:textId="77777777" w:rsidTr="002644ED">
      <w:trPr>
        <w:cantSplit/>
        <w:trHeight w:val="416"/>
        <w:jc w:val="center"/>
      </w:trPr>
      <w:tc>
        <w:tcPr>
          <w:tcW w:w="4076" w:type="dxa"/>
          <w:tcBorders>
            <w:right w:val="nil"/>
          </w:tcBorders>
          <w:vAlign w:val="center"/>
        </w:tcPr>
        <w:p w14:paraId="4088CE7C" w14:textId="47C70540" w:rsidR="002644ED" w:rsidRPr="00756609" w:rsidRDefault="002644ED" w:rsidP="00C80745">
          <w:pPr>
            <w:jc w:val="left"/>
            <w:rPr>
              <w:sz w:val="20"/>
              <w:szCs w:val="20"/>
              <w:lang w:val="es-CO"/>
            </w:rPr>
          </w:pPr>
          <w:r w:rsidRPr="00325BC6">
            <w:rPr>
              <w:sz w:val="20"/>
              <w:szCs w:val="20"/>
              <w:lang w:val="es-CO"/>
            </w:rPr>
            <w:t>TITULO DEL CAPÍTULO</w:t>
          </w:r>
        </w:p>
      </w:tc>
      <w:tc>
        <w:tcPr>
          <w:tcW w:w="1890" w:type="dxa"/>
          <w:tcBorders>
            <w:top w:val="nil"/>
            <w:left w:val="nil"/>
            <w:bottom w:val="single" w:sz="4" w:space="0" w:color="auto"/>
            <w:right w:val="nil"/>
          </w:tcBorders>
          <w:vAlign w:val="center"/>
        </w:tcPr>
        <w:p w14:paraId="5B664688" w14:textId="10366C0C" w:rsidR="002644ED" w:rsidRPr="00756609" w:rsidRDefault="002644ED" w:rsidP="00C80745">
          <w:pPr>
            <w:jc w:val="right"/>
            <w:rPr>
              <w:sz w:val="20"/>
              <w:szCs w:val="20"/>
            </w:rPr>
          </w:pPr>
          <w:r w:rsidRPr="00756609">
            <w:rPr>
              <w:sz w:val="20"/>
              <w:szCs w:val="20"/>
            </w:rPr>
            <w:fldChar w:fldCharType="begin"/>
          </w:r>
          <w:r w:rsidRPr="00756609">
            <w:rPr>
              <w:sz w:val="20"/>
              <w:szCs w:val="20"/>
            </w:rPr>
            <w:instrText xml:space="preserve"> PAGE </w:instrText>
          </w:r>
          <w:r w:rsidRPr="00756609">
            <w:rPr>
              <w:sz w:val="20"/>
              <w:szCs w:val="20"/>
            </w:rPr>
            <w:fldChar w:fldCharType="separate"/>
          </w:r>
          <w:r>
            <w:rPr>
              <w:noProof/>
              <w:sz w:val="20"/>
              <w:szCs w:val="20"/>
            </w:rPr>
            <w:t>43</w:t>
          </w:r>
          <w:r w:rsidRPr="00756609">
            <w:rPr>
              <w:noProof/>
              <w:sz w:val="20"/>
              <w:szCs w:val="20"/>
            </w:rPr>
            <w:fldChar w:fldCharType="end"/>
          </w:r>
        </w:p>
      </w:tc>
    </w:tr>
  </w:tbl>
  <w:p w14:paraId="02220ADF" w14:textId="77777777" w:rsidR="002644ED" w:rsidRDefault="002644ED" w:rsidP="00592534"/>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373939" w14:textId="77777777" w:rsidR="002644ED" w:rsidRPr="002378B0" w:rsidRDefault="002644ED" w:rsidP="002378B0">
    <w:pPr>
      <w:pStyle w:val="Encabezad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center"/>
      <w:tblBorders>
        <w:bottom w:val="single" w:sz="4" w:space="0" w:color="auto"/>
      </w:tblBorders>
      <w:tblCellMar>
        <w:left w:w="70" w:type="dxa"/>
        <w:right w:w="70" w:type="dxa"/>
      </w:tblCellMar>
      <w:tblLook w:val="0000" w:firstRow="0" w:lastRow="0" w:firstColumn="0" w:lastColumn="0" w:noHBand="0" w:noVBand="0"/>
    </w:tblPr>
    <w:tblGrid>
      <w:gridCol w:w="7085"/>
      <w:gridCol w:w="3285"/>
    </w:tblGrid>
    <w:tr w:rsidR="002644ED" w:rsidRPr="00B36EF3" w14:paraId="792637FB" w14:textId="77777777" w:rsidTr="002644ED">
      <w:trPr>
        <w:cantSplit/>
        <w:trHeight w:val="416"/>
        <w:jc w:val="center"/>
      </w:trPr>
      <w:tc>
        <w:tcPr>
          <w:tcW w:w="4076" w:type="dxa"/>
          <w:tcBorders>
            <w:right w:val="nil"/>
          </w:tcBorders>
          <w:vAlign w:val="center"/>
        </w:tcPr>
        <w:p w14:paraId="139366C2" w14:textId="5F3A06AB" w:rsidR="002644ED" w:rsidRPr="00756609" w:rsidRDefault="002644ED" w:rsidP="00C80745">
          <w:pPr>
            <w:jc w:val="left"/>
            <w:rPr>
              <w:sz w:val="20"/>
              <w:szCs w:val="20"/>
              <w:lang w:val="es-CO"/>
            </w:rPr>
          </w:pPr>
          <w:r w:rsidRPr="00325BC6">
            <w:rPr>
              <w:sz w:val="20"/>
              <w:szCs w:val="20"/>
              <w:lang w:val="es-CO"/>
            </w:rPr>
            <w:t>TITULO DEL CAPÍTULO</w:t>
          </w:r>
        </w:p>
      </w:tc>
      <w:tc>
        <w:tcPr>
          <w:tcW w:w="1890" w:type="dxa"/>
          <w:tcBorders>
            <w:top w:val="nil"/>
            <w:left w:val="nil"/>
            <w:bottom w:val="single" w:sz="4" w:space="0" w:color="auto"/>
            <w:right w:val="nil"/>
          </w:tcBorders>
          <w:vAlign w:val="center"/>
        </w:tcPr>
        <w:p w14:paraId="18D9DDFF" w14:textId="12DBB924" w:rsidR="002644ED" w:rsidRPr="00756609" w:rsidRDefault="002644ED" w:rsidP="00C80745">
          <w:pPr>
            <w:jc w:val="right"/>
            <w:rPr>
              <w:sz w:val="20"/>
              <w:szCs w:val="20"/>
            </w:rPr>
          </w:pPr>
          <w:r w:rsidRPr="00756609">
            <w:rPr>
              <w:sz w:val="20"/>
              <w:szCs w:val="20"/>
            </w:rPr>
            <w:fldChar w:fldCharType="begin"/>
          </w:r>
          <w:r w:rsidRPr="00756609">
            <w:rPr>
              <w:sz w:val="20"/>
              <w:szCs w:val="20"/>
            </w:rPr>
            <w:instrText xml:space="preserve"> PAGE </w:instrText>
          </w:r>
          <w:r w:rsidRPr="00756609">
            <w:rPr>
              <w:sz w:val="20"/>
              <w:szCs w:val="20"/>
            </w:rPr>
            <w:fldChar w:fldCharType="separate"/>
          </w:r>
          <w:r>
            <w:rPr>
              <w:noProof/>
              <w:sz w:val="20"/>
              <w:szCs w:val="20"/>
            </w:rPr>
            <w:t>43</w:t>
          </w:r>
          <w:r w:rsidRPr="00756609">
            <w:rPr>
              <w:noProof/>
              <w:sz w:val="20"/>
              <w:szCs w:val="20"/>
            </w:rPr>
            <w:fldChar w:fldCharType="end"/>
          </w:r>
        </w:p>
      </w:tc>
    </w:tr>
  </w:tbl>
  <w:p w14:paraId="2899C557" w14:textId="77777777" w:rsidR="002644ED" w:rsidRDefault="002644ED" w:rsidP="00592534"/>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center"/>
      <w:tblBorders>
        <w:bottom w:val="single" w:sz="4" w:space="0" w:color="auto"/>
      </w:tblBorders>
      <w:tblCellMar>
        <w:left w:w="70" w:type="dxa"/>
        <w:right w:w="70" w:type="dxa"/>
      </w:tblCellMar>
      <w:tblLook w:val="0000" w:firstRow="0" w:lastRow="0" w:firstColumn="0" w:lastColumn="0" w:noHBand="0" w:noVBand="0"/>
    </w:tblPr>
    <w:tblGrid>
      <w:gridCol w:w="7085"/>
      <w:gridCol w:w="3285"/>
    </w:tblGrid>
    <w:tr w:rsidR="002644ED" w:rsidRPr="00B36EF3" w14:paraId="41754F0A" w14:textId="77777777" w:rsidTr="002644ED">
      <w:trPr>
        <w:cantSplit/>
        <w:trHeight w:val="416"/>
        <w:jc w:val="center"/>
      </w:trPr>
      <w:tc>
        <w:tcPr>
          <w:tcW w:w="4076" w:type="dxa"/>
          <w:tcBorders>
            <w:right w:val="nil"/>
          </w:tcBorders>
          <w:vAlign w:val="center"/>
        </w:tcPr>
        <w:p w14:paraId="54A0F995" w14:textId="1175F3AA" w:rsidR="002644ED" w:rsidRPr="00756609" w:rsidRDefault="002644ED" w:rsidP="00C80745">
          <w:pPr>
            <w:jc w:val="left"/>
            <w:rPr>
              <w:sz w:val="20"/>
              <w:szCs w:val="20"/>
              <w:lang w:val="es-CO"/>
            </w:rPr>
          </w:pPr>
          <w:r w:rsidRPr="00325BC6">
            <w:rPr>
              <w:sz w:val="20"/>
              <w:szCs w:val="20"/>
              <w:lang w:val="es-CO"/>
            </w:rPr>
            <w:t>TITULO DEL CAPÍTULO</w:t>
          </w:r>
        </w:p>
      </w:tc>
      <w:tc>
        <w:tcPr>
          <w:tcW w:w="1890" w:type="dxa"/>
          <w:tcBorders>
            <w:top w:val="nil"/>
            <w:left w:val="nil"/>
            <w:bottom w:val="single" w:sz="4" w:space="0" w:color="auto"/>
            <w:right w:val="nil"/>
          </w:tcBorders>
          <w:vAlign w:val="center"/>
        </w:tcPr>
        <w:p w14:paraId="3E93A6DD" w14:textId="125A5713" w:rsidR="002644ED" w:rsidRPr="00756609" w:rsidRDefault="002644ED" w:rsidP="00C80745">
          <w:pPr>
            <w:jc w:val="right"/>
            <w:rPr>
              <w:sz w:val="20"/>
              <w:szCs w:val="20"/>
            </w:rPr>
          </w:pPr>
          <w:r w:rsidRPr="00756609">
            <w:rPr>
              <w:sz w:val="20"/>
              <w:szCs w:val="20"/>
            </w:rPr>
            <w:fldChar w:fldCharType="begin"/>
          </w:r>
          <w:r w:rsidRPr="00756609">
            <w:rPr>
              <w:sz w:val="20"/>
              <w:szCs w:val="20"/>
            </w:rPr>
            <w:instrText xml:space="preserve"> PAGE </w:instrText>
          </w:r>
          <w:r w:rsidRPr="00756609">
            <w:rPr>
              <w:sz w:val="20"/>
              <w:szCs w:val="20"/>
            </w:rPr>
            <w:fldChar w:fldCharType="separate"/>
          </w:r>
          <w:r>
            <w:rPr>
              <w:noProof/>
              <w:sz w:val="20"/>
              <w:szCs w:val="20"/>
            </w:rPr>
            <w:t>43</w:t>
          </w:r>
          <w:r w:rsidRPr="00756609">
            <w:rPr>
              <w:noProof/>
              <w:sz w:val="20"/>
              <w:szCs w:val="20"/>
            </w:rPr>
            <w:fldChar w:fldCharType="end"/>
          </w:r>
        </w:p>
      </w:tc>
    </w:tr>
  </w:tbl>
  <w:p w14:paraId="2E5344CF" w14:textId="77777777" w:rsidR="002644ED" w:rsidRDefault="002644ED" w:rsidP="00592534"/>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center"/>
      <w:tblBorders>
        <w:bottom w:val="single" w:sz="4" w:space="0" w:color="auto"/>
      </w:tblBorders>
      <w:tblCellMar>
        <w:left w:w="70" w:type="dxa"/>
        <w:right w:w="70" w:type="dxa"/>
      </w:tblCellMar>
      <w:tblLook w:val="0000" w:firstRow="0" w:lastRow="0" w:firstColumn="0" w:lastColumn="0" w:noHBand="0" w:noVBand="0"/>
    </w:tblPr>
    <w:tblGrid>
      <w:gridCol w:w="7085"/>
      <w:gridCol w:w="3285"/>
    </w:tblGrid>
    <w:tr w:rsidR="002644ED" w:rsidRPr="00B36EF3" w14:paraId="5A3F90AC" w14:textId="77777777" w:rsidTr="002644ED">
      <w:trPr>
        <w:cantSplit/>
        <w:trHeight w:val="416"/>
        <w:jc w:val="center"/>
      </w:trPr>
      <w:tc>
        <w:tcPr>
          <w:tcW w:w="4076" w:type="dxa"/>
          <w:tcBorders>
            <w:right w:val="nil"/>
          </w:tcBorders>
          <w:vAlign w:val="center"/>
        </w:tcPr>
        <w:p w14:paraId="66E8CBEF" w14:textId="7C183223" w:rsidR="002644ED" w:rsidRPr="00756609" w:rsidRDefault="002644ED" w:rsidP="00C80745">
          <w:pPr>
            <w:jc w:val="left"/>
            <w:rPr>
              <w:sz w:val="20"/>
              <w:szCs w:val="20"/>
              <w:lang w:val="es-CO"/>
            </w:rPr>
          </w:pPr>
          <w:r>
            <w:rPr>
              <w:sz w:val="20"/>
              <w:szCs w:val="20"/>
              <w:lang w:val="es-CO"/>
            </w:rPr>
            <w:t>CONCLUSIONES Y APORTES</w:t>
          </w:r>
        </w:p>
      </w:tc>
      <w:tc>
        <w:tcPr>
          <w:tcW w:w="1890" w:type="dxa"/>
          <w:tcBorders>
            <w:top w:val="nil"/>
            <w:left w:val="nil"/>
            <w:bottom w:val="single" w:sz="4" w:space="0" w:color="auto"/>
            <w:right w:val="nil"/>
          </w:tcBorders>
          <w:vAlign w:val="center"/>
        </w:tcPr>
        <w:p w14:paraId="0BE48E9B" w14:textId="2ECB21D6" w:rsidR="002644ED" w:rsidRPr="00756609" w:rsidRDefault="002644ED" w:rsidP="00C80745">
          <w:pPr>
            <w:jc w:val="right"/>
            <w:rPr>
              <w:sz w:val="20"/>
              <w:szCs w:val="20"/>
            </w:rPr>
          </w:pPr>
          <w:r w:rsidRPr="00756609">
            <w:rPr>
              <w:sz w:val="20"/>
              <w:szCs w:val="20"/>
            </w:rPr>
            <w:fldChar w:fldCharType="begin"/>
          </w:r>
          <w:r w:rsidRPr="00756609">
            <w:rPr>
              <w:sz w:val="20"/>
              <w:szCs w:val="20"/>
            </w:rPr>
            <w:instrText xml:space="preserve"> PAGE </w:instrText>
          </w:r>
          <w:r w:rsidRPr="00756609">
            <w:rPr>
              <w:sz w:val="20"/>
              <w:szCs w:val="20"/>
            </w:rPr>
            <w:fldChar w:fldCharType="separate"/>
          </w:r>
          <w:r>
            <w:rPr>
              <w:noProof/>
              <w:sz w:val="20"/>
              <w:szCs w:val="20"/>
            </w:rPr>
            <w:t>43</w:t>
          </w:r>
          <w:r w:rsidRPr="00756609">
            <w:rPr>
              <w:noProof/>
              <w:sz w:val="20"/>
              <w:szCs w:val="20"/>
            </w:rPr>
            <w:fldChar w:fldCharType="end"/>
          </w:r>
        </w:p>
      </w:tc>
    </w:tr>
  </w:tbl>
  <w:p w14:paraId="7CBA924B" w14:textId="77777777" w:rsidR="002644ED" w:rsidRDefault="002644ED" w:rsidP="00592534"/>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center"/>
      <w:tblBorders>
        <w:bottom w:val="single" w:sz="4" w:space="0" w:color="auto"/>
      </w:tblBorders>
      <w:tblCellMar>
        <w:left w:w="70" w:type="dxa"/>
        <w:right w:w="70" w:type="dxa"/>
      </w:tblCellMar>
      <w:tblLook w:val="0000" w:firstRow="0" w:lastRow="0" w:firstColumn="0" w:lastColumn="0" w:noHBand="0" w:noVBand="0"/>
    </w:tblPr>
    <w:tblGrid>
      <w:gridCol w:w="7085"/>
      <w:gridCol w:w="3285"/>
    </w:tblGrid>
    <w:tr w:rsidR="002644ED" w:rsidRPr="00B36EF3" w14:paraId="31EDB519" w14:textId="77777777" w:rsidTr="002644ED">
      <w:trPr>
        <w:cantSplit/>
        <w:trHeight w:val="416"/>
        <w:jc w:val="center"/>
      </w:trPr>
      <w:tc>
        <w:tcPr>
          <w:tcW w:w="4076" w:type="dxa"/>
          <w:tcBorders>
            <w:right w:val="nil"/>
          </w:tcBorders>
          <w:vAlign w:val="center"/>
        </w:tcPr>
        <w:p w14:paraId="68420CEB" w14:textId="07C12BA4" w:rsidR="002644ED" w:rsidRPr="00756609" w:rsidRDefault="002644ED" w:rsidP="00C80745">
          <w:pPr>
            <w:jc w:val="left"/>
            <w:rPr>
              <w:sz w:val="20"/>
              <w:szCs w:val="20"/>
              <w:lang w:val="es-CO"/>
            </w:rPr>
          </w:pPr>
          <w:r>
            <w:rPr>
              <w:sz w:val="20"/>
              <w:szCs w:val="20"/>
              <w:lang w:val="es-CO"/>
            </w:rPr>
            <w:t>REFERENCIAS</w:t>
          </w:r>
        </w:p>
      </w:tc>
      <w:tc>
        <w:tcPr>
          <w:tcW w:w="1890" w:type="dxa"/>
          <w:tcBorders>
            <w:top w:val="nil"/>
            <w:left w:val="nil"/>
            <w:bottom w:val="single" w:sz="4" w:space="0" w:color="auto"/>
            <w:right w:val="nil"/>
          </w:tcBorders>
          <w:vAlign w:val="center"/>
        </w:tcPr>
        <w:p w14:paraId="48F674DA" w14:textId="41DDCF7B" w:rsidR="002644ED" w:rsidRPr="00756609" w:rsidRDefault="002644ED" w:rsidP="00C80745">
          <w:pPr>
            <w:jc w:val="right"/>
            <w:rPr>
              <w:sz w:val="20"/>
              <w:szCs w:val="20"/>
            </w:rPr>
          </w:pPr>
          <w:r w:rsidRPr="00756609">
            <w:rPr>
              <w:sz w:val="20"/>
              <w:szCs w:val="20"/>
            </w:rPr>
            <w:fldChar w:fldCharType="begin"/>
          </w:r>
          <w:r w:rsidRPr="00756609">
            <w:rPr>
              <w:sz w:val="20"/>
              <w:szCs w:val="20"/>
            </w:rPr>
            <w:instrText xml:space="preserve"> PAGE </w:instrText>
          </w:r>
          <w:r w:rsidRPr="00756609">
            <w:rPr>
              <w:sz w:val="20"/>
              <w:szCs w:val="20"/>
            </w:rPr>
            <w:fldChar w:fldCharType="separate"/>
          </w:r>
          <w:r>
            <w:rPr>
              <w:noProof/>
              <w:sz w:val="20"/>
              <w:szCs w:val="20"/>
            </w:rPr>
            <w:t>43</w:t>
          </w:r>
          <w:r w:rsidRPr="00756609">
            <w:rPr>
              <w:noProof/>
              <w:sz w:val="20"/>
              <w:szCs w:val="20"/>
            </w:rPr>
            <w:fldChar w:fldCharType="end"/>
          </w:r>
        </w:p>
      </w:tc>
    </w:tr>
  </w:tbl>
  <w:p w14:paraId="6A664397" w14:textId="77777777" w:rsidR="002644ED" w:rsidRDefault="002644ED" w:rsidP="00592534"/>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F502DF" w14:textId="77777777" w:rsidR="002644ED" w:rsidRDefault="002644ED" w:rsidP="002644E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E647E1" w14:textId="77777777" w:rsidR="002644ED" w:rsidRDefault="002644ED"/>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center"/>
      <w:tblBorders>
        <w:bottom w:val="single" w:sz="4" w:space="0" w:color="auto"/>
      </w:tblBorders>
      <w:tblCellMar>
        <w:left w:w="70" w:type="dxa"/>
        <w:right w:w="70" w:type="dxa"/>
      </w:tblCellMar>
      <w:tblLook w:val="0000" w:firstRow="0" w:lastRow="0" w:firstColumn="0" w:lastColumn="0" w:noHBand="0" w:noVBand="0"/>
    </w:tblPr>
    <w:tblGrid>
      <w:gridCol w:w="7085"/>
      <w:gridCol w:w="3285"/>
    </w:tblGrid>
    <w:tr w:rsidR="002644ED" w:rsidRPr="00B36EF3" w14:paraId="625E020B" w14:textId="77777777" w:rsidTr="002644ED">
      <w:trPr>
        <w:cantSplit/>
        <w:trHeight w:val="416"/>
        <w:jc w:val="center"/>
      </w:trPr>
      <w:tc>
        <w:tcPr>
          <w:tcW w:w="4076" w:type="dxa"/>
          <w:tcBorders>
            <w:right w:val="nil"/>
          </w:tcBorders>
          <w:vAlign w:val="center"/>
        </w:tcPr>
        <w:p w14:paraId="63F4F8A3" w14:textId="113B95A4" w:rsidR="002644ED" w:rsidRPr="00756609" w:rsidRDefault="002644ED" w:rsidP="00C80745">
          <w:pPr>
            <w:jc w:val="left"/>
            <w:rPr>
              <w:sz w:val="20"/>
              <w:szCs w:val="20"/>
              <w:lang w:val="es-CO"/>
            </w:rPr>
          </w:pPr>
          <w:r>
            <w:rPr>
              <w:sz w:val="20"/>
              <w:szCs w:val="20"/>
              <w:lang w:val="es-CO"/>
            </w:rPr>
            <w:t>APENDICE A</w:t>
          </w:r>
        </w:p>
      </w:tc>
      <w:tc>
        <w:tcPr>
          <w:tcW w:w="1890" w:type="dxa"/>
          <w:tcBorders>
            <w:top w:val="nil"/>
            <w:left w:val="nil"/>
            <w:bottom w:val="single" w:sz="4" w:space="0" w:color="auto"/>
            <w:right w:val="nil"/>
          </w:tcBorders>
          <w:vAlign w:val="center"/>
        </w:tcPr>
        <w:p w14:paraId="47F37861" w14:textId="756D791F" w:rsidR="002644ED" w:rsidRPr="00756609" w:rsidRDefault="002644ED" w:rsidP="00C80745">
          <w:pPr>
            <w:jc w:val="right"/>
            <w:rPr>
              <w:sz w:val="20"/>
              <w:szCs w:val="20"/>
            </w:rPr>
          </w:pPr>
          <w:r w:rsidRPr="00756609">
            <w:rPr>
              <w:sz w:val="20"/>
              <w:szCs w:val="20"/>
            </w:rPr>
            <w:fldChar w:fldCharType="begin"/>
          </w:r>
          <w:r w:rsidRPr="00756609">
            <w:rPr>
              <w:sz w:val="20"/>
              <w:szCs w:val="20"/>
            </w:rPr>
            <w:instrText xml:space="preserve"> PAGE </w:instrText>
          </w:r>
          <w:r w:rsidRPr="00756609">
            <w:rPr>
              <w:sz w:val="20"/>
              <w:szCs w:val="20"/>
            </w:rPr>
            <w:fldChar w:fldCharType="separate"/>
          </w:r>
          <w:r>
            <w:rPr>
              <w:noProof/>
              <w:sz w:val="20"/>
              <w:szCs w:val="20"/>
            </w:rPr>
            <w:t>43</w:t>
          </w:r>
          <w:r w:rsidRPr="00756609">
            <w:rPr>
              <w:noProof/>
              <w:sz w:val="20"/>
              <w:szCs w:val="20"/>
            </w:rPr>
            <w:fldChar w:fldCharType="end"/>
          </w:r>
        </w:p>
      </w:tc>
    </w:tr>
  </w:tbl>
  <w:p w14:paraId="30E1C556" w14:textId="77777777" w:rsidR="002644ED" w:rsidRPr="00C80745" w:rsidRDefault="002644ED" w:rsidP="00C80745">
    <w:pPr>
      <w:pStyle w:val="Encabezad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B3DF82" w14:textId="77777777" w:rsidR="002644ED" w:rsidRPr="00C80745" w:rsidRDefault="002644ED" w:rsidP="00C8074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486DB2" w14:textId="77777777" w:rsidR="002644ED" w:rsidRDefault="002644ED" w:rsidP="004C1AE4"/>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center"/>
      <w:tblBorders>
        <w:bottom w:val="single" w:sz="4" w:space="0" w:color="auto"/>
      </w:tblBorders>
      <w:tblCellMar>
        <w:left w:w="70" w:type="dxa"/>
        <w:right w:w="70" w:type="dxa"/>
      </w:tblCellMar>
      <w:tblLook w:val="0000" w:firstRow="0" w:lastRow="0" w:firstColumn="0" w:lastColumn="0" w:noHBand="0" w:noVBand="0"/>
    </w:tblPr>
    <w:tblGrid>
      <w:gridCol w:w="7085"/>
      <w:gridCol w:w="3285"/>
    </w:tblGrid>
    <w:tr w:rsidR="002644ED" w:rsidRPr="00B36EF3" w14:paraId="2243D9BF" w14:textId="77777777" w:rsidTr="002644ED">
      <w:trPr>
        <w:cantSplit/>
        <w:trHeight w:val="416"/>
        <w:jc w:val="center"/>
      </w:trPr>
      <w:tc>
        <w:tcPr>
          <w:tcW w:w="4076" w:type="dxa"/>
          <w:tcBorders>
            <w:right w:val="nil"/>
          </w:tcBorders>
          <w:vAlign w:val="center"/>
        </w:tcPr>
        <w:p w14:paraId="11918E8B" w14:textId="2D6A9FFA" w:rsidR="002644ED" w:rsidRPr="00CF5F5F" w:rsidRDefault="00C474E8" w:rsidP="00CF5F5F">
          <w:pPr>
            <w:jc w:val="left"/>
            <w:rPr>
              <w:sz w:val="20"/>
              <w:szCs w:val="20"/>
            </w:rPr>
          </w:pPr>
          <w:r>
            <w:rPr>
              <w:sz w:val="20"/>
              <w:szCs w:val="20"/>
            </w:rPr>
            <w:t xml:space="preserve">LISTA DE </w:t>
          </w:r>
          <w:r w:rsidR="00DA1424">
            <w:rPr>
              <w:sz w:val="20"/>
              <w:szCs w:val="20"/>
            </w:rPr>
            <w:t>TABLAS</w:t>
          </w:r>
        </w:p>
      </w:tc>
      <w:tc>
        <w:tcPr>
          <w:tcW w:w="1890" w:type="dxa"/>
          <w:tcBorders>
            <w:top w:val="nil"/>
            <w:left w:val="nil"/>
            <w:bottom w:val="single" w:sz="4" w:space="0" w:color="auto"/>
            <w:right w:val="nil"/>
          </w:tcBorders>
          <w:vAlign w:val="center"/>
        </w:tcPr>
        <w:p w14:paraId="18161582" w14:textId="672C6D99" w:rsidR="002644ED" w:rsidRPr="00756609" w:rsidRDefault="002644ED" w:rsidP="009C776D">
          <w:pPr>
            <w:jc w:val="right"/>
            <w:rPr>
              <w:sz w:val="20"/>
              <w:szCs w:val="20"/>
            </w:rPr>
          </w:pPr>
          <w:r w:rsidRPr="00756609">
            <w:rPr>
              <w:sz w:val="20"/>
              <w:szCs w:val="20"/>
            </w:rPr>
            <w:fldChar w:fldCharType="begin"/>
          </w:r>
          <w:r w:rsidRPr="00756609">
            <w:rPr>
              <w:sz w:val="20"/>
              <w:szCs w:val="20"/>
            </w:rPr>
            <w:instrText xml:space="preserve"> PAGE </w:instrText>
          </w:r>
          <w:r w:rsidRPr="00756609">
            <w:rPr>
              <w:sz w:val="20"/>
              <w:szCs w:val="20"/>
            </w:rPr>
            <w:fldChar w:fldCharType="separate"/>
          </w:r>
          <w:r>
            <w:rPr>
              <w:noProof/>
              <w:sz w:val="20"/>
              <w:szCs w:val="20"/>
            </w:rPr>
            <w:t>43</w:t>
          </w:r>
          <w:r w:rsidRPr="00756609">
            <w:rPr>
              <w:noProof/>
              <w:sz w:val="20"/>
              <w:szCs w:val="20"/>
            </w:rPr>
            <w:fldChar w:fldCharType="end"/>
          </w:r>
        </w:p>
      </w:tc>
    </w:tr>
  </w:tbl>
  <w:p w14:paraId="20052CBC" w14:textId="77777777" w:rsidR="002644ED" w:rsidRDefault="002644ED" w:rsidP="00592534"/>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EEC8AA" w14:textId="77777777" w:rsidR="002644ED" w:rsidRPr="002378B0" w:rsidRDefault="002644ED" w:rsidP="002378B0">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center"/>
      <w:tblBorders>
        <w:bottom w:val="single" w:sz="4" w:space="0" w:color="auto"/>
      </w:tblBorders>
      <w:tblCellMar>
        <w:left w:w="70" w:type="dxa"/>
        <w:right w:w="70" w:type="dxa"/>
      </w:tblCellMar>
      <w:tblLook w:val="0000" w:firstRow="0" w:lastRow="0" w:firstColumn="0" w:lastColumn="0" w:noHBand="0" w:noVBand="0"/>
    </w:tblPr>
    <w:tblGrid>
      <w:gridCol w:w="7085"/>
      <w:gridCol w:w="3285"/>
    </w:tblGrid>
    <w:tr w:rsidR="00DA1424" w:rsidRPr="00B36EF3" w14:paraId="73D375FE" w14:textId="77777777" w:rsidTr="002644ED">
      <w:trPr>
        <w:cantSplit/>
        <w:trHeight w:val="416"/>
        <w:jc w:val="center"/>
      </w:trPr>
      <w:tc>
        <w:tcPr>
          <w:tcW w:w="4076" w:type="dxa"/>
          <w:tcBorders>
            <w:right w:val="nil"/>
          </w:tcBorders>
          <w:vAlign w:val="center"/>
        </w:tcPr>
        <w:p w14:paraId="4E355782" w14:textId="77777777" w:rsidR="00DA1424" w:rsidRPr="00CF5F5F" w:rsidRDefault="00DA1424" w:rsidP="00CF5F5F">
          <w:pPr>
            <w:jc w:val="left"/>
            <w:rPr>
              <w:sz w:val="20"/>
              <w:szCs w:val="20"/>
            </w:rPr>
          </w:pPr>
          <w:r>
            <w:rPr>
              <w:sz w:val="20"/>
              <w:szCs w:val="20"/>
            </w:rPr>
            <w:t>LISTA DE FIGURAS</w:t>
          </w:r>
        </w:p>
      </w:tc>
      <w:tc>
        <w:tcPr>
          <w:tcW w:w="1890" w:type="dxa"/>
          <w:tcBorders>
            <w:top w:val="nil"/>
            <w:left w:val="nil"/>
            <w:bottom w:val="single" w:sz="4" w:space="0" w:color="auto"/>
            <w:right w:val="nil"/>
          </w:tcBorders>
          <w:vAlign w:val="center"/>
        </w:tcPr>
        <w:p w14:paraId="6F6AEB58" w14:textId="77777777" w:rsidR="00DA1424" w:rsidRPr="00756609" w:rsidRDefault="00DA1424" w:rsidP="009C776D">
          <w:pPr>
            <w:jc w:val="right"/>
            <w:rPr>
              <w:sz w:val="20"/>
              <w:szCs w:val="20"/>
            </w:rPr>
          </w:pPr>
          <w:r w:rsidRPr="00756609">
            <w:rPr>
              <w:sz w:val="20"/>
              <w:szCs w:val="20"/>
            </w:rPr>
            <w:fldChar w:fldCharType="begin"/>
          </w:r>
          <w:r w:rsidRPr="00756609">
            <w:rPr>
              <w:sz w:val="20"/>
              <w:szCs w:val="20"/>
            </w:rPr>
            <w:instrText xml:space="preserve"> PAGE </w:instrText>
          </w:r>
          <w:r w:rsidRPr="00756609">
            <w:rPr>
              <w:sz w:val="20"/>
              <w:szCs w:val="20"/>
            </w:rPr>
            <w:fldChar w:fldCharType="separate"/>
          </w:r>
          <w:r>
            <w:rPr>
              <w:noProof/>
              <w:sz w:val="20"/>
              <w:szCs w:val="20"/>
            </w:rPr>
            <w:t>43</w:t>
          </w:r>
          <w:r w:rsidRPr="00756609">
            <w:rPr>
              <w:noProof/>
              <w:sz w:val="20"/>
              <w:szCs w:val="20"/>
            </w:rPr>
            <w:fldChar w:fldCharType="end"/>
          </w:r>
        </w:p>
      </w:tc>
    </w:tr>
  </w:tbl>
  <w:p w14:paraId="12628830" w14:textId="77777777" w:rsidR="00DA1424" w:rsidRDefault="00DA1424" w:rsidP="00592534"/>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5E08DB" w14:textId="77777777" w:rsidR="00B8538B" w:rsidRPr="002378B0" w:rsidRDefault="00B8538B" w:rsidP="002378B0">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center"/>
      <w:tblBorders>
        <w:bottom w:val="single" w:sz="4" w:space="0" w:color="auto"/>
      </w:tblBorders>
      <w:tblCellMar>
        <w:left w:w="70" w:type="dxa"/>
        <w:right w:w="70" w:type="dxa"/>
      </w:tblCellMar>
      <w:tblLook w:val="0000" w:firstRow="0" w:lastRow="0" w:firstColumn="0" w:lastColumn="0" w:noHBand="0" w:noVBand="0"/>
    </w:tblPr>
    <w:tblGrid>
      <w:gridCol w:w="6426"/>
      <w:gridCol w:w="2980"/>
    </w:tblGrid>
    <w:tr w:rsidR="00F83ACA" w:rsidRPr="00B36EF3" w14:paraId="649D0671" w14:textId="77777777" w:rsidTr="002644ED">
      <w:trPr>
        <w:cantSplit/>
        <w:trHeight w:val="416"/>
        <w:jc w:val="center"/>
      </w:trPr>
      <w:tc>
        <w:tcPr>
          <w:tcW w:w="4076" w:type="dxa"/>
          <w:tcBorders>
            <w:right w:val="nil"/>
          </w:tcBorders>
          <w:vAlign w:val="center"/>
        </w:tcPr>
        <w:p w14:paraId="29367A9A" w14:textId="658A4268" w:rsidR="00F83ACA" w:rsidRPr="00CF5F5F" w:rsidRDefault="00F83ACA" w:rsidP="00CF5F5F">
          <w:pPr>
            <w:jc w:val="left"/>
            <w:rPr>
              <w:sz w:val="20"/>
              <w:szCs w:val="20"/>
            </w:rPr>
          </w:pPr>
          <w:r>
            <w:rPr>
              <w:sz w:val="20"/>
              <w:szCs w:val="20"/>
            </w:rPr>
            <w:t>INTRODUCCIÓN</w:t>
          </w:r>
        </w:p>
      </w:tc>
      <w:tc>
        <w:tcPr>
          <w:tcW w:w="1890" w:type="dxa"/>
          <w:tcBorders>
            <w:top w:val="nil"/>
            <w:left w:val="nil"/>
            <w:bottom w:val="single" w:sz="4" w:space="0" w:color="auto"/>
            <w:right w:val="nil"/>
          </w:tcBorders>
          <w:vAlign w:val="center"/>
        </w:tcPr>
        <w:p w14:paraId="2A0A34EC" w14:textId="77777777" w:rsidR="00F83ACA" w:rsidRPr="00756609" w:rsidRDefault="00F83ACA" w:rsidP="009C776D">
          <w:pPr>
            <w:jc w:val="right"/>
            <w:rPr>
              <w:sz w:val="20"/>
              <w:szCs w:val="20"/>
            </w:rPr>
          </w:pPr>
          <w:r w:rsidRPr="00756609">
            <w:rPr>
              <w:sz w:val="20"/>
              <w:szCs w:val="20"/>
            </w:rPr>
            <w:fldChar w:fldCharType="begin"/>
          </w:r>
          <w:r w:rsidRPr="00756609">
            <w:rPr>
              <w:sz w:val="20"/>
              <w:szCs w:val="20"/>
            </w:rPr>
            <w:instrText xml:space="preserve"> PAGE </w:instrText>
          </w:r>
          <w:r w:rsidRPr="00756609">
            <w:rPr>
              <w:sz w:val="20"/>
              <w:szCs w:val="20"/>
            </w:rPr>
            <w:fldChar w:fldCharType="separate"/>
          </w:r>
          <w:r>
            <w:rPr>
              <w:noProof/>
              <w:sz w:val="20"/>
              <w:szCs w:val="20"/>
            </w:rPr>
            <w:t>43</w:t>
          </w:r>
          <w:r w:rsidRPr="00756609">
            <w:rPr>
              <w:noProof/>
              <w:sz w:val="20"/>
              <w:szCs w:val="20"/>
            </w:rPr>
            <w:fldChar w:fldCharType="end"/>
          </w:r>
        </w:p>
      </w:tc>
    </w:tr>
  </w:tbl>
  <w:p w14:paraId="770D0C8B" w14:textId="77777777" w:rsidR="00F83ACA" w:rsidRDefault="00F83ACA" w:rsidP="00592534"/>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5000" w:type="pct"/>
      <w:jc w:val="center"/>
      <w:tblBorders>
        <w:bottom w:val="single" w:sz="4" w:space="0" w:color="auto"/>
      </w:tblBorders>
      <w:tblCellMar>
        <w:left w:w="70" w:type="dxa"/>
        <w:right w:w="70" w:type="dxa"/>
      </w:tblCellMar>
      <w:tblLook w:val="0000" w:firstRow="0" w:lastRow="0" w:firstColumn="0" w:lastColumn="0" w:noHBand="0" w:noVBand="0"/>
    </w:tblPr>
    <w:tblGrid>
      <w:gridCol w:w="6426"/>
      <w:gridCol w:w="2980"/>
    </w:tblGrid>
    <w:tr w:rsidR="002644ED" w:rsidRPr="00B36EF3" w14:paraId="32B42AD1" w14:textId="77777777" w:rsidTr="0071018E">
      <w:trPr>
        <w:cantSplit/>
        <w:trHeight w:val="416"/>
        <w:jc w:val="center"/>
      </w:trPr>
      <w:tc>
        <w:tcPr>
          <w:tcW w:w="4076" w:type="dxa"/>
          <w:tcBorders>
            <w:right w:val="nil"/>
          </w:tcBorders>
          <w:vAlign w:val="center"/>
        </w:tcPr>
        <w:p w14:paraId="124579F3" w14:textId="4ED11BE8" w:rsidR="002644ED" w:rsidRPr="00756609" w:rsidRDefault="005735DC" w:rsidP="00400667">
          <w:pPr>
            <w:jc w:val="left"/>
            <w:rPr>
              <w:sz w:val="20"/>
              <w:szCs w:val="20"/>
              <w:lang w:val="es-CO"/>
            </w:rPr>
          </w:pPr>
          <w:r>
            <w:rPr>
              <w:sz w:val="20"/>
              <w:szCs w:val="20"/>
              <w:lang w:val="es-CO"/>
            </w:rPr>
            <w:t>REVISIÓN DE LA LITERATURA</w:t>
          </w:r>
        </w:p>
      </w:tc>
      <w:tc>
        <w:tcPr>
          <w:tcW w:w="1890" w:type="dxa"/>
          <w:tcBorders>
            <w:top w:val="nil"/>
            <w:left w:val="nil"/>
            <w:bottom w:val="single" w:sz="4" w:space="0" w:color="auto"/>
            <w:right w:val="nil"/>
          </w:tcBorders>
          <w:vAlign w:val="center"/>
        </w:tcPr>
        <w:p w14:paraId="0E64238A" w14:textId="050BA746" w:rsidR="002644ED" w:rsidRPr="00756609" w:rsidRDefault="002644ED" w:rsidP="00F44D7A">
          <w:pPr>
            <w:jc w:val="right"/>
            <w:rPr>
              <w:sz w:val="20"/>
              <w:szCs w:val="20"/>
            </w:rPr>
          </w:pPr>
          <w:r w:rsidRPr="00756609">
            <w:rPr>
              <w:sz w:val="20"/>
              <w:szCs w:val="20"/>
            </w:rPr>
            <w:fldChar w:fldCharType="begin"/>
          </w:r>
          <w:r w:rsidRPr="00756609">
            <w:rPr>
              <w:sz w:val="20"/>
              <w:szCs w:val="20"/>
            </w:rPr>
            <w:instrText xml:space="preserve"> PAGE </w:instrText>
          </w:r>
          <w:r w:rsidRPr="00756609">
            <w:rPr>
              <w:sz w:val="20"/>
              <w:szCs w:val="20"/>
            </w:rPr>
            <w:fldChar w:fldCharType="separate"/>
          </w:r>
          <w:r>
            <w:rPr>
              <w:noProof/>
              <w:sz w:val="20"/>
              <w:szCs w:val="20"/>
            </w:rPr>
            <w:t>43</w:t>
          </w:r>
          <w:r w:rsidRPr="00756609">
            <w:rPr>
              <w:noProof/>
              <w:sz w:val="20"/>
              <w:szCs w:val="20"/>
            </w:rPr>
            <w:fldChar w:fldCharType="end"/>
          </w:r>
        </w:p>
      </w:tc>
    </w:tr>
  </w:tbl>
  <w:p w14:paraId="44DB6AEB" w14:textId="77777777" w:rsidR="002644ED" w:rsidRDefault="002644ED" w:rsidP="005925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00F2F"/>
    <w:multiLevelType w:val="hybridMultilevel"/>
    <w:tmpl w:val="B6B6158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7C07FDF"/>
    <w:multiLevelType w:val="multilevel"/>
    <w:tmpl w:val="CD96871E"/>
    <w:styleLink w:val="H2Restart"/>
    <w:lvl w:ilvl="0">
      <w:start w:val="1"/>
      <w:numFmt w:val="upperLetter"/>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DEA0F58"/>
    <w:multiLevelType w:val="multilevel"/>
    <w:tmpl w:val="A3CEC990"/>
    <w:styleLink w:val="H2afterH1New"/>
    <w:lvl w:ilvl="0">
      <w:start w:val="1"/>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127E312D"/>
    <w:multiLevelType w:val="multilevel"/>
    <w:tmpl w:val="029C7FAA"/>
    <w:lvl w:ilvl="0">
      <w:start w:val="1"/>
      <w:numFmt w:val="upperRoman"/>
      <w:pStyle w:val="Ttulo1"/>
      <w:lvlText w:val="%1."/>
      <w:lvlJc w:val="right"/>
      <w:pPr>
        <w:tabs>
          <w:tab w:val="num" w:pos="432"/>
        </w:tabs>
        <w:ind w:left="432" w:hanging="432"/>
      </w:pPr>
      <w:rPr>
        <w:rFonts w:hint="default"/>
        <w:b/>
        <w:i w:val="0"/>
        <w:sz w:val="24"/>
      </w:rPr>
    </w:lvl>
    <w:lvl w:ilvl="1">
      <w:start w:val="1"/>
      <w:numFmt w:val="upperLetter"/>
      <w:pStyle w:val="Ttulo2"/>
      <w:lvlText w:val="%2."/>
      <w:lvlJc w:val="left"/>
      <w:pPr>
        <w:ind w:left="360" w:hanging="360"/>
      </w:pPr>
    </w:lvl>
    <w:lvl w:ilvl="2">
      <w:start w:val="1"/>
      <w:numFmt w:val="decimal"/>
      <w:pStyle w:val="Ttulo3"/>
      <w:lvlText w:val="%3)"/>
      <w:lvlJc w:val="left"/>
      <w:pPr>
        <w:ind w:left="360" w:hanging="360"/>
      </w:pPr>
    </w:lvl>
    <w:lvl w:ilvl="3">
      <w:start w:val="1"/>
      <w:numFmt w:val="decimal"/>
      <w:pStyle w:val="Ttulo4"/>
      <w:lvlText w:val="%1.%2.%3.%4"/>
      <w:lvlJc w:val="left"/>
      <w:pPr>
        <w:tabs>
          <w:tab w:val="num" w:pos="864"/>
        </w:tabs>
        <w:ind w:left="864" w:hanging="864"/>
      </w:pPr>
      <w:rPr>
        <w:rFonts w:cs="Times New Roman" w:hint="default"/>
      </w:rPr>
    </w:lvl>
    <w:lvl w:ilvl="4">
      <w:start w:val="1"/>
      <w:numFmt w:val="decimal"/>
      <w:pStyle w:val="Ttulo5"/>
      <w:lvlText w:val="%1.%2.%3.%4.%5"/>
      <w:lvlJc w:val="left"/>
      <w:pPr>
        <w:tabs>
          <w:tab w:val="num" w:pos="1008"/>
        </w:tabs>
        <w:ind w:left="1008" w:hanging="1008"/>
      </w:pPr>
      <w:rPr>
        <w:rFonts w:cs="Times New Roman" w:hint="default"/>
      </w:rPr>
    </w:lvl>
    <w:lvl w:ilvl="5">
      <w:start w:val="1"/>
      <w:numFmt w:val="decimal"/>
      <w:pStyle w:val="Ttulo6"/>
      <w:lvlText w:val="%1.%2.%3.%4.%5.%6"/>
      <w:lvlJc w:val="left"/>
      <w:pPr>
        <w:tabs>
          <w:tab w:val="num" w:pos="1152"/>
        </w:tabs>
        <w:ind w:left="1152" w:hanging="1152"/>
      </w:pPr>
      <w:rPr>
        <w:rFonts w:cs="Times New Roman" w:hint="default"/>
      </w:rPr>
    </w:lvl>
    <w:lvl w:ilvl="6">
      <w:start w:val="1"/>
      <w:numFmt w:val="decimal"/>
      <w:pStyle w:val="Ttulo7"/>
      <w:lvlText w:val="%1.%2.%3.%4.%5.%6.%7"/>
      <w:lvlJc w:val="left"/>
      <w:pPr>
        <w:tabs>
          <w:tab w:val="num" w:pos="1296"/>
        </w:tabs>
        <w:ind w:left="1296" w:hanging="1296"/>
      </w:pPr>
      <w:rPr>
        <w:rFonts w:cs="Times New Roman" w:hint="default"/>
      </w:rPr>
    </w:lvl>
    <w:lvl w:ilvl="7">
      <w:start w:val="1"/>
      <w:numFmt w:val="decimal"/>
      <w:pStyle w:val="Ttulo8"/>
      <w:lvlText w:val="%1.%2.%3.%4.%5.%6.%7.%8"/>
      <w:lvlJc w:val="left"/>
      <w:pPr>
        <w:tabs>
          <w:tab w:val="num" w:pos="1440"/>
        </w:tabs>
        <w:ind w:left="1440" w:hanging="1440"/>
      </w:pPr>
      <w:rPr>
        <w:rFonts w:cs="Times New Roman" w:hint="default"/>
      </w:rPr>
    </w:lvl>
    <w:lvl w:ilvl="8">
      <w:start w:val="1"/>
      <w:numFmt w:val="decimal"/>
      <w:pStyle w:val="Ttulo9"/>
      <w:lvlText w:val="%1.%2.%3.%4.%5.%6.%7.%8.%9"/>
      <w:lvlJc w:val="left"/>
      <w:pPr>
        <w:tabs>
          <w:tab w:val="num" w:pos="1584"/>
        </w:tabs>
        <w:ind w:left="1584" w:hanging="1584"/>
      </w:pPr>
      <w:rPr>
        <w:rFonts w:cs="Times New Roman" w:hint="default"/>
      </w:rPr>
    </w:lvl>
  </w:abstractNum>
  <w:abstractNum w:abstractNumId="4" w15:restartNumberingAfterBreak="0">
    <w:nsid w:val="1422123A"/>
    <w:multiLevelType w:val="hybridMultilevel"/>
    <w:tmpl w:val="2ECEDAC6"/>
    <w:lvl w:ilvl="0" w:tplc="41E8C612">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B468F5"/>
    <w:multiLevelType w:val="hybridMultilevel"/>
    <w:tmpl w:val="1B6E9AD0"/>
    <w:lvl w:ilvl="0" w:tplc="D4FECEB2">
      <w:start w:val="1"/>
      <w:numFmt w:val="bullet"/>
      <w:lvlRestart w:val="0"/>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D76CD9"/>
    <w:multiLevelType w:val="hybridMultilevel"/>
    <w:tmpl w:val="03DEDBCC"/>
    <w:styleLink w:val="Estilo21"/>
    <w:lvl w:ilvl="0" w:tplc="240A0001">
      <w:start w:val="1"/>
      <w:numFmt w:val="bullet"/>
      <w:lvlText w:val=""/>
      <w:lvlJc w:val="left"/>
      <w:pPr>
        <w:tabs>
          <w:tab w:val="num" w:pos="720"/>
        </w:tabs>
        <w:ind w:left="720" w:hanging="360"/>
      </w:pPr>
      <w:rPr>
        <w:rFonts w:ascii="Symbol" w:hAnsi="Symbol" w:cs="Symbol"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start w:val="1"/>
      <w:numFmt w:val="bullet"/>
      <w:lvlText w:val=""/>
      <w:lvlJc w:val="left"/>
      <w:pPr>
        <w:tabs>
          <w:tab w:val="num" w:pos="2160"/>
        </w:tabs>
        <w:ind w:left="2160" w:hanging="360"/>
      </w:pPr>
      <w:rPr>
        <w:rFonts w:ascii="Wingdings" w:hAnsi="Wingdings" w:cs="Wingdings" w:hint="default"/>
      </w:rPr>
    </w:lvl>
    <w:lvl w:ilvl="3" w:tplc="0C0A0001">
      <w:start w:val="1"/>
      <w:numFmt w:val="bullet"/>
      <w:lvlText w:val=""/>
      <w:lvlJc w:val="left"/>
      <w:pPr>
        <w:tabs>
          <w:tab w:val="num" w:pos="2880"/>
        </w:tabs>
        <w:ind w:left="2880" w:hanging="360"/>
      </w:pPr>
      <w:rPr>
        <w:rFonts w:ascii="Symbol" w:hAnsi="Symbol" w:cs="Symbol" w:hint="default"/>
      </w:rPr>
    </w:lvl>
    <w:lvl w:ilvl="4" w:tplc="0C0A0003">
      <w:start w:val="1"/>
      <w:numFmt w:val="bullet"/>
      <w:lvlText w:val="o"/>
      <w:lvlJc w:val="left"/>
      <w:pPr>
        <w:tabs>
          <w:tab w:val="num" w:pos="3600"/>
        </w:tabs>
        <w:ind w:left="3600" w:hanging="360"/>
      </w:pPr>
      <w:rPr>
        <w:rFonts w:ascii="Courier New" w:hAnsi="Courier New" w:cs="Courier New" w:hint="default"/>
      </w:rPr>
    </w:lvl>
    <w:lvl w:ilvl="5" w:tplc="0C0A0005">
      <w:start w:val="1"/>
      <w:numFmt w:val="bullet"/>
      <w:lvlText w:val=""/>
      <w:lvlJc w:val="left"/>
      <w:pPr>
        <w:tabs>
          <w:tab w:val="num" w:pos="4320"/>
        </w:tabs>
        <w:ind w:left="4320" w:hanging="360"/>
      </w:pPr>
      <w:rPr>
        <w:rFonts w:ascii="Wingdings" w:hAnsi="Wingdings" w:cs="Wingdings" w:hint="default"/>
      </w:rPr>
    </w:lvl>
    <w:lvl w:ilvl="6" w:tplc="0C0A0001">
      <w:start w:val="1"/>
      <w:numFmt w:val="bullet"/>
      <w:lvlText w:val=""/>
      <w:lvlJc w:val="left"/>
      <w:pPr>
        <w:tabs>
          <w:tab w:val="num" w:pos="5040"/>
        </w:tabs>
        <w:ind w:left="5040" w:hanging="360"/>
      </w:pPr>
      <w:rPr>
        <w:rFonts w:ascii="Symbol" w:hAnsi="Symbol" w:cs="Symbol" w:hint="default"/>
      </w:rPr>
    </w:lvl>
    <w:lvl w:ilvl="7" w:tplc="0C0A0003">
      <w:start w:val="1"/>
      <w:numFmt w:val="bullet"/>
      <w:lvlText w:val="o"/>
      <w:lvlJc w:val="left"/>
      <w:pPr>
        <w:tabs>
          <w:tab w:val="num" w:pos="5760"/>
        </w:tabs>
        <w:ind w:left="5760" w:hanging="360"/>
      </w:pPr>
      <w:rPr>
        <w:rFonts w:ascii="Courier New" w:hAnsi="Courier New" w:cs="Courier New" w:hint="default"/>
      </w:rPr>
    </w:lvl>
    <w:lvl w:ilvl="8" w:tplc="0C0A0005">
      <w:start w:val="1"/>
      <w:numFmt w:val="bullet"/>
      <w:lvlText w:val=""/>
      <w:lvlJc w:val="left"/>
      <w:pPr>
        <w:tabs>
          <w:tab w:val="num" w:pos="6480"/>
        </w:tabs>
        <w:ind w:left="6480" w:hanging="360"/>
      </w:pPr>
      <w:rPr>
        <w:rFonts w:ascii="Wingdings" w:hAnsi="Wingdings" w:cs="Wingdings" w:hint="default"/>
      </w:rPr>
    </w:lvl>
  </w:abstractNum>
  <w:abstractNum w:abstractNumId="7" w15:restartNumberingAfterBreak="0">
    <w:nsid w:val="256849EF"/>
    <w:multiLevelType w:val="multilevel"/>
    <w:tmpl w:val="86D4EC90"/>
    <w:lvl w:ilvl="0">
      <w:start w:val="5"/>
      <w:numFmt w:val="upperLetter"/>
      <w:pStyle w:val="H2ConSpaceBefore12pt"/>
      <w:suff w:val="space"/>
      <w:lvlText w:val="%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2ACC0BC1"/>
    <w:multiLevelType w:val="hybridMultilevel"/>
    <w:tmpl w:val="E072FC64"/>
    <w:lvl w:ilvl="0" w:tplc="F5A2FEB4">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23464F"/>
    <w:multiLevelType w:val="hybridMultilevel"/>
    <w:tmpl w:val="1C6CA362"/>
    <w:lvl w:ilvl="0" w:tplc="8D5C7DE6">
      <w:start w:val="1"/>
      <w:numFmt w:val="bullet"/>
      <w:lvlText w:val=""/>
      <w:lvlJc w:val="left"/>
      <w:pPr>
        <w:ind w:left="720" w:hanging="360"/>
      </w:pPr>
      <w:rPr>
        <w:rFonts w:ascii="Symbol" w:hAnsi="Symbol"/>
      </w:rPr>
    </w:lvl>
    <w:lvl w:ilvl="1" w:tplc="72B06600">
      <w:start w:val="1"/>
      <w:numFmt w:val="bullet"/>
      <w:lvlText w:val=""/>
      <w:lvlJc w:val="left"/>
      <w:pPr>
        <w:ind w:left="720" w:hanging="360"/>
      </w:pPr>
      <w:rPr>
        <w:rFonts w:ascii="Symbol" w:hAnsi="Symbol"/>
      </w:rPr>
    </w:lvl>
    <w:lvl w:ilvl="2" w:tplc="84E0E6E2">
      <w:start w:val="1"/>
      <w:numFmt w:val="bullet"/>
      <w:lvlText w:val=""/>
      <w:lvlJc w:val="left"/>
      <w:pPr>
        <w:ind w:left="720" w:hanging="360"/>
      </w:pPr>
      <w:rPr>
        <w:rFonts w:ascii="Symbol" w:hAnsi="Symbol"/>
      </w:rPr>
    </w:lvl>
    <w:lvl w:ilvl="3" w:tplc="E7F2DB12">
      <w:start w:val="1"/>
      <w:numFmt w:val="bullet"/>
      <w:lvlText w:val=""/>
      <w:lvlJc w:val="left"/>
      <w:pPr>
        <w:ind w:left="720" w:hanging="360"/>
      </w:pPr>
      <w:rPr>
        <w:rFonts w:ascii="Symbol" w:hAnsi="Symbol"/>
      </w:rPr>
    </w:lvl>
    <w:lvl w:ilvl="4" w:tplc="D750D03E">
      <w:start w:val="1"/>
      <w:numFmt w:val="bullet"/>
      <w:lvlText w:val=""/>
      <w:lvlJc w:val="left"/>
      <w:pPr>
        <w:ind w:left="720" w:hanging="360"/>
      </w:pPr>
      <w:rPr>
        <w:rFonts w:ascii="Symbol" w:hAnsi="Symbol"/>
      </w:rPr>
    </w:lvl>
    <w:lvl w:ilvl="5" w:tplc="7BE46678">
      <w:start w:val="1"/>
      <w:numFmt w:val="bullet"/>
      <w:lvlText w:val=""/>
      <w:lvlJc w:val="left"/>
      <w:pPr>
        <w:ind w:left="720" w:hanging="360"/>
      </w:pPr>
      <w:rPr>
        <w:rFonts w:ascii="Symbol" w:hAnsi="Symbol"/>
      </w:rPr>
    </w:lvl>
    <w:lvl w:ilvl="6" w:tplc="8C7020B4">
      <w:start w:val="1"/>
      <w:numFmt w:val="bullet"/>
      <w:lvlText w:val=""/>
      <w:lvlJc w:val="left"/>
      <w:pPr>
        <w:ind w:left="720" w:hanging="360"/>
      </w:pPr>
      <w:rPr>
        <w:rFonts w:ascii="Symbol" w:hAnsi="Symbol"/>
      </w:rPr>
    </w:lvl>
    <w:lvl w:ilvl="7" w:tplc="FC9A3916">
      <w:start w:val="1"/>
      <w:numFmt w:val="bullet"/>
      <w:lvlText w:val=""/>
      <w:lvlJc w:val="left"/>
      <w:pPr>
        <w:ind w:left="720" w:hanging="360"/>
      </w:pPr>
      <w:rPr>
        <w:rFonts w:ascii="Symbol" w:hAnsi="Symbol"/>
      </w:rPr>
    </w:lvl>
    <w:lvl w:ilvl="8" w:tplc="4958421C">
      <w:start w:val="1"/>
      <w:numFmt w:val="bullet"/>
      <w:lvlText w:val=""/>
      <w:lvlJc w:val="left"/>
      <w:pPr>
        <w:ind w:left="720" w:hanging="360"/>
      </w:pPr>
      <w:rPr>
        <w:rFonts w:ascii="Symbol" w:hAnsi="Symbol"/>
      </w:rPr>
    </w:lvl>
  </w:abstractNum>
  <w:abstractNum w:abstractNumId="10" w15:restartNumberingAfterBreak="0">
    <w:nsid w:val="33E4726D"/>
    <w:multiLevelType w:val="multilevel"/>
    <w:tmpl w:val="90B4B226"/>
    <w:lvl w:ilvl="0">
      <w:start w:val="1"/>
      <w:numFmt w:val="upperRoman"/>
      <w:pStyle w:val="H1ListNoSpace"/>
      <w:suff w:val="space"/>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2" w15:restartNumberingAfterBreak="0">
    <w:nsid w:val="3B240BA4"/>
    <w:multiLevelType w:val="multilevel"/>
    <w:tmpl w:val="ACAAA3A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1FE726B"/>
    <w:multiLevelType w:val="multilevel"/>
    <w:tmpl w:val="A1CCB1D8"/>
    <w:lvl w:ilvl="0">
      <w:start w:val="1"/>
      <w:numFmt w:val="decimal"/>
      <w:lvlText w:val="%1."/>
      <w:lvlJc w:val="left"/>
      <w:pPr>
        <w:ind w:left="2968" w:hanging="360"/>
      </w:pPr>
      <w:rPr>
        <w:rFonts w:hint="default"/>
      </w:rPr>
    </w:lvl>
    <w:lvl w:ilvl="1">
      <w:start w:val="1"/>
      <w:numFmt w:val="decimal"/>
      <w:isLgl/>
      <w:lvlText w:val="%1.%2."/>
      <w:lvlJc w:val="left"/>
      <w:pPr>
        <w:ind w:left="3328" w:hanging="360"/>
      </w:pPr>
      <w:rPr>
        <w:rFonts w:hint="default"/>
      </w:rPr>
    </w:lvl>
    <w:lvl w:ilvl="2">
      <w:start w:val="1"/>
      <w:numFmt w:val="decimal"/>
      <w:isLgl/>
      <w:lvlText w:val="%1.%2.%3."/>
      <w:lvlJc w:val="left"/>
      <w:pPr>
        <w:ind w:left="3402" w:hanging="794"/>
      </w:pPr>
      <w:rPr>
        <w:rFonts w:hint="default"/>
      </w:rPr>
    </w:lvl>
    <w:lvl w:ilvl="3">
      <w:start w:val="1"/>
      <w:numFmt w:val="decimal"/>
      <w:isLgl/>
      <w:lvlText w:val="%1.%2.%3.%4."/>
      <w:lvlJc w:val="left"/>
      <w:pPr>
        <w:ind w:left="4408" w:hanging="720"/>
      </w:pPr>
      <w:rPr>
        <w:rFonts w:hint="default"/>
      </w:rPr>
    </w:lvl>
    <w:lvl w:ilvl="4">
      <w:start w:val="1"/>
      <w:numFmt w:val="decimal"/>
      <w:isLgl/>
      <w:lvlText w:val="%1.%2.%3.%4.%5."/>
      <w:lvlJc w:val="left"/>
      <w:pPr>
        <w:ind w:left="5128" w:hanging="1080"/>
      </w:pPr>
      <w:rPr>
        <w:rFonts w:hint="default"/>
      </w:rPr>
    </w:lvl>
    <w:lvl w:ilvl="5">
      <w:start w:val="1"/>
      <w:numFmt w:val="decimal"/>
      <w:isLgl/>
      <w:lvlText w:val="%1.%2.%3.%4.%5.%6."/>
      <w:lvlJc w:val="left"/>
      <w:pPr>
        <w:ind w:left="5488" w:hanging="1080"/>
      </w:pPr>
      <w:rPr>
        <w:rFonts w:hint="default"/>
      </w:rPr>
    </w:lvl>
    <w:lvl w:ilvl="6">
      <w:start w:val="1"/>
      <w:numFmt w:val="decimal"/>
      <w:isLgl/>
      <w:lvlText w:val="%1.%2.%3.%4.%5.%6.%7."/>
      <w:lvlJc w:val="left"/>
      <w:pPr>
        <w:ind w:left="5848" w:hanging="1080"/>
      </w:pPr>
      <w:rPr>
        <w:rFonts w:hint="default"/>
      </w:rPr>
    </w:lvl>
    <w:lvl w:ilvl="7">
      <w:start w:val="1"/>
      <w:numFmt w:val="decimal"/>
      <w:isLgl/>
      <w:lvlText w:val="%1.%2.%3.%4.%5.%6.%7.%8."/>
      <w:lvlJc w:val="left"/>
      <w:pPr>
        <w:ind w:left="6568" w:hanging="1440"/>
      </w:pPr>
      <w:rPr>
        <w:rFonts w:hint="default"/>
      </w:rPr>
    </w:lvl>
    <w:lvl w:ilvl="8">
      <w:start w:val="1"/>
      <w:numFmt w:val="decimal"/>
      <w:isLgl/>
      <w:lvlText w:val="%1.%2.%3.%4.%5.%6.%7.%8.%9."/>
      <w:lvlJc w:val="left"/>
      <w:pPr>
        <w:ind w:left="6928" w:hanging="1440"/>
      </w:pPr>
      <w:rPr>
        <w:rFonts w:hint="default"/>
      </w:rPr>
    </w:lvl>
  </w:abstractNum>
  <w:abstractNum w:abstractNumId="14" w15:restartNumberingAfterBreak="0">
    <w:nsid w:val="42A57E05"/>
    <w:multiLevelType w:val="hybridMultilevel"/>
    <w:tmpl w:val="7AD47314"/>
    <w:lvl w:ilvl="0" w:tplc="240A0013">
      <w:start w:val="1"/>
      <w:numFmt w:val="upperRoman"/>
      <w:lvlText w:val="%1."/>
      <w:lvlJc w:val="righ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5" w15:restartNumberingAfterBreak="0">
    <w:nsid w:val="48D37A30"/>
    <w:multiLevelType w:val="multilevel"/>
    <w:tmpl w:val="75E42C7A"/>
    <w:styleLink w:val="Listaactual1"/>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4A1139B8"/>
    <w:multiLevelType w:val="multilevel"/>
    <w:tmpl w:val="645EC3F4"/>
    <w:lvl w:ilvl="0">
      <w:start w:val="4"/>
      <w:numFmt w:val="upperLetter"/>
      <w:pStyle w:val="H2Cont"/>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AD925CE"/>
    <w:multiLevelType w:val="multilevel"/>
    <w:tmpl w:val="3D72A97E"/>
    <w:lvl w:ilvl="0">
      <w:start w:val="4"/>
      <w:numFmt w:val="upperLetter"/>
      <w:pStyle w:val="H2ConNoSpace"/>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BA41812"/>
    <w:multiLevelType w:val="hybridMultilevel"/>
    <w:tmpl w:val="53E87A9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5EC15F22"/>
    <w:multiLevelType w:val="hybridMultilevel"/>
    <w:tmpl w:val="D06E8CB4"/>
    <w:lvl w:ilvl="0" w:tplc="887EECB8">
      <w:start w:val="1"/>
      <w:numFmt w:val="decimal"/>
      <w:lvlRestart w:val="0"/>
      <w:lvlText w:val="%1."/>
      <w:lvlJc w:val="left"/>
      <w:pPr>
        <w:ind w:left="3033" w:hanging="425"/>
      </w:pPr>
      <w:rPr>
        <w:b w:val="0"/>
        <w:i w:val="0"/>
        <w:sz w:val="20"/>
        <w:vertAlign w:val="baseline"/>
      </w:rPr>
    </w:lvl>
    <w:lvl w:ilvl="1" w:tplc="04090019">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0" w15:restartNumberingAfterBreak="0">
    <w:nsid w:val="61C20FDB"/>
    <w:multiLevelType w:val="multilevel"/>
    <w:tmpl w:val="AE8490E4"/>
    <w:lvl w:ilvl="0">
      <w:start w:val="1"/>
      <w:numFmt w:val="decimal"/>
      <w:pStyle w:val="FigCaption"/>
      <w:lvlText w:val="FIGURE %1."/>
      <w:lvlJc w:val="left"/>
      <w:pPr>
        <w:tabs>
          <w:tab w:val="num" w:pos="760"/>
        </w:tabs>
        <w:ind w:left="0" w:firstLine="0"/>
      </w:pPr>
      <w:rPr>
        <w:rFonts w:hint="default"/>
        <w:color w:val="00629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66951EA2"/>
    <w:multiLevelType w:val="multilevel"/>
    <w:tmpl w:val="240A0025"/>
    <w:styleLink w:val="Estilo1"/>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decimal"/>
      <w:lvlText w:val="%1.%2.%3.%4.%5"/>
      <w:lvlJc w:val="left"/>
      <w:pPr>
        <w:ind w:left="1008" w:hanging="1008"/>
      </w:pPr>
      <w:rPr>
        <w:rFonts w:cs="Times New Roman"/>
      </w:rPr>
    </w:lvl>
    <w:lvl w:ilvl="5">
      <w:start w:val="1"/>
      <w:numFmt w:val="decimal"/>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22" w15:restartNumberingAfterBreak="0">
    <w:nsid w:val="6BFE4F79"/>
    <w:multiLevelType w:val="hybridMultilevel"/>
    <w:tmpl w:val="2E865934"/>
    <w:lvl w:ilvl="0" w:tplc="6B505B88">
      <w:start w:val="1"/>
      <w:numFmt w:val="upperLetter"/>
      <w:pStyle w:val="H2Firs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71464F13"/>
    <w:multiLevelType w:val="multilevel"/>
    <w:tmpl w:val="240A0025"/>
    <w:styleLink w:val="Estilo2"/>
    <w:lvl w:ilvl="0">
      <w:start w:val="1"/>
      <w:numFmt w:val="decimal"/>
      <w:lvlText w:val="%1"/>
      <w:lvlJc w:val="left"/>
      <w:pPr>
        <w:ind w:left="432" w:hanging="432"/>
      </w:pPr>
      <w:rPr>
        <w:rFonts w:cs="Times New Roman"/>
      </w:rPr>
    </w:lvl>
    <w:lvl w:ilvl="1">
      <w:start w:val="1"/>
      <w:numFmt w:val="decimal"/>
      <w:lvlText w:val="%1.%2"/>
      <w:lvlJc w:val="left"/>
      <w:pPr>
        <w:ind w:left="576" w:hanging="576"/>
      </w:pPr>
      <w:rPr>
        <w:rFonts w:cs="Times New Roman"/>
      </w:rPr>
    </w:lvl>
    <w:lvl w:ilvl="2">
      <w:start w:val="1"/>
      <w:numFmt w:val="decimal"/>
      <w:lvlText w:val="%1.%2.%3"/>
      <w:lvlJc w:val="left"/>
      <w:pPr>
        <w:ind w:left="720" w:hanging="720"/>
      </w:pPr>
      <w:rPr>
        <w:rFonts w:cs="Times New Roman"/>
      </w:rPr>
    </w:lvl>
    <w:lvl w:ilvl="3">
      <w:start w:val="1"/>
      <w:numFmt w:val="decimal"/>
      <w:lvlText w:val="%1.%2.%3.%4"/>
      <w:lvlJc w:val="left"/>
      <w:pPr>
        <w:ind w:left="864" w:hanging="864"/>
      </w:pPr>
      <w:rPr>
        <w:rFonts w:cs="Times New Roman"/>
      </w:rPr>
    </w:lvl>
    <w:lvl w:ilvl="4">
      <w:start w:val="1"/>
      <w:numFmt w:val="none"/>
      <w:lvlText w:val="%1.%2.%3.%4.%5"/>
      <w:lvlJc w:val="left"/>
      <w:pPr>
        <w:ind w:left="1008" w:hanging="1008"/>
      </w:pPr>
      <w:rPr>
        <w:rFonts w:cs="Times New Roman"/>
      </w:rPr>
    </w:lvl>
    <w:lvl w:ilvl="5">
      <w:start w:val="1"/>
      <w:numFmt w:val="none"/>
      <w:lvlText w:val="%1.%2.%3.%4.%5.%6"/>
      <w:lvlJc w:val="left"/>
      <w:pPr>
        <w:ind w:left="1152" w:hanging="1152"/>
      </w:pPr>
      <w:rPr>
        <w:rFonts w:cs="Times New Roman"/>
      </w:rPr>
    </w:lvl>
    <w:lvl w:ilvl="6">
      <w:start w:val="1"/>
      <w:numFmt w:val="decimal"/>
      <w:lvlText w:val="%1.%2.%3.%4.%5.%6.%7"/>
      <w:lvlJc w:val="left"/>
      <w:pPr>
        <w:ind w:left="1296" w:hanging="1296"/>
      </w:pPr>
      <w:rPr>
        <w:rFonts w:cs="Times New Roman"/>
      </w:rPr>
    </w:lvl>
    <w:lvl w:ilvl="7">
      <w:start w:val="1"/>
      <w:numFmt w:val="decimal"/>
      <w:lvlText w:val="%1.%2.%3.%4.%5.%6.%7.%8"/>
      <w:lvlJc w:val="left"/>
      <w:pPr>
        <w:ind w:left="1440" w:hanging="1440"/>
      </w:pPr>
      <w:rPr>
        <w:rFonts w:cs="Times New Roman"/>
      </w:rPr>
    </w:lvl>
    <w:lvl w:ilvl="8">
      <w:start w:val="1"/>
      <w:numFmt w:val="decimal"/>
      <w:lvlText w:val="%1.%2.%3.%4.%5.%6.%7.%8.%9"/>
      <w:lvlJc w:val="left"/>
      <w:pPr>
        <w:ind w:left="1584" w:hanging="1584"/>
      </w:pPr>
      <w:rPr>
        <w:rFonts w:cs="Times New Roman"/>
      </w:rPr>
    </w:lvl>
  </w:abstractNum>
  <w:abstractNum w:abstractNumId="24" w15:restartNumberingAfterBreak="0">
    <w:nsid w:val="74D13BC3"/>
    <w:multiLevelType w:val="hybridMultilevel"/>
    <w:tmpl w:val="272894AC"/>
    <w:lvl w:ilvl="0" w:tplc="D3CCED7E">
      <w:start w:val="1"/>
      <w:numFmt w:val="decimal"/>
      <w:pStyle w:val="Prrafodelista"/>
      <w:lvlText w:val="%1."/>
      <w:lvlJc w:val="left"/>
      <w:pPr>
        <w:ind w:left="360" w:hanging="360"/>
      </w:pPr>
      <w:rPr>
        <w:rFonts w:cs="Times New Roman" w:hint="default"/>
      </w:rPr>
    </w:lvl>
    <w:lvl w:ilvl="1" w:tplc="240A0019" w:tentative="1">
      <w:start w:val="1"/>
      <w:numFmt w:val="lowerLetter"/>
      <w:lvlText w:val="%2."/>
      <w:lvlJc w:val="left"/>
      <w:pPr>
        <w:ind w:left="1080" w:hanging="360"/>
      </w:pPr>
      <w:rPr>
        <w:rFonts w:cs="Times New Roman"/>
      </w:rPr>
    </w:lvl>
    <w:lvl w:ilvl="2" w:tplc="240A001B" w:tentative="1">
      <w:start w:val="1"/>
      <w:numFmt w:val="lowerRoman"/>
      <w:lvlText w:val="%3."/>
      <w:lvlJc w:val="right"/>
      <w:pPr>
        <w:ind w:left="1800" w:hanging="180"/>
      </w:pPr>
      <w:rPr>
        <w:rFonts w:cs="Times New Roman"/>
      </w:rPr>
    </w:lvl>
    <w:lvl w:ilvl="3" w:tplc="240A000F" w:tentative="1">
      <w:start w:val="1"/>
      <w:numFmt w:val="decimal"/>
      <w:lvlText w:val="%4."/>
      <w:lvlJc w:val="left"/>
      <w:pPr>
        <w:ind w:left="2520" w:hanging="360"/>
      </w:pPr>
      <w:rPr>
        <w:rFonts w:cs="Times New Roman"/>
      </w:rPr>
    </w:lvl>
    <w:lvl w:ilvl="4" w:tplc="240A0019" w:tentative="1">
      <w:start w:val="1"/>
      <w:numFmt w:val="lowerLetter"/>
      <w:lvlText w:val="%5."/>
      <w:lvlJc w:val="left"/>
      <w:pPr>
        <w:ind w:left="3240" w:hanging="360"/>
      </w:pPr>
      <w:rPr>
        <w:rFonts w:cs="Times New Roman"/>
      </w:rPr>
    </w:lvl>
    <w:lvl w:ilvl="5" w:tplc="240A001B" w:tentative="1">
      <w:start w:val="1"/>
      <w:numFmt w:val="lowerRoman"/>
      <w:lvlText w:val="%6."/>
      <w:lvlJc w:val="right"/>
      <w:pPr>
        <w:ind w:left="3960" w:hanging="180"/>
      </w:pPr>
      <w:rPr>
        <w:rFonts w:cs="Times New Roman"/>
      </w:rPr>
    </w:lvl>
    <w:lvl w:ilvl="6" w:tplc="240A000F" w:tentative="1">
      <w:start w:val="1"/>
      <w:numFmt w:val="decimal"/>
      <w:lvlText w:val="%7."/>
      <w:lvlJc w:val="left"/>
      <w:pPr>
        <w:ind w:left="4680" w:hanging="360"/>
      </w:pPr>
      <w:rPr>
        <w:rFonts w:cs="Times New Roman"/>
      </w:rPr>
    </w:lvl>
    <w:lvl w:ilvl="7" w:tplc="240A0019" w:tentative="1">
      <w:start w:val="1"/>
      <w:numFmt w:val="lowerLetter"/>
      <w:lvlText w:val="%8."/>
      <w:lvlJc w:val="left"/>
      <w:pPr>
        <w:ind w:left="5400" w:hanging="360"/>
      </w:pPr>
      <w:rPr>
        <w:rFonts w:cs="Times New Roman"/>
      </w:rPr>
    </w:lvl>
    <w:lvl w:ilvl="8" w:tplc="240A001B" w:tentative="1">
      <w:start w:val="1"/>
      <w:numFmt w:val="lowerRoman"/>
      <w:lvlText w:val="%9."/>
      <w:lvlJc w:val="right"/>
      <w:pPr>
        <w:ind w:left="6120" w:hanging="180"/>
      </w:pPr>
      <w:rPr>
        <w:rFonts w:cs="Times New Roman"/>
      </w:rPr>
    </w:lvl>
  </w:abstractNum>
  <w:num w:numId="1" w16cid:durableId="1306398286">
    <w:abstractNumId w:val="3"/>
  </w:num>
  <w:num w:numId="2" w16cid:durableId="179514397">
    <w:abstractNumId w:val="24"/>
  </w:num>
  <w:num w:numId="3" w16cid:durableId="966348756">
    <w:abstractNumId w:val="21"/>
  </w:num>
  <w:num w:numId="4" w16cid:durableId="252397860">
    <w:abstractNumId w:val="23"/>
  </w:num>
  <w:num w:numId="5" w16cid:durableId="877662202">
    <w:abstractNumId w:val="3"/>
  </w:num>
  <w:num w:numId="6" w16cid:durableId="1060135525">
    <w:abstractNumId w:val="6"/>
  </w:num>
  <w:num w:numId="7" w16cid:durableId="155614489">
    <w:abstractNumId w:val="15"/>
  </w:num>
  <w:num w:numId="8" w16cid:durableId="754670989">
    <w:abstractNumId w:val="5"/>
  </w:num>
  <w:num w:numId="9" w16cid:durableId="641815607">
    <w:abstractNumId w:val="4"/>
  </w:num>
  <w:num w:numId="10" w16cid:durableId="941648488">
    <w:abstractNumId w:val="19"/>
  </w:num>
  <w:num w:numId="11" w16cid:durableId="716969565">
    <w:abstractNumId w:val="8"/>
  </w:num>
  <w:num w:numId="12" w16cid:durableId="1206061744">
    <w:abstractNumId w:val="11"/>
  </w:num>
  <w:num w:numId="13" w16cid:durableId="36854419">
    <w:abstractNumId w:val="10"/>
  </w:num>
  <w:num w:numId="14" w16cid:durableId="714278650">
    <w:abstractNumId w:val="20"/>
  </w:num>
  <w:num w:numId="15" w16cid:durableId="971441195">
    <w:abstractNumId w:val="12"/>
  </w:num>
  <w:num w:numId="16" w16cid:durableId="864440732">
    <w:abstractNumId w:val="17"/>
  </w:num>
  <w:num w:numId="17" w16cid:durableId="1398898024">
    <w:abstractNumId w:val="2"/>
  </w:num>
  <w:num w:numId="18" w16cid:durableId="252058106">
    <w:abstractNumId w:val="1"/>
  </w:num>
  <w:num w:numId="19" w16cid:durableId="458887326">
    <w:abstractNumId w:val="7"/>
  </w:num>
  <w:num w:numId="20" w16cid:durableId="2018186476">
    <w:abstractNumId w:val="16"/>
  </w:num>
  <w:num w:numId="21" w16cid:durableId="1297836924">
    <w:abstractNumId w:val="22"/>
  </w:num>
  <w:num w:numId="22" w16cid:durableId="1866597028">
    <w:abstractNumId w:val="13"/>
  </w:num>
  <w:num w:numId="23" w16cid:durableId="845093213">
    <w:abstractNumId w:val="0"/>
  </w:num>
  <w:num w:numId="24" w16cid:durableId="1615748434">
    <w:abstractNumId w:val="9"/>
  </w:num>
  <w:num w:numId="25" w16cid:durableId="1663242005">
    <w:abstractNumId w:val="18"/>
  </w:num>
  <w:num w:numId="26" w16cid:durableId="2083676420">
    <w:abstractNumId w:val="3"/>
  </w:num>
  <w:num w:numId="27" w16cid:durableId="259530322">
    <w:abstractNumId w:val="3"/>
  </w:num>
  <w:num w:numId="28" w16cid:durableId="1585918971">
    <w:abstractNumId w:val="3"/>
  </w:num>
  <w:num w:numId="29" w16cid:durableId="1162232693">
    <w:abstractNumId w:val="3"/>
  </w:num>
  <w:num w:numId="30" w16cid:durableId="1612083681">
    <w:abstractNumId w:val="1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9"/>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378D"/>
    <w:rsid w:val="000000C3"/>
    <w:rsid w:val="0000029B"/>
    <w:rsid w:val="00000664"/>
    <w:rsid w:val="000008AA"/>
    <w:rsid w:val="00000D23"/>
    <w:rsid w:val="00000E43"/>
    <w:rsid w:val="00000F22"/>
    <w:rsid w:val="0000112D"/>
    <w:rsid w:val="000011B9"/>
    <w:rsid w:val="000015EF"/>
    <w:rsid w:val="00001A71"/>
    <w:rsid w:val="00001B67"/>
    <w:rsid w:val="00001D13"/>
    <w:rsid w:val="00001DD9"/>
    <w:rsid w:val="00001ED8"/>
    <w:rsid w:val="000025BC"/>
    <w:rsid w:val="00002667"/>
    <w:rsid w:val="0000277C"/>
    <w:rsid w:val="0000299F"/>
    <w:rsid w:val="00002A16"/>
    <w:rsid w:val="00002B33"/>
    <w:rsid w:val="00002B6F"/>
    <w:rsid w:val="00002DAD"/>
    <w:rsid w:val="00002EB1"/>
    <w:rsid w:val="00003871"/>
    <w:rsid w:val="00003A76"/>
    <w:rsid w:val="00003AC8"/>
    <w:rsid w:val="00004447"/>
    <w:rsid w:val="00004630"/>
    <w:rsid w:val="0000464B"/>
    <w:rsid w:val="00004EEC"/>
    <w:rsid w:val="00004F4B"/>
    <w:rsid w:val="00004F8E"/>
    <w:rsid w:val="00005157"/>
    <w:rsid w:val="00005583"/>
    <w:rsid w:val="00005626"/>
    <w:rsid w:val="00005809"/>
    <w:rsid w:val="000062C5"/>
    <w:rsid w:val="0000655C"/>
    <w:rsid w:val="0000660C"/>
    <w:rsid w:val="000069E4"/>
    <w:rsid w:val="00006CF5"/>
    <w:rsid w:val="00006F09"/>
    <w:rsid w:val="0000726C"/>
    <w:rsid w:val="0000744D"/>
    <w:rsid w:val="000077DF"/>
    <w:rsid w:val="000077E9"/>
    <w:rsid w:val="00007A17"/>
    <w:rsid w:val="00007AB7"/>
    <w:rsid w:val="00007B78"/>
    <w:rsid w:val="00007CE5"/>
    <w:rsid w:val="00007EEE"/>
    <w:rsid w:val="00007F27"/>
    <w:rsid w:val="000105E3"/>
    <w:rsid w:val="000107E3"/>
    <w:rsid w:val="00010947"/>
    <w:rsid w:val="00010C24"/>
    <w:rsid w:val="00010CCF"/>
    <w:rsid w:val="00010FBD"/>
    <w:rsid w:val="00011CF4"/>
    <w:rsid w:val="00011DF1"/>
    <w:rsid w:val="00011EEF"/>
    <w:rsid w:val="00011FF2"/>
    <w:rsid w:val="00012368"/>
    <w:rsid w:val="00012440"/>
    <w:rsid w:val="0001272E"/>
    <w:rsid w:val="000128F5"/>
    <w:rsid w:val="00012F8B"/>
    <w:rsid w:val="00012FE9"/>
    <w:rsid w:val="0001320F"/>
    <w:rsid w:val="000134B0"/>
    <w:rsid w:val="00013774"/>
    <w:rsid w:val="00013945"/>
    <w:rsid w:val="00013A53"/>
    <w:rsid w:val="00013D7A"/>
    <w:rsid w:val="00013E43"/>
    <w:rsid w:val="00013EAA"/>
    <w:rsid w:val="000140B1"/>
    <w:rsid w:val="000140FB"/>
    <w:rsid w:val="00014214"/>
    <w:rsid w:val="000143D6"/>
    <w:rsid w:val="00014549"/>
    <w:rsid w:val="00014576"/>
    <w:rsid w:val="000147D9"/>
    <w:rsid w:val="00014807"/>
    <w:rsid w:val="00014B09"/>
    <w:rsid w:val="00014C7A"/>
    <w:rsid w:val="00014D44"/>
    <w:rsid w:val="00014D8B"/>
    <w:rsid w:val="00014DA0"/>
    <w:rsid w:val="00014E63"/>
    <w:rsid w:val="000151F8"/>
    <w:rsid w:val="000154E2"/>
    <w:rsid w:val="0001551E"/>
    <w:rsid w:val="00015564"/>
    <w:rsid w:val="000159AF"/>
    <w:rsid w:val="00015A34"/>
    <w:rsid w:val="00015D47"/>
    <w:rsid w:val="00015EBF"/>
    <w:rsid w:val="00016342"/>
    <w:rsid w:val="000166EB"/>
    <w:rsid w:val="00016A20"/>
    <w:rsid w:val="00016AB6"/>
    <w:rsid w:val="00016AC3"/>
    <w:rsid w:val="0001711F"/>
    <w:rsid w:val="000171B1"/>
    <w:rsid w:val="000172C5"/>
    <w:rsid w:val="00017391"/>
    <w:rsid w:val="0001758A"/>
    <w:rsid w:val="000175E3"/>
    <w:rsid w:val="000179BD"/>
    <w:rsid w:val="00017A87"/>
    <w:rsid w:val="00017AC8"/>
    <w:rsid w:val="0002010A"/>
    <w:rsid w:val="000204EB"/>
    <w:rsid w:val="000205A0"/>
    <w:rsid w:val="000206CE"/>
    <w:rsid w:val="000208B1"/>
    <w:rsid w:val="00020901"/>
    <w:rsid w:val="00020924"/>
    <w:rsid w:val="000209A6"/>
    <w:rsid w:val="00020B98"/>
    <w:rsid w:val="00020CAA"/>
    <w:rsid w:val="0002103C"/>
    <w:rsid w:val="000210C9"/>
    <w:rsid w:val="00021506"/>
    <w:rsid w:val="0002172A"/>
    <w:rsid w:val="00021975"/>
    <w:rsid w:val="00021F7B"/>
    <w:rsid w:val="00022017"/>
    <w:rsid w:val="000224C6"/>
    <w:rsid w:val="00022543"/>
    <w:rsid w:val="00022780"/>
    <w:rsid w:val="00022AC2"/>
    <w:rsid w:val="00022B81"/>
    <w:rsid w:val="00022C47"/>
    <w:rsid w:val="00022EE0"/>
    <w:rsid w:val="00022F7E"/>
    <w:rsid w:val="0002306C"/>
    <w:rsid w:val="00023166"/>
    <w:rsid w:val="0002337A"/>
    <w:rsid w:val="000234DF"/>
    <w:rsid w:val="00023974"/>
    <w:rsid w:val="00023A1D"/>
    <w:rsid w:val="00023A93"/>
    <w:rsid w:val="00023C7B"/>
    <w:rsid w:val="0002404E"/>
    <w:rsid w:val="0002428B"/>
    <w:rsid w:val="0002454C"/>
    <w:rsid w:val="00024551"/>
    <w:rsid w:val="00024696"/>
    <w:rsid w:val="000246DA"/>
    <w:rsid w:val="0002473C"/>
    <w:rsid w:val="0002479E"/>
    <w:rsid w:val="00024A71"/>
    <w:rsid w:val="00024F76"/>
    <w:rsid w:val="000253F1"/>
    <w:rsid w:val="000258B3"/>
    <w:rsid w:val="0002591D"/>
    <w:rsid w:val="0002599D"/>
    <w:rsid w:val="000259A3"/>
    <w:rsid w:val="000259CF"/>
    <w:rsid w:val="000259F1"/>
    <w:rsid w:val="00025EF2"/>
    <w:rsid w:val="00025FF7"/>
    <w:rsid w:val="000260EE"/>
    <w:rsid w:val="000261ED"/>
    <w:rsid w:val="00026258"/>
    <w:rsid w:val="0002629B"/>
    <w:rsid w:val="000263A6"/>
    <w:rsid w:val="000264B6"/>
    <w:rsid w:val="000268FF"/>
    <w:rsid w:val="00026975"/>
    <w:rsid w:val="00026B30"/>
    <w:rsid w:val="00026C9E"/>
    <w:rsid w:val="00026E6C"/>
    <w:rsid w:val="00026ED3"/>
    <w:rsid w:val="00027085"/>
    <w:rsid w:val="00027842"/>
    <w:rsid w:val="00027865"/>
    <w:rsid w:val="00027904"/>
    <w:rsid w:val="00027C26"/>
    <w:rsid w:val="00027D70"/>
    <w:rsid w:val="00027EE8"/>
    <w:rsid w:val="0003029F"/>
    <w:rsid w:val="000304A0"/>
    <w:rsid w:val="00030754"/>
    <w:rsid w:val="00030AC5"/>
    <w:rsid w:val="00030BA1"/>
    <w:rsid w:val="00030D6A"/>
    <w:rsid w:val="00030DFB"/>
    <w:rsid w:val="00030F98"/>
    <w:rsid w:val="000310BF"/>
    <w:rsid w:val="000311BE"/>
    <w:rsid w:val="0003122D"/>
    <w:rsid w:val="00031259"/>
    <w:rsid w:val="00031455"/>
    <w:rsid w:val="0003175B"/>
    <w:rsid w:val="0003199F"/>
    <w:rsid w:val="00031CBD"/>
    <w:rsid w:val="000320C1"/>
    <w:rsid w:val="000320F4"/>
    <w:rsid w:val="0003217F"/>
    <w:rsid w:val="0003251F"/>
    <w:rsid w:val="000325D7"/>
    <w:rsid w:val="000325FA"/>
    <w:rsid w:val="00032BA9"/>
    <w:rsid w:val="00032D6B"/>
    <w:rsid w:val="0003374B"/>
    <w:rsid w:val="0003378D"/>
    <w:rsid w:val="000337E9"/>
    <w:rsid w:val="000340FB"/>
    <w:rsid w:val="000341F1"/>
    <w:rsid w:val="00034C7F"/>
    <w:rsid w:val="00035139"/>
    <w:rsid w:val="0003527D"/>
    <w:rsid w:val="000352A5"/>
    <w:rsid w:val="0003574C"/>
    <w:rsid w:val="00035BAE"/>
    <w:rsid w:val="00035C0A"/>
    <w:rsid w:val="00035E29"/>
    <w:rsid w:val="00036217"/>
    <w:rsid w:val="000363DF"/>
    <w:rsid w:val="000363F3"/>
    <w:rsid w:val="000367D9"/>
    <w:rsid w:val="00036C39"/>
    <w:rsid w:val="000372B0"/>
    <w:rsid w:val="000374DA"/>
    <w:rsid w:val="0003789E"/>
    <w:rsid w:val="000379CE"/>
    <w:rsid w:val="00037B65"/>
    <w:rsid w:val="00037B73"/>
    <w:rsid w:val="00037D88"/>
    <w:rsid w:val="00040104"/>
    <w:rsid w:val="000404A1"/>
    <w:rsid w:val="00040534"/>
    <w:rsid w:val="000405D5"/>
    <w:rsid w:val="0004078F"/>
    <w:rsid w:val="00040799"/>
    <w:rsid w:val="000407BA"/>
    <w:rsid w:val="00040D1A"/>
    <w:rsid w:val="00040EBD"/>
    <w:rsid w:val="00041176"/>
    <w:rsid w:val="00041282"/>
    <w:rsid w:val="000413D3"/>
    <w:rsid w:val="000413EA"/>
    <w:rsid w:val="00041430"/>
    <w:rsid w:val="00041826"/>
    <w:rsid w:val="00041970"/>
    <w:rsid w:val="00041B49"/>
    <w:rsid w:val="00041BA2"/>
    <w:rsid w:val="00041C4F"/>
    <w:rsid w:val="00041D44"/>
    <w:rsid w:val="00041E16"/>
    <w:rsid w:val="00041EA7"/>
    <w:rsid w:val="00041F21"/>
    <w:rsid w:val="0004210A"/>
    <w:rsid w:val="000421EC"/>
    <w:rsid w:val="00042250"/>
    <w:rsid w:val="000422D0"/>
    <w:rsid w:val="00042312"/>
    <w:rsid w:val="00042AE1"/>
    <w:rsid w:val="00042B0F"/>
    <w:rsid w:val="00042E31"/>
    <w:rsid w:val="00042F38"/>
    <w:rsid w:val="00042F80"/>
    <w:rsid w:val="0004329F"/>
    <w:rsid w:val="00043628"/>
    <w:rsid w:val="00043707"/>
    <w:rsid w:val="0004397F"/>
    <w:rsid w:val="00043B6B"/>
    <w:rsid w:val="00043FE9"/>
    <w:rsid w:val="00044056"/>
    <w:rsid w:val="00044258"/>
    <w:rsid w:val="000442F8"/>
    <w:rsid w:val="00044760"/>
    <w:rsid w:val="0004484B"/>
    <w:rsid w:val="00044986"/>
    <w:rsid w:val="00044A5D"/>
    <w:rsid w:val="00044B21"/>
    <w:rsid w:val="00044BC3"/>
    <w:rsid w:val="00044BF7"/>
    <w:rsid w:val="00044C12"/>
    <w:rsid w:val="00044C97"/>
    <w:rsid w:val="00044DBE"/>
    <w:rsid w:val="00044FF2"/>
    <w:rsid w:val="0004505B"/>
    <w:rsid w:val="00045116"/>
    <w:rsid w:val="0004569A"/>
    <w:rsid w:val="00045777"/>
    <w:rsid w:val="00045E5A"/>
    <w:rsid w:val="00045F47"/>
    <w:rsid w:val="0004613E"/>
    <w:rsid w:val="000461A4"/>
    <w:rsid w:val="000463C7"/>
    <w:rsid w:val="000464BA"/>
    <w:rsid w:val="00046740"/>
    <w:rsid w:val="0004683B"/>
    <w:rsid w:val="0004697B"/>
    <w:rsid w:val="00046D02"/>
    <w:rsid w:val="00046EAE"/>
    <w:rsid w:val="00046EE0"/>
    <w:rsid w:val="00047319"/>
    <w:rsid w:val="00047523"/>
    <w:rsid w:val="0004791B"/>
    <w:rsid w:val="00047AD0"/>
    <w:rsid w:val="00047E4C"/>
    <w:rsid w:val="00047FC8"/>
    <w:rsid w:val="00050101"/>
    <w:rsid w:val="00050600"/>
    <w:rsid w:val="0005094A"/>
    <w:rsid w:val="000509C6"/>
    <w:rsid w:val="00050D80"/>
    <w:rsid w:val="000512D7"/>
    <w:rsid w:val="000514B6"/>
    <w:rsid w:val="000515C2"/>
    <w:rsid w:val="0005173B"/>
    <w:rsid w:val="000518EB"/>
    <w:rsid w:val="00051A0B"/>
    <w:rsid w:val="00051F22"/>
    <w:rsid w:val="00051F68"/>
    <w:rsid w:val="00052486"/>
    <w:rsid w:val="000526EE"/>
    <w:rsid w:val="00052934"/>
    <w:rsid w:val="00052B8D"/>
    <w:rsid w:val="00052BB2"/>
    <w:rsid w:val="00052CD5"/>
    <w:rsid w:val="00052D15"/>
    <w:rsid w:val="00052D5B"/>
    <w:rsid w:val="00052E6C"/>
    <w:rsid w:val="00053021"/>
    <w:rsid w:val="00053023"/>
    <w:rsid w:val="0005307B"/>
    <w:rsid w:val="000532CC"/>
    <w:rsid w:val="00053405"/>
    <w:rsid w:val="00053499"/>
    <w:rsid w:val="0005369C"/>
    <w:rsid w:val="00053728"/>
    <w:rsid w:val="00053B94"/>
    <w:rsid w:val="00053BAB"/>
    <w:rsid w:val="00053BD4"/>
    <w:rsid w:val="00053C9A"/>
    <w:rsid w:val="00053CA0"/>
    <w:rsid w:val="00053E74"/>
    <w:rsid w:val="000540D2"/>
    <w:rsid w:val="00054417"/>
    <w:rsid w:val="0005441E"/>
    <w:rsid w:val="0005458F"/>
    <w:rsid w:val="00054644"/>
    <w:rsid w:val="000548F1"/>
    <w:rsid w:val="00054A51"/>
    <w:rsid w:val="00054A90"/>
    <w:rsid w:val="00054B0F"/>
    <w:rsid w:val="00054EF9"/>
    <w:rsid w:val="00055218"/>
    <w:rsid w:val="0005533F"/>
    <w:rsid w:val="000554EC"/>
    <w:rsid w:val="000554F7"/>
    <w:rsid w:val="00055591"/>
    <w:rsid w:val="000555CD"/>
    <w:rsid w:val="00055750"/>
    <w:rsid w:val="000558E8"/>
    <w:rsid w:val="000559E1"/>
    <w:rsid w:val="00055A95"/>
    <w:rsid w:val="00055B09"/>
    <w:rsid w:val="00055C91"/>
    <w:rsid w:val="00055CA1"/>
    <w:rsid w:val="0005650A"/>
    <w:rsid w:val="000566C2"/>
    <w:rsid w:val="000567BA"/>
    <w:rsid w:val="000568B2"/>
    <w:rsid w:val="00056AB7"/>
    <w:rsid w:val="00056ECA"/>
    <w:rsid w:val="00056ED4"/>
    <w:rsid w:val="00056F5E"/>
    <w:rsid w:val="00057205"/>
    <w:rsid w:val="000573AE"/>
    <w:rsid w:val="000573F0"/>
    <w:rsid w:val="000574D8"/>
    <w:rsid w:val="0005777A"/>
    <w:rsid w:val="00057DFA"/>
    <w:rsid w:val="000600D0"/>
    <w:rsid w:val="00060250"/>
    <w:rsid w:val="000607BC"/>
    <w:rsid w:val="000608CE"/>
    <w:rsid w:val="00060FD8"/>
    <w:rsid w:val="0006111A"/>
    <w:rsid w:val="000611B3"/>
    <w:rsid w:val="00061268"/>
    <w:rsid w:val="00061362"/>
    <w:rsid w:val="000613BB"/>
    <w:rsid w:val="000613D8"/>
    <w:rsid w:val="0006189D"/>
    <w:rsid w:val="00061BFC"/>
    <w:rsid w:val="00061D87"/>
    <w:rsid w:val="00061E37"/>
    <w:rsid w:val="00061ECD"/>
    <w:rsid w:val="000623DE"/>
    <w:rsid w:val="00062402"/>
    <w:rsid w:val="0006295F"/>
    <w:rsid w:val="00062AD5"/>
    <w:rsid w:val="000630B0"/>
    <w:rsid w:val="00063408"/>
    <w:rsid w:val="0006342A"/>
    <w:rsid w:val="000635BC"/>
    <w:rsid w:val="000636B3"/>
    <w:rsid w:val="00063746"/>
    <w:rsid w:val="00063AAA"/>
    <w:rsid w:val="00063B91"/>
    <w:rsid w:val="00064563"/>
    <w:rsid w:val="0006483E"/>
    <w:rsid w:val="00064E10"/>
    <w:rsid w:val="00065042"/>
    <w:rsid w:val="0006528E"/>
    <w:rsid w:val="00065432"/>
    <w:rsid w:val="00065488"/>
    <w:rsid w:val="00065968"/>
    <w:rsid w:val="00065A2E"/>
    <w:rsid w:val="00065D10"/>
    <w:rsid w:val="00065E9B"/>
    <w:rsid w:val="000661F7"/>
    <w:rsid w:val="00066566"/>
    <w:rsid w:val="000665D2"/>
    <w:rsid w:val="00066661"/>
    <w:rsid w:val="000668E3"/>
    <w:rsid w:val="00066AC9"/>
    <w:rsid w:val="00066B9A"/>
    <w:rsid w:val="00066CA3"/>
    <w:rsid w:val="00066F08"/>
    <w:rsid w:val="00067751"/>
    <w:rsid w:val="00067B16"/>
    <w:rsid w:val="00067CD2"/>
    <w:rsid w:val="00067D8D"/>
    <w:rsid w:val="00070113"/>
    <w:rsid w:val="00070248"/>
    <w:rsid w:val="000705DB"/>
    <w:rsid w:val="00070718"/>
    <w:rsid w:val="00070B06"/>
    <w:rsid w:val="00070DC7"/>
    <w:rsid w:val="0007109F"/>
    <w:rsid w:val="00071158"/>
    <w:rsid w:val="00071381"/>
    <w:rsid w:val="00071826"/>
    <w:rsid w:val="000718E4"/>
    <w:rsid w:val="0007190E"/>
    <w:rsid w:val="000719C8"/>
    <w:rsid w:val="00071CCD"/>
    <w:rsid w:val="00071E67"/>
    <w:rsid w:val="00071F1B"/>
    <w:rsid w:val="00071FC0"/>
    <w:rsid w:val="00071FFA"/>
    <w:rsid w:val="00072017"/>
    <w:rsid w:val="00072048"/>
    <w:rsid w:val="00072219"/>
    <w:rsid w:val="00072496"/>
    <w:rsid w:val="000727C7"/>
    <w:rsid w:val="000728EB"/>
    <w:rsid w:val="0007291B"/>
    <w:rsid w:val="00073538"/>
    <w:rsid w:val="00073A4A"/>
    <w:rsid w:val="00073DBD"/>
    <w:rsid w:val="00074475"/>
    <w:rsid w:val="0007469F"/>
    <w:rsid w:val="00074B88"/>
    <w:rsid w:val="00074BD8"/>
    <w:rsid w:val="000752B6"/>
    <w:rsid w:val="00075541"/>
    <w:rsid w:val="000756DC"/>
    <w:rsid w:val="00075ADD"/>
    <w:rsid w:val="00075BBC"/>
    <w:rsid w:val="00075EEC"/>
    <w:rsid w:val="0007637D"/>
    <w:rsid w:val="000764D9"/>
    <w:rsid w:val="0007665D"/>
    <w:rsid w:val="00076C42"/>
    <w:rsid w:val="00076D1D"/>
    <w:rsid w:val="00076D2D"/>
    <w:rsid w:val="00076DD2"/>
    <w:rsid w:val="000770CE"/>
    <w:rsid w:val="00077514"/>
    <w:rsid w:val="000776F4"/>
    <w:rsid w:val="0007770B"/>
    <w:rsid w:val="000777A5"/>
    <w:rsid w:val="000777D9"/>
    <w:rsid w:val="000777E4"/>
    <w:rsid w:val="00077EB0"/>
    <w:rsid w:val="00080408"/>
    <w:rsid w:val="00080614"/>
    <w:rsid w:val="00080AD0"/>
    <w:rsid w:val="00080B4C"/>
    <w:rsid w:val="000810F5"/>
    <w:rsid w:val="0008165E"/>
    <w:rsid w:val="000817D9"/>
    <w:rsid w:val="00081965"/>
    <w:rsid w:val="00081A75"/>
    <w:rsid w:val="00081BE8"/>
    <w:rsid w:val="00081F7F"/>
    <w:rsid w:val="000823ED"/>
    <w:rsid w:val="00082707"/>
    <w:rsid w:val="0008270A"/>
    <w:rsid w:val="00082758"/>
    <w:rsid w:val="0008282D"/>
    <w:rsid w:val="0008295B"/>
    <w:rsid w:val="000829E0"/>
    <w:rsid w:val="00082BE1"/>
    <w:rsid w:val="00082D02"/>
    <w:rsid w:val="00082D5D"/>
    <w:rsid w:val="00082ED3"/>
    <w:rsid w:val="00083586"/>
    <w:rsid w:val="000835D5"/>
    <w:rsid w:val="000836D4"/>
    <w:rsid w:val="000839FB"/>
    <w:rsid w:val="00083ABE"/>
    <w:rsid w:val="00084369"/>
    <w:rsid w:val="000843D2"/>
    <w:rsid w:val="0008472B"/>
    <w:rsid w:val="0008495B"/>
    <w:rsid w:val="00084A76"/>
    <w:rsid w:val="00084CA2"/>
    <w:rsid w:val="00084D23"/>
    <w:rsid w:val="00085198"/>
    <w:rsid w:val="000858C8"/>
    <w:rsid w:val="00085A48"/>
    <w:rsid w:val="00085BC6"/>
    <w:rsid w:val="00085C3C"/>
    <w:rsid w:val="00085E78"/>
    <w:rsid w:val="00086083"/>
    <w:rsid w:val="0008615C"/>
    <w:rsid w:val="000863C9"/>
    <w:rsid w:val="00086772"/>
    <w:rsid w:val="000868FC"/>
    <w:rsid w:val="00086BCF"/>
    <w:rsid w:val="0008703A"/>
    <w:rsid w:val="00087315"/>
    <w:rsid w:val="00087519"/>
    <w:rsid w:val="00087637"/>
    <w:rsid w:val="000879CA"/>
    <w:rsid w:val="000879EB"/>
    <w:rsid w:val="00087D8B"/>
    <w:rsid w:val="00087F1B"/>
    <w:rsid w:val="00090192"/>
    <w:rsid w:val="00090487"/>
    <w:rsid w:val="0009050F"/>
    <w:rsid w:val="00090856"/>
    <w:rsid w:val="00090B54"/>
    <w:rsid w:val="00090C5B"/>
    <w:rsid w:val="00090D0C"/>
    <w:rsid w:val="00090E35"/>
    <w:rsid w:val="00090F2C"/>
    <w:rsid w:val="00091174"/>
    <w:rsid w:val="00091209"/>
    <w:rsid w:val="00091535"/>
    <w:rsid w:val="000915CD"/>
    <w:rsid w:val="00091802"/>
    <w:rsid w:val="0009197D"/>
    <w:rsid w:val="0009198E"/>
    <w:rsid w:val="00091BB1"/>
    <w:rsid w:val="00091D1A"/>
    <w:rsid w:val="00091D57"/>
    <w:rsid w:val="00091FD2"/>
    <w:rsid w:val="0009216D"/>
    <w:rsid w:val="0009222F"/>
    <w:rsid w:val="00092255"/>
    <w:rsid w:val="00092641"/>
    <w:rsid w:val="00092701"/>
    <w:rsid w:val="0009287A"/>
    <w:rsid w:val="00092897"/>
    <w:rsid w:val="00092D8D"/>
    <w:rsid w:val="00093197"/>
    <w:rsid w:val="0009361D"/>
    <w:rsid w:val="00093791"/>
    <w:rsid w:val="00093CA8"/>
    <w:rsid w:val="00093F0E"/>
    <w:rsid w:val="00093F59"/>
    <w:rsid w:val="0009410B"/>
    <w:rsid w:val="000942A3"/>
    <w:rsid w:val="0009449F"/>
    <w:rsid w:val="0009471A"/>
    <w:rsid w:val="000948D4"/>
    <w:rsid w:val="00094A34"/>
    <w:rsid w:val="00094D4E"/>
    <w:rsid w:val="00094ED1"/>
    <w:rsid w:val="00094EFD"/>
    <w:rsid w:val="00095F38"/>
    <w:rsid w:val="0009617D"/>
    <w:rsid w:val="000961FD"/>
    <w:rsid w:val="000962F2"/>
    <w:rsid w:val="0009635B"/>
    <w:rsid w:val="0009643F"/>
    <w:rsid w:val="0009669E"/>
    <w:rsid w:val="00096A71"/>
    <w:rsid w:val="00096C01"/>
    <w:rsid w:val="000974B0"/>
    <w:rsid w:val="0009773D"/>
    <w:rsid w:val="0009795C"/>
    <w:rsid w:val="000A013D"/>
    <w:rsid w:val="000A02C0"/>
    <w:rsid w:val="000A0392"/>
    <w:rsid w:val="000A0871"/>
    <w:rsid w:val="000A0BF2"/>
    <w:rsid w:val="000A0D09"/>
    <w:rsid w:val="000A0E25"/>
    <w:rsid w:val="000A0EED"/>
    <w:rsid w:val="000A1131"/>
    <w:rsid w:val="000A176E"/>
    <w:rsid w:val="000A1859"/>
    <w:rsid w:val="000A1CC5"/>
    <w:rsid w:val="000A1E68"/>
    <w:rsid w:val="000A232C"/>
    <w:rsid w:val="000A241F"/>
    <w:rsid w:val="000A24F9"/>
    <w:rsid w:val="000A2520"/>
    <w:rsid w:val="000A257D"/>
    <w:rsid w:val="000A2945"/>
    <w:rsid w:val="000A2B04"/>
    <w:rsid w:val="000A2D70"/>
    <w:rsid w:val="000A2F55"/>
    <w:rsid w:val="000A31F5"/>
    <w:rsid w:val="000A34D3"/>
    <w:rsid w:val="000A3583"/>
    <w:rsid w:val="000A35D4"/>
    <w:rsid w:val="000A3694"/>
    <w:rsid w:val="000A377C"/>
    <w:rsid w:val="000A3989"/>
    <w:rsid w:val="000A42F1"/>
    <w:rsid w:val="000A4444"/>
    <w:rsid w:val="000A4449"/>
    <w:rsid w:val="000A44EC"/>
    <w:rsid w:val="000A45D8"/>
    <w:rsid w:val="000A45DD"/>
    <w:rsid w:val="000A4661"/>
    <w:rsid w:val="000A4AE1"/>
    <w:rsid w:val="000A4E8A"/>
    <w:rsid w:val="000A5039"/>
    <w:rsid w:val="000A51EA"/>
    <w:rsid w:val="000A541B"/>
    <w:rsid w:val="000A594B"/>
    <w:rsid w:val="000A5975"/>
    <w:rsid w:val="000A5ACB"/>
    <w:rsid w:val="000A5B12"/>
    <w:rsid w:val="000A629C"/>
    <w:rsid w:val="000A62FD"/>
    <w:rsid w:val="000A6448"/>
    <w:rsid w:val="000A652A"/>
    <w:rsid w:val="000A665C"/>
    <w:rsid w:val="000A66DF"/>
    <w:rsid w:val="000A6B7B"/>
    <w:rsid w:val="000A6CB6"/>
    <w:rsid w:val="000A6D4A"/>
    <w:rsid w:val="000A6E2B"/>
    <w:rsid w:val="000A7076"/>
    <w:rsid w:val="000A753A"/>
    <w:rsid w:val="000A7755"/>
    <w:rsid w:val="000A7856"/>
    <w:rsid w:val="000A7902"/>
    <w:rsid w:val="000A791E"/>
    <w:rsid w:val="000A7A0A"/>
    <w:rsid w:val="000A7C5F"/>
    <w:rsid w:val="000B0220"/>
    <w:rsid w:val="000B0381"/>
    <w:rsid w:val="000B087E"/>
    <w:rsid w:val="000B08FC"/>
    <w:rsid w:val="000B098E"/>
    <w:rsid w:val="000B0A6D"/>
    <w:rsid w:val="000B0B65"/>
    <w:rsid w:val="000B0D10"/>
    <w:rsid w:val="000B10F8"/>
    <w:rsid w:val="000B1318"/>
    <w:rsid w:val="000B1516"/>
    <w:rsid w:val="000B1604"/>
    <w:rsid w:val="000B1C31"/>
    <w:rsid w:val="000B1E80"/>
    <w:rsid w:val="000B209F"/>
    <w:rsid w:val="000B2267"/>
    <w:rsid w:val="000B252F"/>
    <w:rsid w:val="000B2662"/>
    <w:rsid w:val="000B283C"/>
    <w:rsid w:val="000B28F3"/>
    <w:rsid w:val="000B2C65"/>
    <w:rsid w:val="000B2E2E"/>
    <w:rsid w:val="000B2E8D"/>
    <w:rsid w:val="000B2EFA"/>
    <w:rsid w:val="000B3109"/>
    <w:rsid w:val="000B362C"/>
    <w:rsid w:val="000B3640"/>
    <w:rsid w:val="000B3712"/>
    <w:rsid w:val="000B3882"/>
    <w:rsid w:val="000B388F"/>
    <w:rsid w:val="000B39E8"/>
    <w:rsid w:val="000B3A19"/>
    <w:rsid w:val="000B3ED3"/>
    <w:rsid w:val="000B3EE7"/>
    <w:rsid w:val="000B4249"/>
    <w:rsid w:val="000B4329"/>
    <w:rsid w:val="000B43F2"/>
    <w:rsid w:val="000B4509"/>
    <w:rsid w:val="000B4559"/>
    <w:rsid w:val="000B4604"/>
    <w:rsid w:val="000B463E"/>
    <w:rsid w:val="000B4A9E"/>
    <w:rsid w:val="000B4C05"/>
    <w:rsid w:val="000B51F6"/>
    <w:rsid w:val="000B5347"/>
    <w:rsid w:val="000B5621"/>
    <w:rsid w:val="000B599A"/>
    <w:rsid w:val="000B5BD1"/>
    <w:rsid w:val="000B5CFB"/>
    <w:rsid w:val="000B5D38"/>
    <w:rsid w:val="000B6042"/>
    <w:rsid w:val="000B60F0"/>
    <w:rsid w:val="000B6155"/>
    <w:rsid w:val="000B6815"/>
    <w:rsid w:val="000B6B9A"/>
    <w:rsid w:val="000B6DAA"/>
    <w:rsid w:val="000B6F8C"/>
    <w:rsid w:val="000B7481"/>
    <w:rsid w:val="000B76AD"/>
    <w:rsid w:val="000B7DED"/>
    <w:rsid w:val="000B7FC1"/>
    <w:rsid w:val="000C0164"/>
    <w:rsid w:val="000C0365"/>
    <w:rsid w:val="000C0368"/>
    <w:rsid w:val="000C093B"/>
    <w:rsid w:val="000C1003"/>
    <w:rsid w:val="000C16C3"/>
    <w:rsid w:val="000C1813"/>
    <w:rsid w:val="000C1B18"/>
    <w:rsid w:val="000C2C63"/>
    <w:rsid w:val="000C2C87"/>
    <w:rsid w:val="000C2E3D"/>
    <w:rsid w:val="000C2EBB"/>
    <w:rsid w:val="000C31B9"/>
    <w:rsid w:val="000C31F6"/>
    <w:rsid w:val="000C335F"/>
    <w:rsid w:val="000C33E4"/>
    <w:rsid w:val="000C3519"/>
    <w:rsid w:val="000C3BF4"/>
    <w:rsid w:val="000C3C1F"/>
    <w:rsid w:val="000C3C3B"/>
    <w:rsid w:val="000C3D19"/>
    <w:rsid w:val="000C3D1E"/>
    <w:rsid w:val="000C3E86"/>
    <w:rsid w:val="000C3E98"/>
    <w:rsid w:val="000C41F7"/>
    <w:rsid w:val="000C4517"/>
    <w:rsid w:val="000C4595"/>
    <w:rsid w:val="000C4922"/>
    <w:rsid w:val="000C495A"/>
    <w:rsid w:val="000C4ADF"/>
    <w:rsid w:val="000C4CC8"/>
    <w:rsid w:val="000C4CD3"/>
    <w:rsid w:val="000C4EDF"/>
    <w:rsid w:val="000C4F1D"/>
    <w:rsid w:val="000C51EF"/>
    <w:rsid w:val="000C51F3"/>
    <w:rsid w:val="000C5630"/>
    <w:rsid w:val="000C57A1"/>
    <w:rsid w:val="000C57A9"/>
    <w:rsid w:val="000C5CD1"/>
    <w:rsid w:val="000C5DE4"/>
    <w:rsid w:val="000C5E07"/>
    <w:rsid w:val="000C5F7A"/>
    <w:rsid w:val="000C6338"/>
    <w:rsid w:val="000C6954"/>
    <w:rsid w:val="000C6A4A"/>
    <w:rsid w:val="000C6B73"/>
    <w:rsid w:val="000C6B79"/>
    <w:rsid w:val="000C6D61"/>
    <w:rsid w:val="000C6E86"/>
    <w:rsid w:val="000C6E94"/>
    <w:rsid w:val="000C6F0F"/>
    <w:rsid w:val="000C7017"/>
    <w:rsid w:val="000C7120"/>
    <w:rsid w:val="000C718C"/>
    <w:rsid w:val="000C7282"/>
    <w:rsid w:val="000C7450"/>
    <w:rsid w:val="000C76D7"/>
    <w:rsid w:val="000C7838"/>
    <w:rsid w:val="000C7A0E"/>
    <w:rsid w:val="000C7B76"/>
    <w:rsid w:val="000D0037"/>
    <w:rsid w:val="000D04E6"/>
    <w:rsid w:val="000D0543"/>
    <w:rsid w:val="000D0700"/>
    <w:rsid w:val="000D08A9"/>
    <w:rsid w:val="000D0A39"/>
    <w:rsid w:val="000D0DEC"/>
    <w:rsid w:val="000D0E73"/>
    <w:rsid w:val="000D1062"/>
    <w:rsid w:val="000D1123"/>
    <w:rsid w:val="000D1818"/>
    <w:rsid w:val="000D18B1"/>
    <w:rsid w:val="000D1939"/>
    <w:rsid w:val="000D1B66"/>
    <w:rsid w:val="000D1E3B"/>
    <w:rsid w:val="000D1F0D"/>
    <w:rsid w:val="000D20DE"/>
    <w:rsid w:val="000D20E9"/>
    <w:rsid w:val="000D245E"/>
    <w:rsid w:val="000D2598"/>
    <w:rsid w:val="000D262A"/>
    <w:rsid w:val="000D270B"/>
    <w:rsid w:val="000D28CF"/>
    <w:rsid w:val="000D2916"/>
    <w:rsid w:val="000D2C05"/>
    <w:rsid w:val="000D2EA0"/>
    <w:rsid w:val="000D3408"/>
    <w:rsid w:val="000D3457"/>
    <w:rsid w:val="000D3887"/>
    <w:rsid w:val="000D3D86"/>
    <w:rsid w:val="000D3DDB"/>
    <w:rsid w:val="000D3DE4"/>
    <w:rsid w:val="000D3FDC"/>
    <w:rsid w:val="000D4127"/>
    <w:rsid w:val="000D48EE"/>
    <w:rsid w:val="000D4AC7"/>
    <w:rsid w:val="000D4C90"/>
    <w:rsid w:val="000D4DDC"/>
    <w:rsid w:val="000D4F81"/>
    <w:rsid w:val="000D4FAA"/>
    <w:rsid w:val="000D4FE9"/>
    <w:rsid w:val="000D5074"/>
    <w:rsid w:val="000D5431"/>
    <w:rsid w:val="000D5476"/>
    <w:rsid w:val="000D56BE"/>
    <w:rsid w:val="000D576C"/>
    <w:rsid w:val="000D594A"/>
    <w:rsid w:val="000D5AC0"/>
    <w:rsid w:val="000D5AFF"/>
    <w:rsid w:val="000D5B95"/>
    <w:rsid w:val="000D5DF8"/>
    <w:rsid w:val="000D6195"/>
    <w:rsid w:val="000D6213"/>
    <w:rsid w:val="000D63C5"/>
    <w:rsid w:val="000D69C4"/>
    <w:rsid w:val="000D6D66"/>
    <w:rsid w:val="000D6FE7"/>
    <w:rsid w:val="000D72DF"/>
    <w:rsid w:val="000D73DF"/>
    <w:rsid w:val="000D746A"/>
    <w:rsid w:val="000D74B6"/>
    <w:rsid w:val="000D79D3"/>
    <w:rsid w:val="000D7AB5"/>
    <w:rsid w:val="000D7BDA"/>
    <w:rsid w:val="000D7EE2"/>
    <w:rsid w:val="000D7F29"/>
    <w:rsid w:val="000E0029"/>
    <w:rsid w:val="000E0203"/>
    <w:rsid w:val="000E0946"/>
    <w:rsid w:val="000E1180"/>
    <w:rsid w:val="000E176C"/>
    <w:rsid w:val="000E19CA"/>
    <w:rsid w:val="000E1D91"/>
    <w:rsid w:val="000E207B"/>
    <w:rsid w:val="000E2458"/>
    <w:rsid w:val="000E2561"/>
    <w:rsid w:val="000E296A"/>
    <w:rsid w:val="000E2A6F"/>
    <w:rsid w:val="000E2B6D"/>
    <w:rsid w:val="000E2D3C"/>
    <w:rsid w:val="000E3067"/>
    <w:rsid w:val="000E35A2"/>
    <w:rsid w:val="000E36D7"/>
    <w:rsid w:val="000E3930"/>
    <w:rsid w:val="000E3CEC"/>
    <w:rsid w:val="000E3E24"/>
    <w:rsid w:val="000E3F8A"/>
    <w:rsid w:val="000E4123"/>
    <w:rsid w:val="000E4182"/>
    <w:rsid w:val="000E457C"/>
    <w:rsid w:val="000E45F2"/>
    <w:rsid w:val="000E4A1D"/>
    <w:rsid w:val="000E4A73"/>
    <w:rsid w:val="000E4DE7"/>
    <w:rsid w:val="000E530C"/>
    <w:rsid w:val="000E533D"/>
    <w:rsid w:val="000E5373"/>
    <w:rsid w:val="000E5382"/>
    <w:rsid w:val="000E5A5E"/>
    <w:rsid w:val="000E5C87"/>
    <w:rsid w:val="000E5CA2"/>
    <w:rsid w:val="000E5F9A"/>
    <w:rsid w:val="000E6940"/>
    <w:rsid w:val="000E6BDC"/>
    <w:rsid w:val="000E6C26"/>
    <w:rsid w:val="000E7035"/>
    <w:rsid w:val="000E7132"/>
    <w:rsid w:val="000E7ABD"/>
    <w:rsid w:val="000E7AF5"/>
    <w:rsid w:val="000E7CEC"/>
    <w:rsid w:val="000F0290"/>
    <w:rsid w:val="000F05F7"/>
    <w:rsid w:val="000F0602"/>
    <w:rsid w:val="000F0D59"/>
    <w:rsid w:val="000F0D5A"/>
    <w:rsid w:val="000F0D7E"/>
    <w:rsid w:val="000F0DB2"/>
    <w:rsid w:val="000F0FBE"/>
    <w:rsid w:val="000F12AF"/>
    <w:rsid w:val="000F12FC"/>
    <w:rsid w:val="000F1589"/>
    <w:rsid w:val="000F178E"/>
    <w:rsid w:val="000F17F4"/>
    <w:rsid w:val="000F189E"/>
    <w:rsid w:val="000F1B51"/>
    <w:rsid w:val="000F1BFF"/>
    <w:rsid w:val="000F1E2E"/>
    <w:rsid w:val="000F1F7B"/>
    <w:rsid w:val="000F20F1"/>
    <w:rsid w:val="000F2572"/>
    <w:rsid w:val="000F25D6"/>
    <w:rsid w:val="000F26C0"/>
    <w:rsid w:val="000F299B"/>
    <w:rsid w:val="000F2AB7"/>
    <w:rsid w:val="000F2B3C"/>
    <w:rsid w:val="000F2C86"/>
    <w:rsid w:val="000F2DFD"/>
    <w:rsid w:val="000F2E38"/>
    <w:rsid w:val="000F2EBD"/>
    <w:rsid w:val="000F3357"/>
    <w:rsid w:val="000F36FF"/>
    <w:rsid w:val="000F371C"/>
    <w:rsid w:val="000F419B"/>
    <w:rsid w:val="000F450F"/>
    <w:rsid w:val="000F4A45"/>
    <w:rsid w:val="000F4DDF"/>
    <w:rsid w:val="000F4FD4"/>
    <w:rsid w:val="000F5174"/>
    <w:rsid w:val="000F5908"/>
    <w:rsid w:val="000F5C38"/>
    <w:rsid w:val="000F5C51"/>
    <w:rsid w:val="000F5CC3"/>
    <w:rsid w:val="000F5D4A"/>
    <w:rsid w:val="000F618C"/>
    <w:rsid w:val="000F63A0"/>
    <w:rsid w:val="000F647A"/>
    <w:rsid w:val="000F6509"/>
    <w:rsid w:val="000F6957"/>
    <w:rsid w:val="000F6C15"/>
    <w:rsid w:val="000F735C"/>
    <w:rsid w:val="000F740A"/>
    <w:rsid w:val="000F7467"/>
    <w:rsid w:val="000F75C9"/>
    <w:rsid w:val="000F7ADB"/>
    <w:rsid w:val="000F7E4A"/>
    <w:rsid w:val="001000D0"/>
    <w:rsid w:val="00100268"/>
    <w:rsid w:val="00100481"/>
    <w:rsid w:val="00100592"/>
    <w:rsid w:val="00100704"/>
    <w:rsid w:val="00100973"/>
    <w:rsid w:val="00100D76"/>
    <w:rsid w:val="0010198D"/>
    <w:rsid w:val="00101BBC"/>
    <w:rsid w:val="00101BBF"/>
    <w:rsid w:val="00101CDC"/>
    <w:rsid w:val="0010202E"/>
    <w:rsid w:val="001020A2"/>
    <w:rsid w:val="001025AF"/>
    <w:rsid w:val="0010265F"/>
    <w:rsid w:val="001027F2"/>
    <w:rsid w:val="001028EB"/>
    <w:rsid w:val="00102A47"/>
    <w:rsid w:val="00102DEA"/>
    <w:rsid w:val="00102F96"/>
    <w:rsid w:val="00102FDF"/>
    <w:rsid w:val="0010358F"/>
    <w:rsid w:val="001035FF"/>
    <w:rsid w:val="00103DF8"/>
    <w:rsid w:val="0010436B"/>
    <w:rsid w:val="0010441A"/>
    <w:rsid w:val="0010464E"/>
    <w:rsid w:val="001049FC"/>
    <w:rsid w:val="00104BC1"/>
    <w:rsid w:val="00104BD2"/>
    <w:rsid w:val="00104E1C"/>
    <w:rsid w:val="001052EB"/>
    <w:rsid w:val="001056E1"/>
    <w:rsid w:val="001058A2"/>
    <w:rsid w:val="001059B6"/>
    <w:rsid w:val="00105C66"/>
    <w:rsid w:val="0010637C"/>
    <w:rsid w:val="001063B2"/>
    <w:rsid w:val="0010653D"/>
    <w:rsid w:val="0010674E"/>
    <w:rsid w:val="001067FD"/>
    <w:rsid w:val="001069B3"/>
    <w:rsid w:val="00106E21"/>
    <w:rsid w:val="00106E98"/>
    <w:rsid w:val="00107550"/>
    <w:rsid w:val="001079D6"/>
    <w:rsid w:val="00107A00"/>
    <w:rsid w:val="00107E4B"/>
    <w:rsid w:val="00110520"/>
    <w:rsid w:val="0011060F"/>
    <w:rsid w:val="00110627"/>
    <w:rsid w:val="00110680"/>
    <w:rsid w:val="00110A42"/>
    <w:rsid w:val="00110B74"/>
    <w:rsid w:val="00110BFF"/>
    <w:rsid w:val="00110C9B"/>
    <w:rsid w:val="00111030"/>
    <w:rsid w:val="0011104E"/>
    <w:rsid w:val="001113FE"/>
    <w:rsid w:val="00111852"/>
    <w:rsid w:val="00111AC8"/>
    <w:rsid w:val="00111C1E"/>
    <w:rsid w:val="00111D06"/>
    <w:rsid w:val="0011238F"/>
    <w:rsid w:val="001125AA"/>
    <w:rsid w:val="001125B9"/>
    <w:rsid w:val="001126BE"/>
    <w:rsid w:val="0011272F"/>
    <w:rsid w:val="001127A3"/>
    <w:rsid w:val="00112827"/>
    <w:rsid w:val="00112869"/>
    <w:rsid w:val="00112A4B"/>
    <w:rsid w:val="00112AFD"/>
    <w:rsid w:val="00112BAA"/>
    <w:rsid w:val="00112C38"/>
    <w:rsid w:val="00112C9D"/>
    <w:rsid w:val="00112FC4"/>
    <w:rsid w:val="00113015"/>
    <w:rsid w:val="00113032"/>
    <w:rsid w:val="001132D7"/>
    <w:rsid w:val="0011337D"/>
    <w:rsid w:val="001133C2"/>
    <w:rsid w:val="001139D4"/>
    <w:rsid w:val="00113CB2"/>
    <w:rsid w:val="001141A6"/>
    <w:rsid w:val="0011422E"/>
    <w:rsid w:val="0011430E"/>
    <w:rsid w:val="0011437E"/>
    <w:rsid w:val="0011469F"/>
    <w:rsid w:val="00114D3F"/>
    <w:rsid w:val="00114E71"/>
    <w:rsid w:val="00114F11"/>
    <w:rsid w:val="00115308"/>
    <w:rsid w:val="0011532F"/>
    <w:rsid w:val="001153CC"/>
    <w:rsid w:val="00115622"/>
    <w:rsid w:val="00115853"/>
    <w:rsid w:val="00115913"/>
    <w:rsid w:val="00115AD1"/>
    <w:rsid w:val="00115C90"/>
    <w:rsid w:val="00115D68"/>
    <w:rsid w:val="0011607D"/>
    <w:rsid w:val="001164D1"/>
    <w:rsid w:val="00116920"/>
    <w:rsid w:val="0011697C"/>
    <w:rsid w:val="00116C0F"/>
    <w:rsid w:val="00116DE0"/>
    <w:rsid w:val="00116E44"/>
    <w:rsid w:val="001170F0"/>
    <w:rsid w:val="001175B4"/>
    <w:rsid w:val="001175F0"/>
    <w:rsid w:val="00117B29"/>
    <w:rsid w:val="00117C4D"/>
    <w:rsid w:val="00117D87"/>
    <w:rsid w:val="00117E7E"/>
    <w:rsid w:val="00120226"/>
    <w:rsid w:val="001203D7"/>
    <w:rsid w:val="001203E6"/>
    <w:rsid w:val="001212DB"/>
    <w:rsid w:val="00121528"/>
    <w:rsid w:val="00122777"/>
    <w:rsid w:val="00122807"/>
    <w:rsid w:val="00122902"/>
    <w:rsid w:val="00122923"/>
    <w:rsid w:val="001229B4"/>
    <w:rsid w:val="00123192"/>
    <w:rsid w:val="001231DA"/>
    <w:rsid w:val="0012366E"/>
    <w:rsid w:val="001238CA"/>
    <w:rsid w:val="00123A24"/>
    <w:rsid w:val="00123B6B"/>
    <w:rsid w:val="00123CF1"/>
    <w:rsid w:val="00123EC5"/>
    <w:rsid w:val="0012423F"/>
    <w:rsid w:val="001242C4"/>
    <w:rsid w:val="0012437D"/>
    <w:rsid w:val="00124455"/>
    <w:rsid w:val="001245D1"/>
    <w:rsid w:val="00124649"/>
    <w:rsid w:val="00124760"/>
    <w:rsid w:val="00124EA6"/>
    <w:rsid w:val="00124EDD"/>
    <w:rsid w:val="00124FF6"/>
    <w:rsid w:val="00125070"/>
    <w:rsid w:val="00125253"/>
    <w:rsid w:val="001258AB"/>
    <w:rsid w:val="00125A79"/>
    <w:rsid w:val="00125C2B"/>
    <w:rsid w:val="00125E13"/>
    <w:rsid w:val="00126463"/>
    <w:rsid w:val="00126480"/>
    <w:rsid w:val="00126515"/>
    <w:rsid w:val="00126763"/>
    <w:rsid w:val="00126831"/>
    <w:rsid w:val="00126836"/>
    <w:rsid w:val="00126878"/>
    <w:rsid w:val="00126885"/>
    <w:rsid w:val="00126B7D"/>
    <w:rsid w:val="00126F73"/>
    <w:rsid w:val="00126FE2"/>
    <w:rsid w:val="00127106"/>
    <w:rsid w:val="00127525"/>
    <w:rsid w:val="00127596"/>
    <w:rsid w:val="001278F2"/>
    <w:rsid w:val="0012796D"/>
    <w:rsid w:val="001279A6"/>
    <w:rsid w:val="001279FC"/>
    <w:rsid w:val="00127A74"/>
    <w:rsid w:val="0013052E"/>
    <w:rsid w:val="00130830"/>
    <w:rsid w:val="00130EBA"/>
    <w:rsid w:val="00130EE2"/>
    <w:rsid w:val="00130FC9"/>
    <w:rsid w:val="00131068"/>
    <w:rsid w:val="001310D4"/>
    <w:rsid w:val="001310EC"/>
    <w:rsid w:val="00131104"/>
    <w:rsid w:val="001312E9"/>
    <w:rsid w:val="0013143F"/>
    <w:rsid w:val="001315B8"/>
    <w:rsid w:val="0013173E"/>
    <w:rsid w:val="00131F99"/>
    <w:rsid w:val="00132420"/>
    <w:rsid w:val="00132643"/>
    <w:rsid w:val="00132881"/>
    <w:rsid w:val="00132A20"/>
    <w:rsid w:val="00132CA3"/>
    <w:rsid w:val="00132D07"/>
    <w:rsid w:val="00132DEB"/>
    <w:rsid w:val="00132EFA"/>
    <w:rsid w:val="0013303E"/>
    <w:rsid w:val="0013316E"/>
    <w:rsid w:val="001333B6"/>
    <w:rsid w:val="001333E4"/>
    <w:rsid w:val="0013390E"/>
    <w:rsid w:val="00133941"/>
    <w:rsid w:val="001339FE"/>
    <w:rsid w:val="00133BF4"/>
    <w:rsid w:val="00133DDD"/>
    <w:rsid w:val="00134037"/>
    <w:rsid w:val="00134179"/>
    <w:rsid w:val="00134247"/>
    <w:rsid w:val="001342F7"/>
    <w:rsid w:val="001343C0"/>
    <w:rsid w:val="0013491F"/>
    <w:rsid w:val="00134BDA"/>
    <w:rsid w:val="001355ED"/>
    <w:rsid w:val="001358CA"/>
    <w:rsid w:val="00135C3A"/>
    <w:rsid w:val="00135C3E"/>
    <w:rsid w:val="00135C59"/>
    <w:rsid w:val="00135DD6"/>
    <w:rsid w:val="00135E59"/>
    <w:rsid w:val="00135EF6"/>
    <w:rsid w:val="00136201"/>
    <w:rsid w:val="001363F6"/>
    <w:rsid w:val="001366CE"/>
    <w:rsid w:val="00136B94"/>
    <w:rsid w:val="00136C20"/>
    <w:rsid w:val="00136FCF"/>
    <w:rsid w:val="00136FED"/>
    <w:rsid w:val="001374E5"/>
    <w:rsid w:val="0013760C"/>
    <w:rsid w:val="00137667"/>
    <w:rsid w:val="00137BB0"/>
    <w:rsid w:val="00137BDB"/>
    <w:rsid w:val="00137EC8"/>
    <w:rsid w:val="00137FD6"/>
    <w:rsid w:val="00140186"/>
    <w:rsid w:val="00140271"/>
    <w:rsid w:val="0014045A"/>
    <w:rsid w:val="001404DD"/>
    <w:rsid w:val="00140648"/>
    <w:rsid w:val="001406B0"/>
    <w:rsid w:val="001407FD"/>
    <w:rsid w:val="00140D2E"/>
    <w:rsid w:val="00141240"/>
    <w:rsid w:val="0014143B"/>
    <w:rsid w:val="0014148D"/>
    <w:rsid w:val="00141941"/>
    <w:rsid w:val="00141A1A"/>
    <w:rsid w:val="00141B07"/>
    <w:rsid w:val="00141E77"/>
    <w:rsid w:val="00141E8D"/>
    <w:rsid w:val="00142684"/>
    <w:rsid w:val="0014278C"/>
    <w:rsid w:val="00142832"/>
    <w:rsid w:val="0014297A"/>
    <w:rsid w:val="00142FEE"/>
    <w:rsid w:val="00143640"/>
    <w:rsid w:val="00143744"/>
    <w:rsid w:val="00143751"/>
    <w:rsid w:val="001437BC"/>
    <w:rsid w:val="001437BF"/>
    <w:rsid w:val="001439A4"/>
    <w:rsid w:val="00143A0F"/>
    <w:rsid w:val="00143C3A"/>
    <w:rsid w:val="00143CCB"/>
    <w:rsid w:val="00143D58"/>
    <w:rsid w:val="0014401C"/>
    <w:rsid w:val="001448FE"/>
    <w:rsid w:val="00144930"/>
    <w:rsid w:val="00144A3C"/>
    <w:rsid w:val="00144B26"/>
    <w:rsid w:val="00144BBA"/>
    <w:rsid w:val="00144BF4"/>
    <w:rsid w:val="0014509D"/>
    <w:rsid w:val="0014514C"/>
    <w:rsid w:val="0014520E"/>
    <w:rsid w:val="0014557E"/>
    <w:rsid w:val="001456B4"/>
    <w:rsid w:val="00145877"/>
    <w:rsid w:val="00145B58"/>
    <w:rsid w:val="00145E62"/>
    <w:rsid w:val="00145FE8"/>
    <w:rsid w:val="0014616B"/>
    <w:rsid w:val="001461AB"/>
    <w:rsid w:val="00146342"/>
    <w:rsid w:val="001468A9"/>
    <w:rsid w:val="00146CF3"/>
    <w:rsid w:val="00146E09"/>
    <w:rsid w:val="00147222"/>
    <w:rsid w:val="001475A7"/>
    <w:rsid w:val="001475D0"/>
    <w:rsid w:val="001476E2"/>
    <w:rsid w:val="00147C96"/>
    <w:rsid w:val="00147CD4"/>
    <w:rsid w:val="00147D6C"/>
    <w:rsid w:val="00147FCC"/>
    <w:rsid w:val="0015044A"/>
    <w:rsid w:val="001504FF"/>
    <w:rsid w:val="001506A6"/>
    <w:rsid w:val="0015091F"/>
    <w:rsid w:val="00150960"/>
    <w:rsid w:val="00150D73"/>
    <w:rsid w:val="00150E11"/>
    <w:rsid w:val="00151014"/>
    <w:rsid w:val="00151168"/>
    <w:rsid w:val="001513C2"/>
    <w:rsid w:val="001517D9"/>
    <w:rsid w:val="00151AAA"/>
    <w:rsid w:val="00151B81"/>
    <w:rsid w:val="00151C44"/>
    <w:rsid w:val="00151CBB"/>
    <w:rsid w:val="00151D9D"/>
    <w:rsid w:val="00151F21"/>
    <w:rsid w:val="001520E7"/>
    <w:rsid w:val="00152265"/>
    <w:rsid w:val="0015229E"/>
    <w:rsid w:val="00152485"/>
    <w:rsid w:val="001525E8"/>
    <w:rsid w:val="00152673"/>
    <w:rsid w:val="00152872"/>
    <w:rsid w:val="001528DA"/>
    <w:rsid w:val="00152A4B"/>
    <w:rsid w:val="00152AE1"/>
    <w:rsid w:val="00152C14"/>
    <w:rsid w:val="0015310B"/>
    <w:rsid w:val="0015312B"/>
    <w:rsid w:val="001531F4"/>
    <w:rsid w:val="001532ED"/>
    <w:rsid w:val="00153512"/>
    <w:rsid w:val="001537BE"/>
    <w:rsid w:val="001537CC"/>
    <w:rsid w:val="0015383D"/>
    <w:rsid w:val="001538BB"/>
    <w:rsid w:val="00153A6B"/>
    <w:rsid w:val="00153A73"/>
    <w:rsid w:val="00153D0E"/>
    <w:rsid w:val="00153D82"/>
    <w:rsid w:val="00153DBF"/>
    <w:rsid w:val="001540BE"/>
    <w:rsid w:val="0015428A"/>
    <w:rsid w:val="0015442D"/>
    <w:rsid w:val="00154456"/>
    <w:rsid w:val="0015446B"/>
    <w:rsid w:val="001544A9"/>
    <w:rsid w:val="00154593"/>
    <w:rsid w:val="0015484F"/>
    <w:rsid w:val="00154AB9"/>
    <w:rsid w:val="00154B77"/>
    <w:rsid w:val="001554C9"/>
    <w:rsid w:val="001554FB"/>
    <w:rsid w:val="0015562B"/>
    <w:rsid w:val="00155668"/>
    <w:rsid w:val="00155873"/>
    <w:rsid w:val="0015590E"/>
    <w:rsid w:val="00155AF0"/>
    <w:rsid w:val="00155C44"/>
    <w:rsid w:val="00155DF8"/>
    <w:rsid w:val="00155F95"/>
    <w:rsid w:val="0015607A"/>
    <w:rsid w:val="0015624E"/>
    <w:rsid w:val="0015641A"/>
    <w:rsid w:val="00156881"/>
    <w:rsid w:val="00156CB5"/>
    <w:rsid w:val="00156E38"/>
    <w:rsid w:val="00156EC3"/>
    <w:rsid w:val="00157203"/>
    <w:rsid w:val="00157495"/>
    <w:rsid w:val="001577FD"/>
    <w:rsid w:val="00157DC5"/>
    <w:rsid w:val="00157E33"/>
    <w:rsid w:val="00157E5B"/>
    <w:rsid w:val="00157EB4"/>
    <w:rsid w:val="001604B5"/>
    <w:rsid w:val="001604C0"/>
    <w:rsid w:val="00160756"/>
    <w:rsid w:val="0016085A"/>
    <w:rsid w:val="0016089A"/>
    <w:rsid w:val="00160C2B"/>
    <w:rsid w:val="00160C75"/>
    <w:rsid w:val="00160CC4"/>
    <w:rsid w:val="00160D86"/>
    <w:rsid w:val="00160D96"/>
    <w:rsid w:val="00160FAA"/>
    <w:rsid w:val="00161186"/>
    <w:rsid w:val="00161672"/>
    <w:rsid w:val="00161692"/>
    <w:rsid w:val="0016189A"/>
    <w:rsid w:val="001619E0"/>
    <w:rsid w:val="00161A09"/>
    <w:rsid w:val="00162100"/>
    <w:rsid w:val="001622F6"/>
    <w:rsid w:val="00162550"/>
    <w:rsid w:val="00162640"/>
    <w:rsid w:val="0016284A"/>
    <w:rsid w:val="0016293E"/>
    <w:rsid w:val="00162A86"/>
    <w:rsid w:val="00162CC7"/>
    <w:rsid w:val="00162F30"/>
    <w:rsid w:val="00162FC4"/>
    <w:rsid w:val="0016311C"/>
    <w:rsid w:val="00163150"/>
    <w:rsid w:val="001632A6"/>
    <w:rsid w:val="00163902"/>
    <w:rsid w:val="00163C19"/>
    <w:rsid w:val="00163C7D"/>
    <w:rsid w:val="00163C99"/>
    <w:rsid w:val="0016418E"/>
    <w:rsid w:val="00164696"/>
    <w:rsid w:val="00164A6C"/>
    <w:rsid w:val="00164BFA"/>
    <w:rsid w:val="001650E9"/>
    <w:rsid w:val="0016553B"/>
    <w:rsid w:val="00165717"/>
    <w:rsid w:val="00165953"/>
    <w:rsid w:val="00166576"/>
    <w:rsid w:val="00166997"/>
    <w:rsid w:val="001669F9"/>
    <w:rsid w:val="00166A06"/>
    <w:rsid w:val="00166D60"/>
    <w:rsid w:val="00166E26"/>
    <w:rsid w:val="00166FCE"/>
    <w:rsid w:val="001670E7"/>
    <w:rsid w:val="00167144"/>
    <w:rsid w:val="001672FD"/>
    <w:rsid w:val="0016778C"/>
    <w:rsid w:val="001679A6"/>
    <w:rsid w:val="00167B5B"/>
    <w:rsid w:val="00167CD9"/>
    <w:rsid w:val="00167CFC"/>
    <w:rsid w:val="00167D37"/>
    <w:rsid w:val="001701C5"/>
    <w:rsid w:val="0017046D"/>
    <w:rsid w:val="00170472"/>
    <w:rsid w:val="00170584"/>
    <w:rsid w:val="0017078A"/>
    <w:rsid w:val="00170B70"/>
    <w:rsid w:val="00170CAB"/>
    <w:rsid w:val="00170CBA"/>
    <w:rsid w:val="00170FB6"/>
    <w:rsid w:val="001710B8"/>
    <w:rsid w:val="00171455"/>
    <w:rsid w:val="0017167F"/>
    <w:rsid w:val="00171943"/>
    <w:rsid w:val="00171B01"/>
    <w:rsid w:val="00171D9C"/>
    <w:rsid w:val="00171F81"/>
    <w:rsid w:val="00171FD8"/>
    <w:rsid w:val="001720CB"/>
    <w:rsid w:val="001720CE"/>
    <w:rsid w:val="001724D8"/>
    <w:rsid w:val="00172A03"/>
    <w:rsid w:val="00172A35"/>
    <w:rsid w:val="00172C02"/>
    <w:rsid w:val="00172F24"/>
    <w:rsid w:val="0017379A"/>
    <w:rsid w:val="001738A0"/>
    <w:rsid w:val="00173B5C"/>
    <w:rsid w:val="00173D86"/>
    <w:rsid w:val="00173DF5"/>
    <w:rsid w:val="001741BC"/>
    <w:rsid w:val="0017444A"/>
    <w:rsid w:val="00174492"/>
    <w:rsid w:val="001744A8"/>
    <w:rsid w:val="001745BA"/>
    <w:rsid w:val="00174771"/>
    <w:rsid w:val="00174B71"/>
    <w:rsid w:val="00174C8E"/>
    <w:rsid w:val="00174D42"/>
    <w:rsid w:val="00174D66"/>
    <w:rsid w:val="00174F8A"/>
    <w:rsid w:val="00175183"/>
    <w:rsid w:val="0017530E"/>
    <w:rsid w:val="001757EE"/>
    <w:rsid w:val="0017585F"/>
    <w:rsid w:val="00175A36"/>
    <w:rsid w:val="00175AF2"/>
    <w:rsid w:val="00175D3C"/>
    <w:rsid w:val="00176365"/>
    <w:rsid w:val="00176516"/>
    <w:rsid w:val="0017681D"/>
    <w:rsid w:val="00176FD2"/>
    <w:rsid w:val="00177406"/>
    <w:rsid w:val="001775D9"/>
    <w:rsid w:val="00177613"/>
    <w:rsid w:val="00177855"/>
    <w:rsid w:val="0017790B"/>
    <w:rsid w:val="00177ACD"/>
    <w:rsid w:val="00177D53"/>
    <w:rsid w:val="00180263"/>
    <w:rsid w:val="00180383"/>
    <w:rsid w:val="00180453"/>
    <w:rsid w:val="00180FBB"/>
    <w:rsid w:val="001815E0"/>
    <w:rsid w:val="00181613"/>
    <w:rsid w:val="0018173B"/>
    <w:rsid w:val="001817AC"/>
    <w:rsid w:val="0018221B"/>
    <w:rsid w:val="0018254A"/>
    <w:rsid w:val="00182607"/>
    <w:rsid w:val="001826D2"/>
    <w:rsid w:val="001826D6"/>
    <w:rsid w:val="001826DD"/>
    <w:rsid w:val="001827ED"/>
    <w:rsid w:val="00182A03"/>
    <w:rsid w:val="00182BC4"/>
    <w:rsid w:val="00182EFD"/>
    <w:rsid w:val="00183166"/>
    <w:rsid w:val="0018329F"/>
    <w:rsid w:val="001832E2"/>
    <w:rsid w:val="00183471"/>
    <w:rsid w:val="00183660"/>
    <w:rsid w:val="001838F1"/>
    <w:rsid w:val="0018391B"/>
    <w:rsid w:val="00183C13"/>
    <w:rsid w:val="00183E2F"/>
    <w:rsid w:val="00183E99"/>
    <w:rsid w:val="00183EE8"/>
    <w:rsid w:val="00184898"/>
    <w:rsid w:val="00184933"/>
    <w:rsid w:val="00184964"/>
    <w:rsid w:val="00184F41"/>
    <w:rsid w:val="001850C1"/>
    <w:rsid w:val="00185604"/>
    <w:rsid w:val="00185671"/>
    <w:rsid w:val="00185C21"/>
    <w:rsid w:val="00185CD5"/>
    <w:rsid w:val="00185E87"/>
    <w:rsid w:val="00185F4F"/>
    <w:rsid w:val="001863E1"/>
    <w:rsid w:val="0018652E"/>
    <w:rsid w:val="00186AEA"/>
    <w:rsid w:val="00186F48"/>
    <w:rsid w:val="001872BF"/>
    <w:rsid w:val="0018758B"/>
    <w:rsid w:val="0018768E"/>
    <w:rsid w:val="00187FCA"/>
    <w:rsid w:val="00190577"/>
    <w:rsid w:val="00190946"/>
    <w:rsid w:val="00190B00"/>
    <w:rsid w:val="00190BC0"/>
    <w:rsid w:val="00190D39"/>
    <w:rsid w:val="00190D4E"/>
    <w:rsid w:val="00191027"/>
    <w:rsid w:val="0019123E"/>
    <w:rsid w:val="001913AF"/>
    <w:rsid w:val="001914D0"/>
    <w:rsid w:val="001916A8"/>
    <w:rsid w:val="00191771"/>
    <w:rsid w:val="001917B3"/>
    <w:rsid w:val="00191989"/>
    <w:rsid w:val="001922BE"/>
    <w:rsid w:val="00192895"/>
    <w:rsid w:val="00192A44"/>
    <w:rsid w:val="00192FF9"/>
    <w:rsid w:val="001931AE"/>
    <w:rsid w:val="001931EC"/>
    <w:rsid w:val="001934E3"/>
    <w:rsid w:val="001937A3"/>
    <w:rsid w:val="001938D1"/>
    <w:rsid w:val="00193C40"/>
    <w:rsid w:val="00193E0B"/>
    <w:rsid w:val="00193F3B"/>
    <w:rsid w:val="0019447A"/>
    <w:rsid w:val="00194521"/>
    <w:rsid w:val="00194608"/>
    <w:rsid w:val="00194659"/>
    <w:rsid w:val="00194945"/>
    <w:rsid w:val="001949C5"/>
    <w:rsid w:val="001949D9"/>
    <w:rsid w:val="00194A40"/>
    <w:rsid w:val="00194C22"/>
    <w:rsid w:val="00195514"/>
    <w:rsid w:val="00195636"/>
    <w:rsid w:val="00195799"/>
    <w:rsid w:val="001959E1"/>
    <w:rsid w:val="00195AAB"/>
    <w:rsid w:val="00195BCF"/>
    <w:rsid w:val="00195C4A"/>
    <w:rsid w:val="001961AA"/>
    <w:rsid w:val="00196298"/>
    <w:rsid w:val="001963E5"/>
    <w:rsid w:val="00196552"/>
    <w:rsid w:val="001965DF"/>
    <w:rsid w:val="0019696F"/>
    <w:rsid w:val="001969D2"/>
    <w:rsid w:val="001969D7"/>
    <w:rsid w:val="00196B0F"/>
    <w:rsid w:val="00196CA1"/>
    <w:rsid w:val="00197181"/>
    <w:rsid w:val="00197346"/>
    <w:rsid w:val="001975E9"/>
    <w:rsid w:val="00197BE1"/>
    <w:rsid w:val="00197F0D"/>
    <w:rsid w:val="001A02BA"/>
    <w:rsid w:val="001A036A"/>
    <w:rsid w:val="001A0775"/>
    <w:rsid w:val="001A07BD"/>
    <w:rsid w:val="001A0826"/>
    <w:rsid w:val="001A0A47"/>
    <w:rsid w:val="001A0A4E"/>
    <w:rsid w:val="001A0BEC"/>
    <w:rsid w:val="001A0C65"/>
    <w:rsid w:val="001A0C78"/>
    <w:rsid w:val="001A0E03"/>
    <w:rsid w:val="001A0F45"/>
    <w:rsid w:val="001A13C2"/>
    <w:rsid w:val="001A1568"/>
    <w:rsid w:val="001A1953"/>
    <w:rsid w:val="001A1ECA"/>
    <w:rsid w:val="001A1FA1"/>
    <w:rsid w:val="001A1FBD"/>
    <w:rsid w:val="001A20B7"/>
    <w:rsid w:val="001A2428"/>
    <w:rsid w:val="001A260B"/>
    <w:rsid w:val="001A271E"/>
    <w:rsid w:val="001A29D2"/>
    <w:rsid w:val="001A2E4E"/>
    <w:rsid w:val="001A3088"/>
    <w:rsid w:val="001A329D"/>
    <w:rsid w:val="001A34C9"/>
    <w:rsid w:val="001A39EF"/>
    <w:rsid w:val="001A3A3C"/>
    <w:rsid w:val="001A3CEF"/>
    <w:rsid w:val="001A3CF0"/>
    <w:rsid w:val="001A3E28"/>
    <w:rsid w:val="001A40FD"/>
    <w:rsid w:val="001A42E0"/>
    <w:rsid w:val="001A46FB"/>
    <w:rsid w:val="001A4779"/>
    <w:rsid w:val="001A4A34"/>
    <w:rsid w:val="001A4AFB"/>
    <w:rsid w:val="001A4B59"/>
    <w:rsid w:val="001A4C0C"/>
    <w:rsid w:val="001A4ECF"/>
    <w:rsid w:val="001A5021"/>
    <w:rsid w:val="001A5551"/>
    <w:rsid w:val="001A5888"/>
    <w:rsid w:val="001A597A"/>
    <w:rsid w:val="001A5B6A"/>
    <w:rsid w:val="001A5CCE"/>
    <w:rsid w:val="001A62B7"/>
    <w:rsid w:val="001A654D"/>
    <w:rsid w:val="001A6B7A"/>
    <w:rsid w:val="001A70FD"/>
    <w:rsid w:val="001A7495"/>
    <w:rsid w:val="001A772B"/>
    <w:rsid w:val="001A7820"/>
    <w:rsid w:val="001A789E"/>
    <w:rsid w:val="001A78E3"/>
    <w:rsid w:val="001A7BD9"/>
    <w:rsid w:val="001A7C26"/>
    <w:rsid w:val="001A7FE4"/>
    <w:rsid w:val="001B0294"/>
    <w:rsid w:val="001B0469"/>
    <w:rsid w:val="001B06EC"/>
    <w:rsid w:val="001B0757"/>
    <w:rsid w:val="001B0837"/>
    <w:rsid w:val="001B09CD"/>
    <w:rsid w:val="001B0B00"/>
    <w:rsid w:val="001B0C92"/>
    <w:rsid w:val="001B0DAC"/>
    <w:rsid w:val="001B11E3"/>
    <w:rsid w:val="001B13A0"/>
    <w:rsid w:val="001B1614"/>
    <w:rsid w:val="001B16C9"/>
    <w:rsid w:val="001B1AA7"/>
    <w:rsid w:val="001B1BA3"/>
    <w:rsid w:val="001B1CF5"/>
    <w:rsid w:val="001B1F0B"/>
    <w:rsid w:val="001B1FFE"/>
    <w:rsid w:val="001B21ED"/>
    <w:rsid w:val="001B2277"/>
    <w:rsid w:val="001B22D3"/>
    <w:rsid w:val="001B24D5"/>
    <w:rsid w:val="001B2728"/>
    <w:rsid w:val="001B2950"/>
    <w:rsid w:val="001B2970"/>
    <w:rsid w:val="001B2BBE"/>
    <w:rsid w:val="001B2DF8"/>
    <w:rsid w:val="001B2E2C"/>
    <w:rsid w:val="001B2F3D"/>
    <w:rsid w:val="001B2FB0"/>
    <w:rsid w:val="001B30D4"/>
    <w:rsid w:val="001B3219"/>
    <w:rsid w:val="001B32B3"/>
    <w:rsid w:val="001B3511"/>
    <w:rsid w:val="001B3551"/>
    <w:rsid w:val="001B35FA"/>
    <w:rsid w:val="001B3621"/>
    <w:rsid w:val="001B3C58"/>
    <w:rsid w:val="001B3CA5"/>
    <w:rsid w:val="001B4241"/>
    <w:rsid w:val="001B45D7"/>
    <w:rsid w:val="001B4772"/>
    <w:rsid w:val="001B483E"/>
    <w:rsid w:val="001B4887"/>
    <w:rsid w:val="001B5477"/>
    <w:rsid w:val="001B5734"/>
    <w:rsid w:val="001B57E1"/>
    <w:rsid w:val="001B5D15"/>
    <w:rsid w:val="001B61ED"/>
    <w:rsid w:val="001B6531"/>
    <w:rsid w:val="001B65B5"/>
    <w:rsid w:val="001B67C3"/>
    <w:rsid w:val="001B68EC"/>
    <w:rsid w:val="001B6A1C"/>
    <w:rsid w:val="001B6AA2"/>
    <w:rsid w:val="001B6E2E"/>
    <w:rsid w:val="001B72BE"/>
    <w:rsid w:val="001B74FD"/>
    <w:rsid w:val="001B7820"/>
    <w:rsid w:val="001B7896"/>
    <w:rsid w:val="001B79B7"/>
    <w:rsid w:val="001B7C5E"/>
    <w:rsid w:val="001B7CA0"/>
    <w:rsid w:val="001B7E22"/>
    <w:rsid w:val="001B7F01"/>
    <w:rsid w:val="001C039C"/>
    <w:rsid w:val="001C0717"/>
    <w:rsid w:val="001C0FC3"/>
    <w:rsid w:val="001C125A"/>
    <w:rsid w:val="001C1429"/>
    <w:rsid w:val="001C18BC"/>
    <w:rsid w:val="001C1C8D"/>
    <w:rsid w:val="001C1DAE"/>
    <w:rsid w:val="001C1E1E"/>
    <w:rsid w:val="001C2134"/>
    <w:rsid w:val="001C22BE"/>
    <w:rsid w:val="001C24D1"/>
    <w:rsid w:val="001C25DA"/>
    <w:rsid w:val="001C26DD"/>
    <w:rsid w:val="001C273B"/>
    <w:rsid w:val="001C29F9"/>
    <w:rsid w:val="001C2AEF"/>
    <w:rsid w:val="001C2FE5"/>
    <w:rsid w:val="001C3138"/>
    <w:rsid w:val="001C371D"/>
    <w:rsid w:val="001C38D4"/>
    <w:rsid w:val="001C38EB"/>
    <w:rsid w:val="001C3A07"/>
    <w:rsid w:val="001C3B58"/>
    <w:rsid w:val="001C3DD0"/>
    <w:rsid w:val="001C3E29"/>
    <w:rsid w:val="001C3F16"/>
    <w:rsid w:val="001C3F34"/>
    <w:rsid w:val="001C4194"/>
    <w:rsid w:val="001C42B1"/>
    <w:rsid w:val="001C466D"/>
    <w:rsid w:val="001C494B"/>
    <w:rsid w:val="001C4BA4"/>
    <w:rsid w:val="001C4FC3"/>
    <w:rsid w:val="001C53FE"/>
    <w:rsid w:val="001C557F"/>
    <w:rsid w:val="001C56F0"/>
    <w:rsid w:val="001C5709"/>
    <w:rsid w:val="001C581A"/>
    <w:rsid w:val="001C5AA3"/>
    <w:rsid w:val="001C5C49"/>
    <w:rsid w:val="001C5CD2"/>
    <w:rsid w:val="001C5D72"/>
    <w:rsid w:val="001C62B5"/>
    <w:rsid w:val="001C62BA"/>
    <w:rsid w:val="001C64A2"/>
    <w:rsid w:val="001C6512"/>
    <w:rsid w:val="001C6571"/>
    <w:rsid w:val="001C66A2"/>
    <w:rsid w:val="001C6A9A"/>
    <w:rsid w:val="001C6D0E"/>
    <w:rsid w:val="001C6E53"/>
    <w:rsid w:val="001C708E"/>
    <w:rsid w:val="001C73C0"/>
    <w:rsid w:val="001C7995"/>
    <w:rsid w:val="001C79E5"/>
    <w:rsid w:val="001C7A7E"/>
    <w:rsid w:val="001D0322"/>
    <w:rsid w:val="001D037A"/>
    <w:rsid w:val="001D06DE"/>
    <w:rsid w:val="001D0D6D"/>
    <w:rsid w:val="001D0DA8"/>
    <w:rsid w:val="001D0E50"/>
    <w:rsid w:val="001D0E94"/>
    <w:rsid w:val="001D137A"/>
    <w:rsid w:val="001D17AA"/>
    <w:rsid w:val="001D17C0"/>
    <w:rsid w:val="001D21EE"/>
    <w:rsid w:val="001D2277"/>
    <w:rsid w:val="001D2283"/>
    <w:rsid w:val="001D2497"/>
    <w:rsid w:val="001D24A0"/>
    <w:rsid w:val="001D2722"/>
    <w:rsid w:val="001D2752"/>
    <w:rsid w:val="001D2857"/>
    <w:rsid w:val="001D29C3"/>
    <w:rsid w:val="001D2C11"/>
    <w:rsid w:val="001D2DAE"/>
    <w:rsid w:val="001D2F7A"/>
    <w:rsid w:val="001D2FE9"/>
    <w:rsid w:val="001D32B1"/>
    <w:rsid w:val="001D36A2"/>
    <w:rsid w:val="001D392D"/>
    <w:rsid w:val="001D3DCC"/>
    <w:rsid w:val="001D3F54"/>
    <w:rsid w:val="001D4103"/>
    <w:rsid w:val="001D424B"/>
    <w:rsid w:val="001D425E"/>
    <w:rsid w:val="001D4483"/>
    <w:rsid w:val="001D449C"/>
    <w:rsid w:val="001D4A70"/>
    <w:rsid w:val="001D512F"/>
    <w:rsid w:val="001D5282"/>
    <w:rsid w:val="001D5332"/>
    <w:rsid w:val="001D5419"/>
    <w:rsid w:val="001D5541"/>
    <w:rsid w:val="001D5A7A"/>
    <w:rsid w:val="001D5D15"/>
    <w:rsid w:val="001D5EC2"/>
    <w:rsid w:val="001D5F0D"/>
    <w:rsid w:val="001D620E"/>
    <w:rsid w:val="001D6222"/>
    <w:rsid w:val="001D628D"/>
    <w:rsid w:val="001D62FF"/>
    <w:rsid w:val="001D6515"/>
    <w:rsid w:val="001D65D1"/>
    <w:rsid w:val="001D6720"/>
    <w:rsid w:val="001D6932"/>
    <w:rsid w:val="001D70A0"/>
    <w:rsid w:val="001D70CD"/>
    <w:rsid w:val="001D720F"/>
    <w:rsid w:val="001D72CE"/>
    <w:rsid w:val="001D747F"/>
    <w:rsid w:val="001D74ED"/>
    <w:rsid w:val="001D7C80"/>
    <w:rsid w:val="001E0143"/>
    <w:rsid w:val="001E0393"/>
    <w:rsid w:val="001E05E6"/>
    <w:rsid w:val="001E08B2"/>
    <w:rsid w:val="001E0B25"/>
    <w:rsid w:val="001E1070"/>
    <w:rsid w:val="001E11E5"/>
    <w:rsid w:val="001E14B9"/>
    <w:rsid w:val="001E188E"/>
    <w:rsid w:val="001E1E36"/>
    <w:rsid w:val="001E1E9B"/>
    <w:rsid w:val="001E217E"/>
    <w:rsid w:val="001E24BB"/>
    <w:rsid w:val="001E27C5"/>
    <w:rsid w:val="001E280D"/>
    <w:rsid w:val="001E2A9D"/>
    <w:rsid w:val="001E2E4E"/>
    <w:rsid w:val="001E2F00"/>
    <w:rsid w:val="001E30E8"/>
    <w:rsid w:val="001E373C"/>
    <w:rsid w:val="001E374D"/>
    <w:rsid w:val="001E386B"/>
    <w:rsid w:val="001E3901"/>
    <w:rsid w:val="001E3E5C"/>
    <w:rsid w:val="001E41AF"/>
    <w:rsid w:val="001E4217"/>
    <w:rsid w:val="001E4D22"/>
    <w:rsid w:val="001E4D6D"/>
    <w:rsid w:val="001E5100"/>
    <w:rsid w:val="001E5361"/>
    <w:rsid w:val="001E5750"/>
    <w:rsid w:val="001E59E2"/>
    <w:rsid w:val="001E59FD"/>
    <w:rsid w:val="001E5BAB"/>
    <w:rsid w:val="001E5C31"/>
    <w:rsid w:val="001E5EF4"/>
    <w:rsid w:val="001E5F8F"/>
    <w:rsid w:val="001E624C"/>
    <w:rsid w:val="001E63C4"/>
    <w:rsid w:val="001E64B7"/>
    <w:rsid w:val="001E65BA"/>
    <w:rsid w:val="001E6735"/>
    <w:rsid w:val="001E6793"/>
    <w:rsid w:val="001E6F9B"/>
    <w:rsid w:val="001E6FDB"/>
    <w:rsid w:val="001E7087"/>
    <w:rsid w:val="001E72CB"/>
    <w:rsid w:val="001E72FA"/>
    <w:rsid w:val="001E7381"/>
    <w:rsid w:val="001E7627"/>
    <w:rsid w:val="001E79F6"/>
    <w:rsid w:val="001E7F90"/>
    <w:rsid w:val="001F005C"/>
    <w:rsid w:val="001F02B3"/>
    <w:rsid w:val="001F046F"/>
    <w:rsid w:val="001F0569"/>
    <w:rsid w:val="001F0927"/>
    <w:rsid w:val="001F0B80"/>
    <w:rsid w:val="001F0BB5"/>
    <w:rsid w:val="001F0E19"/>
    <w:rsid w:val="001F0F31"/>
    <w:rsid w:val="001F12D5"/>
    <w:rsid w:val="001F1A80"/>
    <w:rsid w:val="001F1B71"/>
    <w:rsid w:val="001F1C8B"/>
    <w:rsid w:val="001F1F77"/>
    <w:rsid w:val="001F2016"/>
    <w:rsid w:val="001F2266"/>
    <w:rsid w:val="001F2660"/>
    <w:rsid w:val="001F2808"/>
    <w:rsid w:val="001F2848"/>
    <w:rsid w:val="001F2DB9"/>
    <w:rsid w:val="001F2DC0"/>
    <w:rsid w:val="001F2F1B"/>
    <w:rsid w:val="001F3004"/>
    <w:rsid w:val="001F3060"/>
    <w:rsid w:val="001F30AF"/>
    <w:rsid w:val="001F30BC"/>
    <w:rsid w:val="001F3188"/>
    <w:rsid w:val="001F3193"/>
    <w:rsid w:val="001F3280"/>
    <w:rsid w:val="001F362A"/>
    <w:rsid w:val="001F3739"/>
    <w:rsid w:val="001F39E4"/>
    <w:rsid w:val="001F3B60"/>
    <w:rsid w:val="001F3C87"/>
    <w:rsid w:val="001F3FE2"/>
    <w:rsid w:val="001F42CA"/>
    <w:rsid w:val="001F447F"/>
    <w:rsid w:val="001F473A"/>
    <w:rsid w:val="001F4A3B"/>
    <w:rsid w:val="001F4F46"/>
    <w:rsid w:val="001F50FE"/>
    <w:rsid w:val="001F510E"/>
    <w:rsid w:val="001F5206"/>
    <w:rsid w:val="001F5374"/>
    <w:rsid w:val="001F5398"/>
    <w:rsid w:val="001F5834"/>
    <w:rsid w:val="001F5884"/>
    <w:rsid w:val="001F6396"/>
    <w:rsid w:val="001F649D"/>
    <w:rsid w:val="001F6745"/>
    <w:rsid w:val="001F6807"/>
    <w:rsid w:val="001F6A17"/>
    <w:rsid w:val="001F6DBB"/>
    <w:rsid w:val="001F70A2"/>
    <w:rsid w:val="001F716A"/>
    <w:rsid w:val="001F7193"/>
    <w:rsid w:val="001F7377"/>
    <w:rsid w:val="001F7601"/>
    <w:rsid w:val="001F76E2"/>
    <w:rsid w:val="001F77B2"/>
    <w:rsid w:val="001F7ECE"/>
    <w:rsid w:val="001F7F0B"/>
    <w:rsid w:val="00200502"/>
    <w:rsid w:val="0020059C"/>
    <w:rsid w:val="0020083D"/>
    <w:rsid w:val="00200C44"/>
    <w:rsid w:val="00200E0C"/>
    <w:rsid w:val="00201029"/>
    <w:rsid w:val="0020114C"/>
    <w:rsid w:val="002011E8"/>
    <w:rsid w:val="0020128C"/>
    <w:rsid w:val="00201304"/>
    <w:rsid w:val="00201317"/>
    <w:rsid w:val="00201ACE"/>
    <w:rsid w:val="00201CD5"/>
    <w:rsid w:val="00201D29"/>
    <w:rsid w:val="00201DD4"/>
    <w:rsid w:val="00201EA7"/>
    <w:rsid w:val="00201EB1"/>
    <w:rsid w:val="002020A4"/>
    <w:rsid w:val="002022AB"/>
    <w:rsid w:val="002023D6"/>
    <w:rsid w:val="002023DC"/>
    <w:rsid w:val="00202836"/>
    <w:rsid w:val="00202837"/>
    <w:rsid w:val="00202A8A"/>
    <w:rsid w:val="00202AF8"/>
    <w:rsid w:val="00202F7F"/>
    <w:rsid w:val="002030C6"/>
    <w:rsid w:val="002030D9"/>
    <w:rsid w:val="00203129"/>
    <w:rsid w:val="0020333C"/>
    <w:rsid w:val="002035AF"/>
    <w:rsid w:val="002036CF"/>
    <w:rsid w:val="00203C2D"/>
    <w:rsid w:val="00203CBD"/>
    <w:rsid w:val="00203D39"/>
    <w:rsid w:val="00203D71"/>
    <w:rsid w:val="00204BE2"/>
    <w:rsid w:val="00204FDE"/>
    <w:rsid w:val="0020512D"/>
    <w:rsid w:val="00205A7E"/>
    <w:rsid w:val="00205E8B"/>
    <w:rsid w:val="00205F5A"/>
    <w:rsid w:val="0020631B"/>
    <w:rsid w:val="002064D3"/>
    <w:rsid w:val="0020668F"/>
    <w:rsid w:val="002068C0"/>
    <w:rsid w:val="00206CED"/>
    <w:rsid w:val="00207051"/>
    <w:rsid w:val="00207221"/>
    <w:rsid w:val="0020724B"/>
    <w:rsid w:val="00207336"/>
    <w:rsid w:val="00207734"/>
    <w:rsid w:val="00207E9F"/>
    <w:rsid w:val="00207EC8"/>
    <w:rsid w:val="00207F4E"/>
    <w:rsid w:val="002100AE"/>
    <w:rsid w:val="00210492"/>
    <w:rsid w:val="00210693"/>
    <w:rsid w:val="0021078F"/>
    <w:rsid w:val="00210A2C"/>
    <w:rsid w:val="00210B04"/>
    <w:rsid w:val="00210B7F"/>
    <w:rsid w:val="00210B97"/>
    <w:rsid w:val="00210C8B"/>
    <w:rsid w:val="00210CE4"/>
    <w:rsid w:val="00210D34"/>
    <w:rsid w:val="00210DE0"/>
    <w:rsid w:val="00210F9B"/>
    <w:rsid w:val="00211041"/>
    <w:rsid w:val="002110AF"/>
    <w:rsid w:val="002111B4"/>
    <w:rsid w:val="00211474"/>
    <w:rsid w:val="00211535"/>
    <w:rsid w:val="00211AD3"/>
    <w:rsid w:val="00211B84"/>
    <w:rsid w:val="00211D79"/>
    <w:rsid w:val="00211DA5"/>
    <w:rsid w:val="00211F75"/>
    <w:rsid w:val="00212049"/>
    <w:rsid w:val="002122C7"/>
    <w:rsid w:val="0021231D"/>
    <w:rsid w:val="002124F4"/>
    <w:rsid w:val="00212611"/>
    <w:rsid w:val="002128B7"/>
    <w:rsid w:val="00212CF2"/>
    <w:rsid w:val="00212ED7"/>
    <w:rsid w:val="00212F68"/>
    <w:rsid w:val="0021364C"/>
    <w:rsid w:val="00213766"/>
    <w:rsid w:val="0021380E"/>
    <w:rsid w:val="00213837"/>
    <w:rsid w:val="0021386D"/>
    <w:rsid w:val="0021440E"/>
    <w:rsid w:val="00214740"/>
    <w:rsid w:val="00214752"/>
    <w:rsid w:val="00214B67"/>
    <w:rsid w:val="00214BBD"/>
    <w:rsid w:val="00214CB6"/>
    <w:rsid w:val="00214CF0"/>
    <w:rsid w:val="00214D05"/>
    <w:rsid w:val="00214EAC"/>
    <w:rsid w:val="002152E1"/>
    <w:rsid w:val="0021584A"/>
    <w:rsid w:val="0021592F"/>
    <w:rsid w:val="00215940"/>
    <w:rsid w:val="00215EA3"/>
    <w:rsid w:val="00216090"/>
    <w:rsid w:val="00216138"/>
    <w:rsid w:val="002161E0"/>
    <w:rsid w:val="0021638F"/>
    <w:rsid w:val="002164E1"/>
    <w:rsid w:val="0021667A"/>
    <w:rsid w:val="00216877"/>
    <w:rsid w:val="002169DF"/>
    <w:rsid w:val="00216AC4"/>
    <w:rsid w:val="00216DBD"/>
    <w:rsid w:val="00216DF0"/>
    <w:rsid w:val="00216E2E"/>
    <w:rsid w:val="00216F31"/>
    <w:rsid w:val="002170EE"/>
    <w:rsid w:val="00217149"/>
    <w:rsid w:val="0021789B"/>
    <w:rsid w:val="00217D7B"/>
    <w:rsid w:val="00217F18"/>
    <w:rsid w:val="00217FAC"/>
    <w:rsid w:val="00220465"/>
    <w:rsid w:val="0022049E"/>
    <w:rsid w:val="00220879"/>
    <w:rsid w:val="00220F6D"/>
    <w:rsid w:val="00221177"/>
    <w:rsid w:val="0022134F"/>
    <w:rsid w:val="00221363"/>
    <w:rsid w:val="002215FE"/>
    <w:rsid w:val="00221853"/>
    <w:rsid w:val="00221D2D"/>
    <w:rsid w:val="00221F7B"/>
    <w:rsid w:val="00221F88"/>
    <w:rsid w:val="002220DC"/>
    <w:rsid w:val="002226C2"/>
    <w:rsid w:val="002226EF"/>
    <w:rsid w:val="002227BA"/>
    <w:rsid w:val="0022281D"/>
    <w:rsid w:val="0022299F"/>
    <w:rsid w:val="00222F44"/>
    <w:rsid w:val="00223535"/>
    <w:rsid w:val="0022356C"/>
    <w:rsid w:val="00223889"/>
    <w:rsid w:val="00223B42"/>
    <w:rsid w:val="00223C57"/>
    <w:rsid w:val="00223CC9"/>
    <w:rsid w:val="00223D2A"/>
    <w:rsid w:val="00223ED4"/>
    <w:rsid w:val="00224067"/>
    <w:rsid w:val="002240B6"/>
    <w:rsid w:val="002240FB"/>
    <w:rsid w:val="00224379"/>
    <w:rsid w:val="00224A14"/>
    <w:rsid w:val="00224A8B"/>
    <w:rsid w:val="00224AFB"/>
    <w:rsid w:val="00224BEB"/>
    <w:rsid w:val="00225268"/>
    <w:rsid w:val="00225451"/>
    <w:rsid w:val="002257BB"/>
    <w:rsid w:val="00225882"/>
    <w:rsid w:val="0022594D"/>
    <w:rsid w:val="00225A1D"/>
    <w:rsid w:val="00225ABD"/>
    <w:rsid w:val="00225C20"/>
    <w:rsid w:val="00225F8D"/>
    <w:rsid w:val="002261B3"/>
    <w:rsid w:val="0022620D"/>
    <w:rsid w:val="00226339"/>
    <w:rsid w:val="0022654B"/>
    <w:rsid w:val="00227267"/>
    <w:rsid w:val="002276F4"/>
    <w:rsid w:val="0022778B"/>
    <w:rsid w:val="0022789B"/>
    <w:rsid w:val="002278D1"/>
    <w:rsid w:val="00227E64"/>
    <w:rsid w:val="00230436"/>
    <w:rsid w:val="002307A8"/>
    <w:rsid w:val="00230D59"/>
    <w:rsid w:val="00230D85"/>
    <w:rsid w:val="00230FC7"/>
    <w:rsid w:val="00231316"/>
    <w:rsid w:val="00231429"/>
    <w:rsid w:val="00231951"/>
    <w:rsid w:val="00231A16"/>
    <w:rsid w:val="00231E79"/>
    <w:rsid w:val="00231F80"/>
    <w:rsid w:val="002324B6"/>
    <w:rsid w:val="00232A2E"/>
    <w:rsid w:val="00232AC4"/>
    <w:rsid w:val="002336D4"/>
    <w:rsid w:val="00233928"/>
    <w:rsid w:val="00233B89"/>
    <w:rsid w:val="00233CC7"/>
    <w:rsid w:val="00233F89"/>
    <w:rsid w:val="00234097"/>
    <w:rsid w:val="002340C7"/>
    <w:rsid w:val="002343C3"/>
    <w:rsid w:val="0023470F"/>
    <w:rsid w:val="00234773"/>
    <w:rsid w:val="00234BD2"/>
    <w:rsid w:val="00234C59"/>
    <w:rsid w:val="00234F2E"/>
    <w:rsid w:val="00234F57"/>
    <w:rsid w:val="002350A9"/>
    <w:rsid w:val="002351B7"/>
    <w:rsid w:val="0023525A"/>
    <w:rsid w:val="002352B3"/>
    <w:rsid w:val="002352B8"/>
    <w:rsid w:val="002355A4"/>
    <w:rsid w:val="00235859"/>
    <w:rsid w:val="00235C31"/>
    <w:rsid w:val="00235D60"/>
    <w:rsid w:val="0023647C"/>
    <w:rsid w:val="00236728"/>
    <w:rsid w:val="00236AD8"/>
    <w:rsid w:val="002370F5"/>
    <w:rsid w:val="0023721C"/>
    <w:rsid w:val="002378B0"/>
    <w:rsid w:val="00237907"/>
    <w:rsid w:val="00237B67"/>
    <w:rsid w:val="00237D62"/>
    <w:rsid w:val="00240039"/>
    <w:rsid w:val="002400D2"/>
    <w:rsid w:val="0024080A"/>
    <w:rsid w:val="00240887"/>
    <w:rsid w:val="00240A56"/>
    <w:rsid w:val="00240B04"/>
    <w:rsid w:val="00240C5E"/>
    <w:rsid w:val="00240C75"/>
    <w:rsid w:val="00240EFB"/>
    <w:rsid w:val="00241069"/>
    <w:rsid w:val="00241084"/>
    <w:rsid w:val="00241123"/>
    <w:rsid w:val="00241723"/>
    <w:rsid w:val="002418A4"/>
    <w:rsid w:val="00241AFE"/>
    <w:rsid w:val="00241F01"/>
    <w:rsid w:val="00242428"/>
    <w:rsid w:val="00242537"/>
    <w:rsid w:val="00242AB5"/>
    <w:rsid w:val="00242D8A"/>
    <w:rsid w:val="00242E60"/>
    <w:rsid w:val="00242F8B"/>
    <w:rsid w:val="002431AC"/>
    <w:rsid w:val="00243275"/>
    <w:rsid w:val="0024328D"/>
    <w:rsid w:val="0024332F"/>
    <w:rsid w:val="00243605"/>
    <w:rsid w:val="0024383C"/>
    <w:rsid w:val="00243945"/>
    <w:rsid w:val="00243A63"/>
    <w:rsid w:val="00243CB0"/>
    <w:rsid w:val="00243CFF"/>
    <w:rsid w:val="00243E5A"/>
    <w:rsid w:val="00243FAD"/>
    <w:rsid w:val="00244044"/>
    <w:rsid w:val="00244158"/>
    <w:rsid w:val="002443CC"/>
    <w:rsid w:val="0024478F"/>
    <w:rsid w:val="002447D1"/>
    <w:rsid w:val="00244C5A"/>
    <w:rsid w:val="00244D2A"/>
    <w:rsid w:val="00244D82"/>
    <w:rsid w:val="00244E6D"/>
    <w:rsid w:val="00244E7C"/>
    <w:rsid w:val="00244E9D"/>
    <w:rsid w:val="00244F6F"/>
    <w:rsid w:val="00245200"/>
    <w:rsid w:val="002456C4"/>
    <w:rsid w:val="00245DF2"/>
    <w:rsid w:val="00245E7E"/>
    <w:rsid w:val="00245F9F"/>
    <w:rsid w:val="00245FEF"/>
    <w:rsid w:val="00246561"/>
    <w:rsid w:val="00246667"/>
    <w:rsid w:val="002467F3"/>
    <w:rsid w:val="00246A1F"/>
    <w:rsid w:val="002471DC"/>
    <w:rsid w:val="0024724F"/>
    <w:rsid w:val="002472DC"/>
    <w:rsid w:val="00247382"/>
    <w:rsid w:val="00247490"/>
    <w:rsid w:val="0024749B"/>
    <w:rsid w:val="002477B1"/>
    <w:rsid w:val="002477F3"/>
    <w:rsid w:val="00247C28"/>
    <w:rsid w:val="00247DF1"/>
    <w:rsid w:val="00247FAB"/>
    <w:rsid w:val="002501BF"/>
    <w:rsid w:val="00250241"/>
    <w:rsid w:val="00250541"/>
    <w:rsid w:val="0025065C"/>
    <w:rsid w:val="00250BBA"/>
    <w:rsid w:val="00250BEE"/>
    <w:rsid w:val="00250CCA"/>
    <w:rsid w:val="00250D34"/>
    <w:rsid w:val="0025114C"/>
    <w:rsid w:val="00251156"/>
    <w:rsid w:val="0025117C"/>
    <w:rsid w:val="00251184"/>
    <w:rsid w:val="002511D6"/>
    <w:rsid w:val="0025127F"/>
    <w:rsid w:val="0025179C"/>
    <w:rsid w:val="00251820"/>
    <w:rsid w:val="002518A6"/>
    <w:rsid w:val="00251B82"/>
    <w:rsid w:val="00251D70"/>
    <w:rsid w:val="00251F13"/>
    <w:rsid w:val="002520B9"/>
    <w:rsid w:val="00252139"/>
    <w:rsid w:val="00252468"/>
    <w:rsid w:val="00252C00"/>
    <w:rsid w:val="00252F65"/>
    <w:rsid w:val="00253286"/>
    <w:rsid w:val="002532B2"/>
    <w:rsid w:val="002535A8"/>
    <w:rsid w:val="00253914"/>
    <w:rsid w:val="00253A73"/>
    <w:rsid w:val="00253B8E"/>
    <w:rsid w:val="00253D7F"/>
    <w:rsid w:val="00253DE8"/>
    <w:rsid w:val="00253FF6"/>
    <w:rsid w:val="00254406"/>
    <w:rsid w:val="0025449D"/>
    <w:rsid w:val="00254B65"/>
    <w:rsid w:val="002551AD"/>
    <w:rsid w:val="002552BF"/>
    <w:rsid w:val="002554CC"/>
    <w:rsid w:val="002555A5"/>
    <w:rsid w:val="0025573E"/>
    <w:rsid w:val="00255D52"/>
    <w:rsid w:val="00255DC3"/>
    <w:rsid w:val="00255DDD"/>
    <w:rsid w:val="00255ED4"/>
    <w:rsid w:val="0025606A"/>
    <w:rsid w:val="00256253"/>
    <w:rsid w:val="00256327"/>
    <w:rsid w:val="0025675D"/>
    <w:rsid w:val="00256964"/>
    <w:rsid w:val="00256F3F"/>
    <w:rsid w:val="00257791"/>
    <w:rsid w:val="002579A6"/>
    <w:rsid w:val="00257A1F"/>
    <w:rsid w:val="00257A30"/>
    <w:rsid w:val="00257AFB"/>
    <w:rsid w:val="00257B14"/>
    <w:rsid w:val="0026006C"/>
    <w:rsid w:val="0026047C"/>
    <w:rsid w:val="00260967"/>
    <w:rsid w:val="00260A4D"/>
    <w:rsid w:val="002614B2"/>
    <w:rsid w:val="0026183C"/>
    <w:rsid w:val="0026196F"/>
    <w:rsid w:val="00261C0C"/>
    <w:rsid w:val="00261C6A"/>
    <w:rsid w:val="00261F87"/>
    <w:rsid w:val="0026203F"/>
    <w:rsid w:val="002621A7"/>
    <w:rsid w:val="0026278D"/>
    <w:rsid w:val="0026280F"/>
    <w:rsid w:val="00262B45"/>
    <w:rsid w:val="00262C55"/>
    <w:rsid w:val="00262DC6"/>
    <w:rsid w:val="00262F05"/>
    <w:rsid w:val="0026333A"/>
    <w:rsid w:val="002634A1"/>
    <w:rsid w:val="0026354E"/>
    <w:rsid w:val="00263605"/>
    <w:rsid w:val="002636C3"/>
    <w:rsid w:val="00263761"/>
    <w:rsid w:val="002637BF"/>
    <w:rsid w:val="00263B47"/>
    <w:rsid w:val="00263C4D"/>
    <w:rsid w:val="00263D02"/>
    <w:rsid w:val="00263D27"/>
    <w:rsid w:val="00263E93"/>
    <w:rsid w:val="00264076"/>
    <w:rsid w:val="0026420B"/>
    <w:rsid w:val="002642F3"/>
    <w:rsid w:val="0026434D"/>
    <w:rsid w:val="002644ED"/>
    <w:rsid w:val="0026482F"/>
    <w:rsid w:val="002648C9"/>
    <w:rsid w:val="00264994"/>
    <w:rsid w:val="00264BA8"/>
    <w:rsid w:val="00264C8E"/>
    <w:rsid w:val="00265627"/>
    <w:rsid w:val="00265683"/>
    <w:rsid w:val="00265C1B"/>
    <w:rsid w:val="00265C21"/>
    <w:rsid w:val="00265D8F"/>
    <w:rsid w:val="0026603E"/>
    <w:rsid w:val="00266536"/>
    <w:rsid w:val="002668F7"/>
    <w:rsid w:val="00266979"/>
    <w:rsid w:val="002669B1"/>
    <w:rsid w:val="002669B6"/>
    <w:rsid w:val="002674EF"/>
    <w:rsid w:val="00267507"/>
    <w:rsid w:val="00267902"/>
    <w:rsid w:val="002679A0"/>
    <w:rsid w:val="00267E55"/>
    <w:rsid w:val="00267ECD"/>
    <w:rsid w:val="002703C3"/>
    <w:rsid w:val="00270537"/>
    <w:rsid w:val="00270E70"/>
    <w:rsid w:val="00270EAC"/>
    <w:rsid w:val="00271124"/>
    <w:rsid w:val="0027148D"/>
    <w:rsid w:val="002714A1"/>
    <w:rsid w:val="002714F4"/>
    <w:rsid w:val="00271546"/>
    <w:rsid w:val="00271CDB"/>
    <w:rsid w:val="00272083"/>
    <w:rsid w:val="002721CD"/>
    <w:rsid w:val="002721F8"/>
    <w:rsid w:val="00272222"/>
    <w:rsid w:val="00272241"/>
    <w:rsid w:val="0027241B"/>
    <w:rsid w:val="00272738"/>
    <w:rsid w:val="00272767"/>
    <w:rsid w:val="0027294A"/>
    <w:rsid w:val="00272D05"/>
    <w:rsid w:val="00272D9C"/>
    <w:rsid w:val="00273218"/>
    <w:rsid w:val="00273307"/>
    <w:rsid w:val="002738F4"/>
    <w:rsid w:val="00273A5D"/>
    <w:rsid w:val="00273BE4"/>
    <w:rsid w:val="00273E37"/>
    <w:rsid w:val="00273FC3"/>
    <w:rsid w:val="00274141"/>
    <w:rsid w:val="002742D7"/>
    <w:rsid w:val="00274409"/>
    <w:rsid w:val="00274677"/>
    <w:rsid w:val="0027469D"/>
    <w:rsid w:val="002749CE"/>
    <w:rsid w:val="00274A8C"/>
    <w:rsid w:val="00275102"/>
    <w:rsid w:val="00275390"/>
    <w:rsid w:val="00275579"/>
    <w:rsid w:val="002756D4"/>
    <w:rsid w:val="002756D6"/>
    <w:rsid w:val="002757C6"/>
    <w:rsid w:val="0027587C"/>
    <w:rsid w:val="00275BF0"/>
    <w:rsid w:val="00275D2A"/>
    <w:rsid w:val="00276095"/>
    <w:rsid w:val="002761EC"/>
    <w:rsid w:val="00276724"/>
    <w:rsid w:val="0027672D"/>
    <w:rsid w:val="002769C5"/>
    <w:rsid w:val="00276A0D"/>
    <w:rsid w:val="00276BD4"/>
    <w:rsid w:val="00276BD7"/>
    <w:rsid w:val="00276C63"/>
    <w:rsid w:val="00276D20"/>
    <w:rsid w:val="00276DEC"/>
    <w:rsid w:val="00276E9E"/>
    <w:rsid w:val="00276F04"/>
    <w:rsid w:val="00277117"/>
    <w:rsid w:val="0027756B"/>
    <w:rsid w:val="00277619"/>
    <w:rsid w:val="0027780D"/>
    <w:rsid w:val="00277D04"/>
    <w:rsid w:val="002801B5"/>
    <w:rsid w:val="00280215"/>
    <w:rsid w:val="0028044D"/>
    <w:rsid w:val="0028059A"/>
    <w:rsid w:val="00280680"/>
    <w:rsid w:val="002808A1"/>
    <w:rsid w:val="00280E65"/>
    <w:rsid w:val="0028107E"/>
    <w:rsid w:val="00281095"/>
    <w:rsid w:val="002811D5"/>
    <w:rsid w:val="0028176F"/>
    <w:rsid w:val="002817F9"/>
    <w:rsid w:val="00281861"/>
    <w:rsid w:val="00281D28"/>
    <w:rsid w:val="00282254"/>
    <w:rsid w:val="0028251B"/>
    <w:rsid w:val="00282D6D"/>
    <w:rsid w:val="00282FB2"/>
    <w:rsid w:val="00282FCB"/>
    <w:rsid w:val="00283186"/>
    <w:rsid w:val="0028339C"/>
    <w:rsid w:val="002833B6"/>
    <w:rsid w:val="002834FB"/>
    <w:rsid w:val="00283534"/>
    <w:rsid w:val="002836EC"/>
    <w:rsid w:val="002838F1"/>
    <w:rsid w:val="00283AD2"/>
    <w:rsid w:val="00283B7E"/>
    <w:rsid w:val="00283C45"/>
    <w:rsid w:val="002843B9"/>
    <w:rsid w:val="00284719"/>
    <w:rsid w:val="002847C6"/>
    <w:rsid w:val="00284BB3"/>
    <w:rsid w:val="00284DB0"/>
    <w:rsid w:val="00284EC0"/>
    <w:rsid w:val="00285016"/>
    <w:rsid w:val="0028532D"/>
    <w:rsid w:val="0028561F"/>
    <w:rsid w:val="0028573F"/>
    <w:rsid w:val="00285A7C"/>
    <w:rsid w:val="00285C20"/>
    <w:rsid w:val="00285E59"/>
    <w:rsid w:val="002865A7"/>
    <w:rsid w:val="00286C78"/>
    <w:rsid w:val="00286F3F"/>
    <w:rsid w:val="002871AB"/>
    <w:rsid w:val="00287788"/>
    <w:rsid w:val="00287824"/>
    <w:rsid w:val="00287EFB"/>
    <w:rsid w:val="0029032A"/>
    <w:rsid w:val="00290350"/>
    <w:rsid w:val="0029052E"/>
    <w:rsid w:val="0029058C"/>
    <w:rsid w:val="00290A95"/>
    <w:rsid w:val="00290FA7"/>
    <w:rsid w:val="00291200"/>
    <w:rsid w:val="0029120B"/>
    <w:rsid w:val="002912BB"/>
    <w:rsid w:val="002917EE"/>
    <w:rsid w:val="00291A9A"/>
    <w:rsid w:val="00291D75"/>
    <w:rsid w:val="00291E4F"/>
    <w:rsid w:val="00291F1E"/>
    <w:rsid w:val="0029225A"/>
    <w:rsid w:val="00292651"/>
    <w:rsid w:val="00292919"/>
    <w:rsid w:val="00292A15"/>
    <w:rsid w:val="00292CFF"/>
    <w:rsid w:val="00292EF6"/>
    <w:rsid w:val="00293A2A"/>
    <w:rsid w:val="00293D53"/>
    <w:rsid w:val="00293EC9"/>
    <w:rsid w:val="0029418B"/>
    <w:rsid w:val="0029430F"/>
    <w:rsid w:val="0029455E"/>
    <w:rsid w:val="00294837"/>
    <w:rsid w:val="0029484F"/>
    <w:rsid w:val="00294999"/>
    <w:rsid w:val="00294AA1"/>
    <w:rsid w:val="00294C8F"/>
    <w:rsid w:val="00295308"/>
    <w:rsid w:val="00295325"/>
    <w:rsid w:val="002953F3"/>
    <w:rsid w:val="0029542E"/>
    <w:rsid w:val="00295ABE"/>
    <w:rsid w:val="00295B50"/>
    <w:rsid w:val="00295CA6"/>
    <w:rsid w:val="002963E9"/>
    <w:rsid w:val="00296435"/>
    <w:rsid w:val="0029678A"/>
    <w:rsid w:val="00296999"/>
    <w:rsid w:val="00296D4F"/>
    <w:rsid w:val="00296E64"/>
    <w:rsid w:val="002971F5"/>
    <w:rsid w:val="00297606"/>
    <w:rsid w:val="0029783E"/>
    <w:rsid w:val="0029788D"/>
    <w:rsid w:val="00297951"/>
    <w:rsid w:val="00297B9E"/>
    <w:rsid w:val="00297D28"/>
    <w:rsid w:val="00297DBF"/>
    <w:rsid w:val="002A006B"/>
    <w:rsid w:val="002A068E"/>
    <w:rsid w:val="002A0838"/>
    <w:rsid w:val="002A089A"/>
    <w:rsid w:val="002A0AE7"/>
    <w:rsid w:val="002A0B1A"/>
    <w:rsid w:val="002A0B59"/>
    <w:rsid w:val="002A0EE0"/>
    <w:rsid w:val="002A0F0F"/>
    <w:rsid w:val="002A0FBA"/>
    <w:rsid w:val="002A10A9"/>
    <w:rsid w:val="002A148B"/>
    <w:rsid w:val="002A1513"/>
    <w:rsid w:val="002A1568"/>
    <w:rsid w:val="002A16DF"/>
    <w:rsid w:val="002A1927"/>
    <w:rsid w:val="002A1A76"/>
    <w:rsid w:val="002A1B16"/>
    <w:rsid w:val="002A1C4E"/>
    <w:rsid w:val="002A1DC0"/>
    <w:rsid w:val="002A20AF"/>
    <w:rsid w:val="002A25D2"/>
    <w:rsid w:val="002A2E7C"/>
    <w:rsid w:val="002A38CC"/>
    <w:rsid w:val="002A3C8F"/>
    <w:rsid w:val="002A3EFD"/>
    <w:rsid w:val="002A3F4F"/>
    <w:rsid w:val="002A473B"/>
    <w:rsid w:val="002A4766"/>
    <w:rsid w:val="002A47B4"/>
    <w:rsid w:val="002A49B5"/>
    <w:rsid w:val="002A4BB5"/>
    <w:rsid w:val="002A4E0F"/>
    <w:rsid w:val="002A4FF6"/>
    <w:rsid w:val="002A519C"/>
    <w:rsid w:val="002A5347"/>
    <w:rsid w:val="002A554E"/>
    <w:rsid w:val="002A562F"/>
    <w:rsid w:val="002A5683"/>
    <w:rsid w:val="002A568D"/>
    <w:rsid w:val="002A56CE"/>
    <w:rsid w:val="002A58FC"/>
    <w:rsid w:val="002A5A3A"/>
    <w:rsid w:val="002A5AF4"/>
    <w:rsid w:val="002A5BD0"/>
    <w:rsid w:val="002A5DFF"/>
    <w:rsid w:val="002A5E6A"/>
    <w:rsid w:val="002A5F6F"/>
    <w:rsid w:val="002A6244"/>
    <w:rsid w:val="002A629E"/>
    <w:rsid w:val="002A642C"/>
    <w:rsid w:val="002A6A94"/>
    <w:rsid w:val="002A7106"/>
    <w:rsid w:val="002A7190"/>
    <w:rsid w:val="002A71A7"/>
    <w:rsid w:val="002A783C"/>
    <w:rsid w:val="002A78F7"/>
    <w:rsid w:val="002A7CF4"/>
    <w:rsid w:val="002A7D30"/>
    <w:rsid w:val="002B0194"/>
    <w:rsid w:val="002B03C2"/>
    <w:rsid w:val="002B0AF4"/>
    <w:rsid w:val="002B0D3F"/>
    <w:rsid w:val="002B14D3"/>
    <w:rsid w:val="002B1709"/>
    <w:rsid w:val="002B18BD"/>
    <w:rsid w:val="002B1992"/>
    <w:rsid w:val="002B1B06"/>
    <w:rsid w:val="002B1E83"/>
    <w:rsid w:val="002B21FB"/>
    <w:rsid w:val="002B251E"/>
    <w:rsid w:val="002B28A0"/>
    <w:rsid w:val="002B2BE1"/>
    <w:rsid w:val="002B2D23"/>
    <w:rsid w:val="002B2D52"/>
    <w:rsid w:val="002B384A"/>
    <w:rsid w:val="002B38D8"/>
    <w:rsid w:val="002B3B9A"/>
    <w:rsid w:val="002B3EAE"/>
    <w:rsid w:val="002B3FF8"/>
    <w:rsid w:val="002B40B2"/>
    <w:rsid w:val="002B4125"/>
    <w:rsid w:val="002B42DB"/>
    <w:rsid w:val="002B436F"/>
    <w:rsid w:val="002B4393"/>
    <w:rsid w:val="002B4C17"/>
    <w:rsid w:val="002B4D00"/>
    <w:rsid w:val="002B4DA8"/>
    <w:rsid w:val="002B4E7D"/>
    <w:rsid w:val="002B4F38"/>
    <w:rsid w:val="002B4FBC"/>
    <w:rsid w:val="002B52AA"/>
    <w:rsid w:val="002B545F"/>
    <w:rsid w:val="002B56D0"/>
    <w:rsid w:val="002B5882"/>
    <w:rsid w:val="002B5B56"/>
    <w:rsid w:val="002B5F17"/>
    <w:rsid w:val="002B5FF2"/>
    <w:rsid w:val="002B6564"/>
    <w:rsid w:val="002B683B"/>
    <w:rsid w:val="002B696A"/>
    <w:rsid w:val="002B69D4"/>
    <w:rsid w:val="002B6A97"/>
    <w:rsid w:val="002B6D33"/>
    <w:rsid w:val="002B7068"/>
    <w:rsid w:val="002B7105"/>
    <w:rsid w:val="002B714D"/>
    <w:rsid w:val="002B7326"/>
    <w:rsid w:val="002B73AA"/>
    <w:rsid w:val="002B74C4"/>
    <w:rsid w:val="002B753C"/>
    <w:rsid w:val="002B79B9"/>
    <w:rsid w:val="002B79D0"/>
    <w:rsid w:val="002B7CA3"/>
    <w:rsid w:val="002B7D4A"/>
    <w:rsid w:val="002B7D94"/>
    <w:rsid w:val="002B7DDC"/>
    <w:rsid w:val="002B7FE6"/>
    <w:rsid w:val="002B7FF5"/>
    <w:rsid w:val="002B7FFE"/>
    <w:rsid w:val="002C0344"/>
    <w:rsid w:val="002C04AC"/>
    <w:rsid w:val="002C062C"/>
    <w:rsid w:val="002C0634"/>
    <w:rsid w:val="002C080A"/>
    <w:rsid w:val="002C0C59"/>
    <w:rsid w:val="002C0E54"/>
    <w:rsid w:val="002C111C"/>
    <w:rsid w:val="002C1173"/>
    <w:rsid w:val="002C18A1"/>
    <w:rsid w:val="002C1C0E"/>
    <w:rsid w:val="002C20C9"/>
    <w:rsid w:val="002C21C4"/>
    <w:rsid w:val="002C235F"/>
    <w:rsid w:val="002C28F9"/>
    <w:rsid w:val="002C29A7"/>
    <w:rsid w:val="002C2C00"/>
    <w:rsid w:val="002C2C81"/>
    <w:rsid w:val="002C2E5E"/>
    <w:rsid w:val="002C2E69"/>
    <w:rsid w:val="002C33E5"/>
    <w:rsid w:val="002C3475"/>
    <w:rsid w:val="002C390D"/>
    <w:rsid w:val="002C3971"/>
    <w:rsid w:val="002C3B71"/>
    <w:rsid w:val="002C4297"/>
    <w:rsid w:val="002C4BEA"/>
    <w:rsid w:val="002C535A"/>
    <w:rsid w:val="002C54D9"/>
    <w:rsid w:val="002C555A"/>
    <w:rsid w:val="002C577E"/>
    <w:rsid w:val="002C59B4"/>
    <w:rsid w:val="002C5F28"/>
    <w:rsid w:val="002C5F5A"/>
    <w:rsid w:val="002C5FB9"/>
    <w:rsid w:val="002C6142"/>
    <w:rsid w:val="002C62D5"/>
    <w:rsid w:val="002C64DA"/>
    <w:rsid w:val="002C64DE"/>
    <w:rsid w:val="002C6600"/>
    <w:rsid w:val="002C6688"/>
    <w:rsid w:val="002C6962"/>
    <w:rsid w:val="002C7097"/>
    <w:rsid w:val="002C71EE"/>
    <w:rsid w:val="002C75B9"/>
    <w:rsid w:val="002C7846"/>
    <w:rsid w:val="002C7E75"/>
    <w:rsid w:val="002C7E79"/>
    <w:rsid w:val="002D0014"/>
    <w:rsid w:val="002D0184"/>
    <w:rsid w:val="002D0483"/>
    <w:rsid w:val="002D0972"/>
    <w:rsid w:val="002D0AA4"/>
    <w:rsid w:val="002D0C00"/>
    <w:rsid w:val="002D0C0B"/>
    <w:rsid w:val="002D0D4A"/>
    <w:rsid w:val="002D1064"/>
    <w:rsid w:val="002D107C"/>
    <w:rsid w:val="002D13A1"/>
    <w:rsid w:val="002D13E1"/>
    <w:rsid w:val="002D1487"/>
    <w:rsid w:val="002D1544"/>
    <w:rsid w:val="002D16A7"/>
    <w:rsid w:val="002D1E07"/>
    <w:rsid w:val="002D1E12"/>
    <w:rsid w:val="002D21C9"/>
    <w:rsid w:val="002D273D"/>
    <w:rsid w:val="002D2B30"/>
    <w:rsid w:val="002D2B8E"/>
    <w:rsid w:val="002D2C57"/>
    <w:rsid w:val="002D3086"/>
    <w:rsid w:val="002D322F"/>
    <w:rsid w:val="002D33F4"/>
    <w:rsid w:val="002D346F"/>
    <w:rsid w:val="002D3701"/>
    <w:rsid w:val="002D38DB"/>
    <w:rsid w:val="002D3955"/>
    <w:rsid w:val="002D3BD9"/>
    <w:rsid w:val="002D43EF"/>
    <w:rsid w:val="002D4698"/>
    <w:rsid w:val="002D47B2"/>
    <w:rsid w:val="002D4C1D"/>
    <w:rsid w:val="002D5150"/>
    <w:rsid w:val="002D5296"/>
    <w:rsid w:val="002D530B"/>
    <w:rsid w:val="002D559C"/>
    <w:rsid w:val="002D55EC"/>
    <w:rsid w:val="002D5B89"/>
    <w:rsid w:val="002D5BDF"/>
    <w:rsid w:val="002D6032"/>
    <w:rsid w:val="002D6182"/>
    <w:rsid w:val="002D63A6"/>
    <w:rsid w:val="002D65FC"/>
    <w:rsid w:val="002D66DC"/>
    <w:rsid w:val="002D66F3"/>
    <w:rsid w:val="002D6734"/>
    <w:rsid w:val="002D6B0A"/>
    <w:rsid w:val="002D6BF5"/>
    <w:rsid w:val="002D6D3F"/>
    <w:rsid w:val="002D6E5F"/>
    <w:rsid w:val="002D71A3"/>
    <w:rsid w:val="002D71F4"/>
    <w:rsid w:val="002D74E8"/>
    <w:rsid w:val="002D7903"/>
    <w:rsid w:val="002D791E"/>
    <w:rsid w:val="002D7956"/>
    <w:rsid w:val="002D7E14"/>
    <w:rsid w:val="002D7F7A"/>
    <w:rsid w:val="002E01A2"/>
    <w:rsid w:val="002E0304"/>
    <w:rsid w:val="002E032C"/>
    <w:rsid w:val="002E0466"/>
    <w:rsid w:val="002E052B"/>
    <w:rsid w:val="002E0778"/>
    <w:rsid w:val="002E0A12"/>
    <w:rsid w:val="002E0A25"/>
    <w:rsid w:val="002E0A44"/>
    <w:rsid w:val="002E0B46"/>
    <w:rsid w:val="002E0C79"/>
    <w:rsid w:val="002E0CBF"/>
    <w:rsid w:val="002E15FD"/>
    <w:rsid w:val="002E1758"/>
    <w:rsid w:val="002E1910"/>
    <w:rsid w:val="002E19AB"/>
    <w:rsid w:val="002E1AB8"/>
    <w:rsid w:val="002E25BB"/>
    <w:rsid w:val="002E2DA1"/>
    <w:rsid w:val="002E2E77"/>
    <w:rsid w:val="002E2FFB"/>
    <w:rsid w:val="002E307A"/>
    <w:rsid w:val="002E33AC"/>
    <w:rsid w:val="002E34C9"/>
    <w:rsid w:val="002E36FA"/>
    <w:rsid w:val="002E38C0"/>
    <w:rsid w:val="002E394F"/>
    <w:rsid w:val="002E3978"/>
    <w:rsid w:val="002E3AEB"/>
    <w:rsid w:val="002E3B7E"/>
    <w:rsid w:val="002E3EAA"/>
    <w:rsid w:val="002E40F5"/>
    <w:rsid w:val="002E4173"/>
    <w:rsid w:val="002E467E"/>
    <w:rsid w:val="002E4BF2"/>
    <w:rsid w:val="002E4CA5"/>
    <w:rsid w:val="002E4DCE"/>
    <w:rsid w:val="002E4ED0"/>
    <w:rsid w:val="002E4F6E"/>
    <w:rsid w:val="002E55C7"/>
    <w:rsid w:val="002E572B"/>
    <w:rsid w:val="002E5B50"/>
    <w:rsid w:val="002E5E42"/>
    <w:rsid w:val="002E5EE9"/>
    <w:rsid w:val="002E5FCA"/>
    <w:rsid w:val="002E6035"/>
    <w:rsid w:val="002E6112"/>
    <w:rsid w:val="002E61C6"/>
    <w:rsid w:val="002E6496"/>
    <w:rsid w:val="002E65CB"/>
    <w:rsid w:val="002E6698"/>
    <w:rsid w:val="002E69D6"/>
    <w:rsid w:val="002E6D73"/>
    <w:rsid w:val="002E7041"/>
    <w:rsid w:val="002E7129"/>
    <w:rsid w:val="002E71BC"/>
    <w:rsid w:val="002E7760"/>
    <w:rsid w:val="002E7AD0"/>
    <w:rsid w:val="002E7DCE"/>
    <w:rsid w:val="002E7ECE"/>
    <w:rsid w:val="002F064F"/>
    <w:rsid w:val="002F1090"/>
    <w:rsid w:val="002F1118"/>
    <w:rsid w:val="002F15CD"/>
    <w:rsid w:val="002F17B3"/>
    <w:rsid w:val="002F17B7"/>
    <w:rsid w:val="002F1D53"/>
    <w:rsid w:val="002F1D9F"/>
    <w:rsid w:val="002F1E7D"/>
    <w:rsid w:val="002F1EF1"/>
    <w:rsid w:val="002F21C0"/>
    <w:rsid w:val="002F2245"/>
    <w:rsid w:val="002F2258"/>
    <w:rsid w:val="002F23AE"/>
    <w:rsid w:val="002F23DF"/>
    <w:rsid w:val="002F2526"/>
    <w:rsid w:val="002F260A"/>
    <w:rsid w:val="002F2793"/>
    <w:rsid w:val="002F2A7B"/>
    <w:rsid w:val="002F2DC8"/>
    <w:rsid w:val="002F2F74"/>
    <w:rsid w:val="002F314E"/>
    <w:rsid w:val="002F31CB"/>
    <w:rsid w:val="002F3407"/>
    <w:rsid w:val="002F364C"/>
    <w:rsid w:val="002F3943"/>
    <w:rsid w:val="002F3972"/>
    <w:rsid w:val="002F3C18"/>
    <w:rsid w:val="002F3D3A"/>
    <w:rsid w:val="002F3E49"/>
    <w:rsid w:val="002F3FAE"/>
    <w:rsid w:val="002F4095"/>
    <w:rsid w:val="002F43A7"/>
    <w:rsid w:val="002F440D"/>
    <w:rsid w:val="002F48B4"/>
    <w:rsid w:val="002F4F41"/>
    <w:rsid w:val="002F50E5"/>
    <w:rsid w:val="002F5804"/>
    <w:rsid w:val="002F596B"/>
    <w:rsid w:val="002F6670"/>
    <w:rsid w:val="002F66A0"/>
    <w:rsid w:val="002F6824"/>
    <w:rsid w:val="002F6A50"/>
    <w:rsid w:val="002F6AA8"/>
    <w:rsid w:val="002F6D12"/>
    <w:rsid w:val="002F6DD0"/>
    <w:rsid w:val="002F6F60"/>
    <w:rsid w:val="002F6FE3"/>
    <w:rsid w:val="002F7055"/>
    <w:rsid w:val="002F713C"/>
    <w:rsid w:val="002F7273"/>
    <w:rsid w:val="002F7511"/>
    <w:rsid w:val="002F7656"/>
    <w:rsid w:val="002F7C07"/>
    <w:rsid w:val="002F7CCB"/>
    <w:rsid w:val="002F7F99"/>
    <w:rsid w:val="003002FC"/>
    <w:rsid w:val="0030112A"/>
    <w:rsid w:val="00301A04"/>
    <w:rsid w:val="00301B54"/>
    <w:rsid w:val="00301CDA"/>
    <w:rsid w:val="00301E4D"/>
    <w:rsid w:val="00302046"/>
    <w:rsid w:val="003020D8"/>
    <w:rsid w:val="00302106"/>
    <w:rsid w:val="0030243D"/>
    <w:rsid w:val="0030259A"/>
    <w:rsid w:val="003026CB"/>
    <w:rsid w:val="00302825"/>
    <w:rsid w:val="0030287F"/>
    <w:rsid w:val="00302998"/>
    <w:rsid w:val="00302A81"/>
    <w:rsid w:val="00302B9C"/>
    <w:rsid w:val="00303066"/>
    <w:rsid w:val="003030D4"/>
    <w:rsid w:val="003030FC"/>
    <w:rsid w:val="003032C4"/>
    <w:rsid w:val="003033EC"/>
    <w:rsid w:val="00303487"/>
    <w:rsid w:val="00303977"/>
    <w:rsid w:val="00303B1B"/>
    <w:rsid w:val="00303B4F"/>
    <w:rsid w:val="00303F88"/>
    <w:rsid w:val="003044EB"/>
    <w:rsid w:val="00304612"/>
    <w:rsid w:val="00304726"/>
    <w:rsid w:val="003048E6"/>
    <w:rsid w:val="00304CBB"/>
    <w:rsid w:val="00304E58"/>
    <w:rsid w:val="00304F40"/>
    <w:rsid w:val="00304F79"/>
    <w:rsid w:val="00304F81"/>
    <w:rsid w:val="0030562A"/>
    <w:rsid w:val="003059B3"/>
    <w:rsid w:val="00305A24"/>
    <w:rsid w:val="00305A8B"/>
    <w:rsid w:val="00305EED"/>
    <w:rsid w:val="0030607C"/>
    <w:rsid w:val="0030660B"/>
    <w:rsid w:val="00306699"/>
    <w:rsid w:val="003066B6"/>
    <w:rsid w:val="00306931"/>
    <w:rsid w:val="00306964"/>
    <w:rsid w:val="00306989"/>
    <w:rsid w:val="00306AD9"/>
    <w:rsid w:val="00306C00"/>
    <w:rsid w:val="00306DAB"/>
    <w:rsid w:val="00307355"/>
    <w:rsid w:val="00307683"/>
    <w:rsid w:val="003077F8"/>
    <w:rsid w:val="00307D03"/>
    <w:rsid w:val="00310351"/>
    <w:rsid w:val="0031047D"/>
    <w:rsid w:val="0031069F"/>
    <w:rsid w:val="003109C4"/>
    <w:rsid w:val="00310C31"/>
    <w:rsid w:val="00311081"/>
    <w:rsid w:val="00311129"/>
    <w:rsid w:val="00311320"/>
    <w:rsid w:val="00311A66"/>
    <w:rsid w:val="00311A80"/>
    <w:rsid w:val="00311AC8"/>
    <w:rsid w:val="00311DF8"/>
    <w:rsid w:val="00311FFD"/>
    <w:rsid w:val="003120A7"/>
    <w:rsid w:val="0031235A"/>
    <w:rsid w:val="00312447"/>
    <w:rsid w:val="003124A0"/>
    <w:rsid w:val="00312517"/>
    <w:rsid w:val="0031255B"/>
    <w:rsid w:val="003125D6"/>
    <w:rsid w:val="00312694"/>
    <w:rsid w:val="0031270C"/>
    <w:rsid w:val="00312927"/>
    <w:rsid w:val="00312B42"/>
    <w:rsid w:val="00312EBA"/>
    <w:rsid w:val="00313166"/>
    <w:rsid w:val="00313A2D"/>
    <w:rsid w:val="00313C6D"/>
    <w:rsid w:val="00313CA4"/>
    <w:rsid w:val="00313DDF"/>
    <w:rsid w:val="00314281"/>
    <w:rsid w:val="003143FC"/>
    <w:rsid w:val="00314815"/>
    <w:rsid w:val="00314A75"/>
    <w:rsid w:val="00314C5E"/>
    <w:rsid w:val="00314CB8"/>
    <w:rsid w:val="00314D52"/>
    <w:rsid w:val="0031535D"/>
    <w:rsid w:val="003153F6"/>
    <w:rsid w:val="003154D9"/>
    <w:rsid w:val="0031574A"/>
    <w:rsid w:val="00315B24"/>
    <w:rsid w:val="00315F31"/>
    <w:rsid w:val="00315FFA"/>
    <w:rsid w:val="003162D2"/>
    <w:rsid w:val="003163B1"/>
    <w:rsid w:val="0031641F"/>
    <w:rsid w:val="00316431"/>
    <w:rsid w:val="00316516"/>
    <w:rsid w:val="00316534"/>
    <w:rsid w:val="00316816"/>
    <w:rsid w:val="00316AFC"/>
    <w:rsid w:val="00316BD9"/>
    <w:rsid w:val="00316C0F"/>
    <w:rsid w:val="00316F1F"/>
    <w:rsid w:val="00316FE2"/>
    <w:rsid w:val="0031706A"/>
    <w:rsid w:val="003171CE"/>
    <w:rsid w:val="0031742F"/>
    <w:rsid w:val="00317569"/>
    <w:rsid w:val="003175FB"/>
    <w:rsid w:val="0031795A"/>
    <w:rsid w:val="00317BBA"/>
    <w:rsid w:val="00317CE6"/>
    <w:rsid w:val="00320E48"/>
    <w:rsid w:val="003210C7"/>
    <w:rsid w:val="00321546"/>
    <w:rsid w:val="0032156A"/>
    <w:rsid w:val="0032165B"/>
    <w:rsid w:val="003216AB"/>
    <w:rsid w:val="003216EC"/>
    <w:rsid w:val="003217EE"/>
    <w:rsid w:val="0032195D"/>
    <w:rsid w:val="00321966"/>
    <w:rsid w:val="00321AAC"/>
    <w:rsid w:val="00321B27"/>
    <w:rsid w:val="00321F39"/>
    <w:rsid w:val="00322054"/>
    <w:rsid w:val="0032244B"/>
    <w:rsid w:val="0032265E"/>
    <w:rsid w:val="00322AC4"/>
    <w:rsid w:val="00322D1A"/>
    <w:rsid w:val="00322FDF"/>
    <w:rsid w:val="00323047"/>
    <w:rsid w:val="00323166"/>
    <w:rsid w:val="00323246"/>
    <w:rsid w:val="003232D6"/>
    <w:rsid w:val="00323446"/>
    <w:rsid w:val="0032350D"/>
    <w:rsid w:val="00323535"/>
    <w:rsid w:val="00323574"/>
    <w:rsid w:val="003235A1"/>
    <w:rsid w:val="00323B9A"/>
    <w:rsid w:val="00323CDF"/>
    <w:rsid w:val="003240D9"/>
    <w:rsid w:val="003244C7"/>
    <w:rsid w:val="0032466C"/>
    <w:rsid w:val="00324B80"/>
    <w:rsid w:val="00324FB6"/>
    <w:rsid w:val="0032516D"/>
    <w:rsid w:val="00325197"/>
    <w:rsid w:val="0032519C"/>
    <w:rsid w:val="00325213"/>
    <w:rsid w:val="003253C8"/>
    <w:rsid w:val="003256CB"/>
    <w:rsid w:val="003257AB"/>
    <w:rsid w:val="003258EC"/>
    <w:rsid w:val="00325A32"/>
    <w:rsid w:val="00325B1D"/>
    <w:rsid w:val="00325BC6"/>
    <w:rsid w:val="00325C9A"/>
    <w:rsid w:val="00325D89"/>
    <w:rsid w:val="003268BE"/>
    <w:rsid w:val="00326918"/>
    <w:rsid w:val="003269FC"/>
    <w:rsid w:val="00326AC9"/>
    <w:rsid w:val="00326F50"/>
    <w:rsid w:val="003270D6"/>
    <w:rsid w:val="0032716F"/>
    <w:rsid w:val="003275CD"/>
    <w:rsid w:val="00327614"/>
    <w:rsid w:val="00327953"/>
    <w:rsid w:val="00327B48"/>
    <w:rsid w:val="003301D6"/>
    <w:rsid w:val="00330344"/>
    <w:rsid w:val="0033054C"/>
    <w:rsid w:val="003306AB"/>
    <w:rsid w:val="0033097B"/>
    <w:rsid w:val="00330C96"/>
    <w:rsid w:val="00330D68"/>
    <w:rsid w:val="00331100"/>
    <w:rsid w:val="003311D4"/>
    <w:rsid w:val="0033122F"/>
    <w:rsid w:val="003313AD"/>
    <w:rsid w:val="003317C0"/>
    <w:rsid w:val="0033198D"/>
    <w:rsid w:val="00331BC7"/>
    <w:rsid w:val="00331EAF"/>
    <w:rsid w:val="003321A2"/>
    <w:rsid w:val="003322B6"/>
    <w:rsid w:val="0033268A"/>
    <w:rsid w:val="003326CD"/>
    <w:rsid w:val="00332AD5"/>
    <w:rsid w:val="00333335"/>
    <w:rsid w:val="0033344B"/>
    <w:rsid w:val="003334BE"/>
    <w:rsid w:val="003338FC"/>
    <w:rsid w:val="00333A0E"/>
    <w:rsid w:val="00333BDA"/>
    <w:rsid w:val="003340BD"/>
    <w:rsid w:val="0033422B"/>
    <w:rsid w:val="0033428F"/>
    <w:rsid w:val="00334360"/>
    <w:rsid w:val="003343C7"/>
    <w:rsid w:val="00334487"/>
    <w:rsid w:val="0033458F"/>
    <w:rsid w:val="003345FC"/>
    <w:rsid w:val="003347C1"/>
    <w:rsid w:val="003348BB"/>
    <w:rsid w:val="0033522F"/>
    <w:rsid w:val="003352AE"/>
    <w:rsid w:val="00335A86"/>
    <w:rsid w:val="00335ED6"/>
    <w:rsid w:val="003361A6"/>
    <w:rsid w:val="00336872"/>
    <w:rsid w:val="0033689B"/>
    <w:rsid w:val="0033699D"/>
    <w:rsid w:val="00336A5A"/>
    <w:rsid w:val="00336AB0"/>
    <w:rsid w:val="00336C14"/>
    <w:rsid w:val="00337270"/>
    <w:rsid w:val="0033733E"/>
    <w:rsid w:val="003373AE"/>
    <w:rsid w:val="003374EC"/>
    <w:rsid w:val="003377EF"/>
    <w:rsid w:val="00337C43"/>
    <w:rsid w:val="00337ED0"/>
    <w:rsid w:val="00337FA6"/>
    <w:rsid w:val="0034009D"/>
    <w:rsid w:val="003400A4"/>
    <w:rsid w:val="003402BB"/>
    <w:rsid w:val="0034042A"/>
    <w:rsid w:val="00340846"/>
    <w:rsid w:val="0034086D"/>
    <w:rsid w:val="003409B6"/>
    <w:rsid w:val="00340A1F"/>
    <w:rsid w:val="00340C3F"/>
    <w:rsid w:val="0034117D"/>
    <w:rsid w:val="0034128B"/>
    <w:rsid w:val="0034128C"/>
    <w:rsid w:val="003413E9"/>
    <w:rsid w:val="003416E5"/>
    <w:rsid w:val="00341CCF"/>
    <w:rsid w:val="0034203A"/>
    <w:rsid w:val="00342181"/>
    <w:rsid w:val="00342234"/>
    <w:rsid w:val="00342325"/>
    <w:rsid w:val="00342494"/>
    <w:rsid w:val="003425E6"/>
    <w:rsid w:val="003427FB"/>
    <w:rsid w:val="00342A8F"/>
    <w:rsid w:val="00342C56"/>
    <w:rsid w:val="00343017"/>
    <w:rsid w:val="003431CB"/>
    <w:rsid w:val="003432E0"/>
    <w:rsid w:val="003434BD"/>
    <w:rsid w:val="003436C6"/>
    <w:rsid w:val="003437CD"/>
    <w:rsid w:val="003438E7"/>
    <w:rsid w:val="00343A54"/>
    <w:rsid w:val="00343D5D"/>
    <w:rsid w:val="00343F5D"/>
    <w:rsid w:val="00344240"/>
    <w:rsid w:val="00344461"/>
    <w:rsid w:val="0034488C"/>
    <w:rsid w:val="00344A48"/>
    <w:rsid w:val="00344FB4"/>
    <w:rsid w:val="00345022"/>
    <w:rsid w:val="00345159"/>
    <w:rsid w:val="00345B02"/>
    <w:rsid w:val="00345BEE"/>
    <w:rsid w:val="00345CA0"/>
    <w:rsid w:val="00345DBD"/>
    <w:rsid w:val="00345E0C"/>
    <w:rsid w:val="00345EE8"/>
    <w:rsid w:val="00345FFD"/>
    <w:rsid w:val="00346A27"/>
    <w:rsid w:val="00346A5F"/>
    <w:rsid w:val="00346CF5"/>
    <w:rsid w:val="00346D74"/>
    <w:rsid w:val="0034712F"/>
    <w:rsid w:val="0034767B"/>
    <w:rsid w:val="00347770"/>
    <w:rsid w:val="003478B2"/>
    <w:rsid w:val="003479E9"/>
    <w:rsid w:val="00347A87"/>
    <w:rsid w:val="00347E37"/>
    <w:rsid w:val="00350033"/>
    <w:rsid w:val="003501A1"/>
    <w:rsid w:val="003502DE"/>
    <w:rsid w:val="00350570"/>
    <w:rsid w:val="0035063A"/>
    <w:rsid w:val="0035068D"/>
    <w:rsid w:val="0035071B"/>
    <w:rsid w:val="003508FD"/>
    <w:rsid w:val="00350A0B"/>
    <w:rsid w:val="00350E9A"/>
    <w:rsid w:val="00351073"/>
    <w:rsid w:val="003510DF"/>
    <w:rsid w:val="003514A1"/>
    <w:rsid w:val="00351539"/>
    <w:rsid w:val="0035198B"/>
    <w:rsid w:val="00351A5F"/>
    <w:rsid w:val="00351B34"/>
    <w:rsid w:val="00351BB2"/>
    <w:rsid w:val="00351CAA"/>
    <w:rsid w:val="00351DFB"/>
    <w:rsid w:val="00351E0C"/>
    <w:rsid w:val="00351ECE"/>
    <w:rsid w:val="003522CA"/>
    <w:rsid w:val="003527BD"/>
    <w:rsid w:val="0035285B"/>
    <w:rsid w:val="00352979"/>
    <w:rsid w:val="00352EFE"/>
    <w:rsid w:val="003533D4"/>
    <w:rsid w:val="003535A5"/>
    <w:rsid w:val="00353776"/>
    <w:rsid w:val="00353F6B"/>
    <w:rsid w:val="00353FE3"/>
    <w:rsid w:val="003541B5"/>
    <w:rsid w:val="003544C7"/>
    <w:rsid w:val="00354604"/>
    <w:rsid w:val="00354684"/>
    <w:rsid w:val="003546A7"/>
    <w:rsid w:val="00354A73"/>
    <w:rsid w:val="00354BB2"/>
    <w:rsid w:val="00354D60"/>
    <w:rsid w:val="00354E8F"/>
    <w:rsid w:val="00354FD6"/>
    <w:rsid w:val="003550F3"/>
    <w:rsid w:val="0035522F"/>
    <w:rsid w:val="00355597"/>
    <w:rsid w:val="003557D1"/>
    <w:rsid w:val="00355AEB"/>
    <w:rsid w:val="00355B07"/>
    <w:rsid w:val="00355C96"/>
    <w:rsid w:val="00356011"/>
    <w:rsid w:val="0035645C"/>
    <w:rsid w:val="003565D2"/>
    <w:rsid w:val="003568C1"/>
    <w:rsid w:val="003568F2"/>
    <w:rsid w:val="00356A8F"/>
    <w:rsid w:val="00356C66"/>
    <w:rsid w:val="00356CE7"/>
    <w:rsid w:val="003573CB"/>
    <w:rsid w:val="0035767C"/>
    <w:rsid w:val="00357703"/>
    <w:rsid w:val="00357A8A"/>
    <w:rsid w:val="00357BB2"/>
    <w:rsid w:val="00357EF9"/>
    <w:rsid w:val="00360088"/>
    <w:rsid w:val="0036017E"/>
    <w:rsid w:val="00360534"/>
    <w:rsid w:val="0036072E"/>
    <w:rsid w:val="003607F5"/>
    <w:rsid w:val="00360B81"/>
    <w:rsid w:val="00360C03"/>
    <w:rsid w:val="00360EE3"/>
    <w:rsid w:val="003617EB"/>
    <w:rsid w:val="00361A6F"/>
    <w:rsid w:val="00361B40"/>
    <w:rsid w:val="00361C41"/>
    <w:rsid w:val="00361CB7"/>
    <w:rsid w:val="00362262"/>
    <w:rsid w:val="003623F1"/>
    <w:rsid w:val="003624D8"/>
    <w:rsid w:val="00362D80"/>
    <w:rsid w:val="00362DD7"/>
    <w:rsid w:val="00362E55"/>
    <w:rsid w:val="003633AE"/>
    <w:rsid w:val="00363443"/>
    <w:rsid w:val="0036352E"/>
    <w:rsid w:val="0036357C"/>
    <w:rsid w:val="00363BB5"/>
    <w:rsid w:val="00364169"/>
    <w:rsid w:val="00364198"/>
    <w:rsid w:val="00364416"/>
    <w:rsid w:val="003646A3"/>
    <w:rsid w:val="0036494B"/>
    <w:rsid w:val="00365239"/>
    <w:rsid w:val="0036575F"/>
    <w:rsid w:val="00365843"/>
    <w:rsid w:val="00365AF7"/>
    <w:rsid w:val="003660BF"/>
    <w:rsid w:val="003663BF"/>
    <w:rsid w:val="00366426"/>
    <w:rsid w:val="003665EF"/>
    <w:rsid w:val="00366DB2"/>
    <w:rsid w:val="00367210"/>
    <w:rsid w:val="00367214"/>
    <w:rsid w:val="0036735E"/>
    <w:rsid w:val="00367468"/>
    <w:rsid w:val="00367B72"/>
    <w:rsid w:val="00367D4B"/>
    <w:rsid w:val="00367E3E"/>
    <w:rsid w:val="00370400"/>
    <w:rsid w:val="003708BF"/>
    <w:rsid w:val="00370EFE"/>
    <w:rsid w:val="0037126F"/>
    <w:rsid w:val="00371338"/>
    <w:rsid w:val="003715AA"/>
    <w:rsid w:val="00371943"/>
    <w:rsid w:val="00371945"/>
    <w:rsid w:val="00371CC0"/>
    <w:rsid w:val="00371D01"/>
    <w:rsid w:val="00371ED6"/>
    <w:rsid w:val="00371FAC"/>
    <w:rsid w:val="003721AB"/>
    <w:rsid w:val="003723AF"/>
    <w:rsid w:val="0037241A"/>
    <w:rsid w:val="003728BB"/>
    <w:rsid w:val="00372C1E"/>
    <w:rsid w:val="00372D79"/>
    <w:rsid w:val="00372F7E"/>
    <w:rsid w:val="00373000"/>
    <w:rsid w:val="00373045"/>
    <w:rsid w:val="00373056"/>
    <w:rsid w:val="00373469"/>
    <w:rsid w:val="0037353E"/>
    <w:rsid w:val="003737CD"/>
    <w:rsid w:val="00373B9F"/>
    <w:rsid w:val="00373C15"/>
    <w:rsid w:val="00373D67"/>
    <w:rsid w:val="00374203"/>
    <w:rsid w:val="00374995"/>
    <w:rsid w:val="00374FCA"/>
    <w:rsid w:val="003754CF"/>
    <w:rsid w:val="003755AD"/>
    <w:rsid w:val="00375673"/>
    <w:rsid w:val="0037587C"/>
    <w:rsid w:val="003759FF"/>
    <w:rsid w:val="00375AB7"/>
    <w:rsid w:val="00375BC7"/>
    <w:rsid w:val="00375BDC"/>
    <w:rsid w:val="00375C22"/>
    <w:rsid w:val="00375CF4"/>
    <w:rsid w:val="00375D99"/>
    <w:rsid w:val="00375E41"/>
    <w:rsid w:val="00375EB1"/>
    <w:rsid w:val="00375F4C"/>
    <w:rsid w:val="0037603E"/>
    <w:rsid w:val="003764F6"/>
    <w:rsid w:val="00376553"/>
    <w:rsid w:val="00376670"/>
    <w:rsid w:val="003769B3"/>
    <w:rsid w:val="00376C6D"/>
    <w:rsid w:val="00376DD5"/>
    <w:rsid w:val="00376E45"/>
    <w:rsid w:val="0037732D"/>
    <w:rsid w:val="003773C1"/>
    <w:rsid w:val="00377456"/>
    <w:rsid w:val="003775A6"/>
    <w:rsid w:val="00377698"/>
    <w:rsid w:val="003776DE"/>
    <w:rsid w:val="00377A34"/>
    <w:rsid w:val="00377B37"/>
    <w:rsid w:val="00377EF5"/>
    <w:rsid w:val="00380069"/>
    <w:rsid w:val="00380313"/>
    <w:rsid w:val="00380373"/>
    <w:rsid w:val="0038059E"/>
    <w:rsid w:val="00380754"/>
    <w:rsid w:val="00380E87"/>
    <w:rsid w:val="00380F03"/>
    <w:rsid w:val="00380F8B"/>
    <w:rsid w:val="0038168E"/>
    <w:rsid w:val="003816C2"/>
    <w:rsid w:val="00381CD5"/>
    <w:rsid w:val="00381DBB"/>
    <w:rsid w:val="00381EC2"/>
    <w:rsid w:val="0038203C"/>
    <w:rsid w:val="003821B3"/>
    <w:rsid w:val="00382372"/>
    <w:rsid w:val="0038266E"/>
    <w:rsid w:val="00382CAD"/>
    <w:rsid w:val="00382D17"/>
    <w:rsid w:val="00382E7A"/>
    <w:rsid w:val="00382FDA"/>
    <w:rsid w:val="0038301E"/>
    <w:rsid w:val="003830C2"/>
    <w:rsid w:val="0038319A"/>
    <w:rsid w:val="00383783"/>
    <w:rsid w:val="0038382A"/>
    <w:rsid w:val="0038398A"/>
    <w:rsid w:val="00383A18"/>
    <w:rsid w:val="00383ABD"/>
    <w:rsid w:val="00384046"/>
    <w:rsid w:val="003842AB"/>
    <w:rsid w:val="00384374"/>
    <w:rsid w:val="00384812"/>
    <w:rsid w:val="00384885"/>
    <w:rsid w:val="003848FD"/>
    <w:rsid w:val="00384AAB"/>
    <w:rsid w:val="00384D16"/>
    <w:rsid w:val="00384E31"/>
    <w:rsid w:val="00384F78"/>
    <w:rsid w:val="0038500F"/>
    <w:rsid w:val="0038515C"/>
    <w:rsid w:val="003851AB"/>
    <w:rsid w:val="003854B5"/>
    <w:rsid w:val="003856ED"/>
    <w:rsid w:val="00385799"/>
    <w:rsid w:val="003858C8"/>
    <w:rsid w:val="00385FF2"/>
    <w:rsid w:val="00386067"/>
    <w:rsid w:val="003862B9"/>
    <w:rsid w:val="003864EB"/>
    <w:rsid w:val="0038655D"/>
    <w:rsid w:val="00386587"/>
    <w:rsid w:val="003865B6"/>
    <w:rsid w:val="0038669C"/>
    <w:rsid w:val="00386D1E"/>
    <w:rsid w:val="00386FC4"/>
    <w:rsid w:val="003870F3"/>
    <w:rsid w:val="00387113"/>
    <w:rsid w:val="00387263"/>
    <w:rsid w:val="00387340"/>
    <w:rsid w:val="00387441"/>
    <w:rsid w:val="0038758D"/>
    <w:rsid w:val="003877DD"/>
    <w:rsid w:val="00387CD0"/>
    <w:rsid w:val="00387DFB"/>
    <w:rsid w:val="0039007E"/>
    <w:rsid w:val="003900C5"/>
    <w:rsid w:val="003900EF"/>
    <w:rsid w:val="0039019B"/>
    <w:rsid w:val="00390393"/>
    <w:rsid w:val="00390521"/>
    <w:rsid w:val="003905E7"/>
    <w:rsid w:val="003907DA"/>
    <w:rsid w:val="00390ADD"/>
    <w:rsid w:val="0039122A"/>
    <w:rsid w:val="00391350"/>
    <w:rsid w:val="003915DC"/>
    <w:rsid w:val="003915FB"/>
    <w:rsid w:val="00391DA6"/>
    <w:rsid w:val="00391F7D"/>
    <w:rsid w:val="0039200B"/>
    <w:rsid w:val="003920CA"/>
    <w:rsid w:val="00392876"/>
    <w:rsid w:val="00392A95"/>
    <w:rsid w:val="00392C7B"/>
    <w:rsid w:val="00392CFF"/>
    <w:rsid w:val="00392E49"/>
    <w:rsid w:val="00393038"/>
    <w:rsid w:val="0039304F"/>
    <w:rsid w:val="003930B2"/>
    <w:rsid w:val="0039367F"/>
    <w:rsid w:val="0039387A"/>
    <w:rsid w:val="00393ACE"/>
    <w:rsid w:val="00393CA0"/>
    <w:rsid w:val="00394030"/>
    <w:rsid w:val="0039403F"/>
    <w:rsid w:val="00394061"/>
    <w:rsid w:val="00394176"/>
    <w:rsid w:val="00394699"/>
    <w:rsid w:val="003947CC"/>
    <w:rsid w:val="00394890"/>
    <w:rsid w:val="00394C6E"/>
    <w:rsid w:val="00394DA2"/>
    <w:rsid w:val="00395490"/>
    <w:rsid w:val="0039553A"/>
    <w:rsid w:val="00395602"/>
    <w:rsid w:val="00395D74"/>
    <w:rsid w:val="00395F87"/>
    <w:rsid w:val="003961D6"/>
    <w:rsid w:val="0039623D"/>
    <w:rsid w:val="00396415"/>
    <w:rsid w:val="00396704"/>
    <w:rsid w:val="003968EF"/>
    <w:rsid w:val="003968F8"/>
    <w:rsid w:val="00396B90"/>
    <w:rsid w:val="003970BF"/>
    <w:rsid w:val="003971A5"/>
    <w:rsid w:val="0039734F"/>
    <w:rsid w:val="003975F0"/>
    <w:rsid w:val="00397600"/>
    <w:rsid w:val="0039779A"/>
    <w:rsid w:val="00397854"/>
    <w:rsid w:val="00397862"/>
    <w:rsid w:val="00397ADC"/>
    <w:rsid w:val="00397C42"/>
    <w:rsid w:val="003A0017"/>
    <w:rsid w:val="003A0347"/>
    <w:rsid w:val="003A06C9"/>
    <w:rsid w:val="003A0866"/>
    <w:rsid w:val="003A0D83"/>
    <w:rsid w:val="003A0EF3"/>
    <w:rsid w:val="003A104F"/>
    <w:rsid w:val="003A11E9"/>
    <w:rsid w:val="003A1298"/>
    <w:rsid w:val="003A140D"/>
    <w:rsid w:val="003A199A"/>
    <w:rsid w:val="003A1F06"/>
    <w:rsid w:val="003A2237"/>
    <w:rsid w:val="003A2257"/>
    <w:rsid w:val="003A22BC"/>
    <w:rsid w:val="003A282C"/>
    <w:rsid w:val="003A28EC"/>
    <w:rsid w:val="003A29F7"/>
    <w:rsid w:val="003A2A6B"/>
    <w:rsid w:val="003A320B"/>
    <w:rsid w:val="003A320F"/>
    <w:rsid w:val="003A35D0"/>
    <w:rsid w:val="003A37D6"/>
    <w:rsid w:val="003A38F2"/>
    <w:rsid w:val="003A39D5"/>
    <w:rsid w:val="003A3A05"/>
    <w:rsid w:val="003A3B2C"/>
    <w:rsid w:val="003A3CA4"/>
    <w:rsid w:val="003A3E2B"/>
    <w:rsid w:val="003A3EC5"/>
    <w:rsid w:val="003A42B9"/>
    <w:rsid w:val="003A4400"/>
    <w:rsid w:val="003A4732"/>
    <w:rsid w:val="003A4C44"/>
    <w:rsid w:val="003A4D4C"/>
    <w:rsid w:val="003A4E71"/>
    <w:rsid w:val="003A4F01"/>
    <w:rsid w:val="003A518D"/>
    <w:rsid w:val="003A57B7"/>
    <w:rsid w:val="003A5908"/>
    <w:rsid w:val="003A5933"/>
    <w:rsid w:val="003A59B4"/>
    <w:rsid w:val="003A5E92"/>
    <w:rsid w:val="003A61C1"/>
    <w:rsid w:val="003A6405"/>
    <w:rsid w:val="003A647D"/>
    <w:rsid w:val="003A666C"/>
    <w:rsid w:val="003A66E9"/>
    <w:rsid w:val="003A679B"/>
    <w:rsid w:val="003A6EB7"/>
    <w:rsid w:val="003A6F58"/>
    <w:rsid w:val="003A7183"/>
    <w:rsid w:val="003A723B"/>
    <w:rsid w:val="003A72FB"/>
    <w:rsid w:val="003A78B6"/>
    <w:rsid w:val="003A78D2"/>
    <w:rsid w:val="003A7A32"/>
    <w:rsid w:val="003A7B6A"/>
    <w:rsid w:val="003A7D11"/>
    <w:rsid w:val="003A7DE9"/>
    <w:rsid w:val="003B0308"/>
    <w:rsid w:val="003B0525"/>
    <w:rsid w:val="003B081C"/>
    <w:rsid w:val="003B0A57"/>
    <w:rsid w:val="003B0ABF"/>
    <w:rsid w:val="003B0B20"/>
    <w:rsid w:val="003B0F46"/>
    <w:rsid w:val="003B1012"/>
    <w:rsid w:val="003B135D"/>
    <w:rsid w:val="003B1449"/>
    <w:rsid w:val="003B1475"/>
    <w:rsid w:val="003B1A8D"/>
    <w:rsid w:val="003B1B07"/>
    <w:rsid w:val="003B1E5C"/>
    <w:rsid w:val="003B1E5E"/>
    <w:rsid w:val="003B202D"/>
    <w:rsid w:val="003B20B6"/>
    <w:rsid w:val="003B219E"/>
    <w:rsid w:val="003B24B9"/>
    <w:rsid w:val="003B2542"/>
    <w:rsid w:val="003B26E5"/>
    <w:rsid w:val="003B28DD"/>
    <w:rsid w:val="003B292D"/>
    <w:rsid w:val="003B29A0"/>
    <w:rsid w:val="003B2D97"/>
    <w:rsid w:val="003B2FF9"/>
    <w:rsid w:val="003B310C"/>
    <w:rsid w:val="003B3371"/>
    <w:rsid w:val="003B33E1"/>
    <w:rsid w:val="003B353F"/>
    <w:rsid w:val="003B3735"/>
    <w:rsid w:val="003B37EA"/>
    <w:rsid w:val="003B39BB"/>
    <w:rsid w:val="003B3B1A"/>
    <w:rsid w:val="003B3F64"/>
    <w:rsid w:val="003B4234"/>
    <w:rsid w:val="003B4BFF"/>
    <w:rsid w:val="003B5C2F"/>
    <w:rsid w:val="003B6191"/>
    <w:rsid w:val="003B6241"/>
    <w:rsid w:val="003B6265"/>
    <w:rsid w:val="003B6F84"/>
    <w:rsid w:val="003B6FD9"/>
    <w:rsid w:val="003B741E"/>
    <w:rsid w:val="003B74CB"/>
    <w:rsid w:val="003B773D"/>
    <w:rsid w:val="003B7970"/>
    <w:rsid w:val="003B7E10"/>
    <w:rsid w:val="003C0193"/>
    <w:rsid w:val="003C01D3"/>
    <w:rsid w:val="003C0227"/>
    <w:rsid w:val="003C0299"/>
    <w:rsid w:val="003C06A5"/>
    <w:rsid w:val="003C0A43"/>
    <w:rsid w:val="003C0A92"/>
    <w:rsid w:val="003C0AC5"/>
    <w:rsid w:val="003C0AC8"/>
    <w:rsid w:val="003C1004"/>
    <w:rsid w:val="003C12A5"/>
    <w:rsid w:val="003C12D3"/>
    <w:rsid w:val="003C1343"/>
    <w:rsid w:val="003C1779"/>
    <w:rsid w:val="003C1CCF"/>
    <w:rsid w:val="003C2078"/>
    <w:rsid w:val="003C241A"/>
    <w:rsid w:val="003C269C"/>
    <w:rsid w:val="003C26F0"/>
    <w:rsid w:val="003C2A8E"/>
    <w:rsid w:val="003C2B1C"/>
    <w:rsid w:val="003C2F30"/>
    <w:rsid w:val="003C31D0"/>
    <w:rsid w:val="003C36F4"/>
    <w:rsid w:val="003C38BB"/>
    <w:rsid w:val="003C3CEE"/>
    <w:rsid w:val="003C3D15"/>
    <w:rsid w:val="003C402E"/>
    <w:rsid w:val="003C40FF"/>
    <w:rsid w:val="003C45B9"/>
    <w:rsid w:val="003C4650"/>
    <w:rsid w:val="003C48D2"/>
    <w:rsid w:val="003C4C7A"/>
    <w:rsid w:val="003C4D6E"/>
    <w:rsid w:val="003C4F75"/>
    <w:rsid w:val="003C5366"/>
    <w:rsid w:val="003C557F"/>
    <w:rsid w:val="003C56C9"/>
    <w:rsid w:val="003C58E1"/>
    <w:rsid w:val="003C61F6"/>
    <w:rsid w:val="003C63F6"/>
    <w:rsid w:val="003C66C6"/>
    <w:rsid w:val="003C66E8"/>
    <w:rsid w:val="003C6716"/>
    <w:rsid w:val="003C6AD9"/>
    <w:rsid w:val="003C6D19"/>
    <w:rsid w:val="003C6F60"/>
    <w:rsid w:val="003C72A3"/>
    <w:rsid w:val="003C74D1"/>
    <w:rsid w:val="003C760C"/>
    <w:rsid w:val="003C7669"/>
    <w:rsid w:val="003C766B"/>
    <w:rsid w:val="003C7A4B"/>
    <w:rsid w:val="003C7D84"/>
    <w:rsid w:val="003D0089"/>
    <w:rsid w:val="003D0120"/>
    <w:rsid w:val="003D01F2"/>
    <w:rsid w:val="003D0289"/>
    <w:rsid w:val="003D0648"/>
    <w:rsid w:val="003D0669"/>
    <w:rsid w:val="003D067E"/>
    <w:rsid w:val="003D0696"/>
    <w:rsid w:val="003D07A5"/>
    <w:rsid w:val="003D0E03"/>
    <w:rsid w:val="003D0EC7"/>
    <w:rsid w:val="003D0FA1"/>
    <w:rsid w:val="003D128F"/>
    <w:rsid w:val="003D1565"/>
    <w:rsid w:val="003D177F"/>
    <w:rsid w:val="003D187D"/>
    <w:rsid w:val="003D1946"/>
    <w:rsid w:val="003D1A34"/>
    <w:rsid w:val="003D2080"/>
    <w:rsid w:val="003D21AC"/>
    <w:rsid w:val="003D21DB"/>
    <w:rsid w:val="003D2243"/>
    <w:rsid w:val="003D26B4"/>
    <w:rsid w:val="003D2769"/>
    <w:rsid w:val="003D277B"/>
    <w:rsid w:val="003D29EF"/>
    <w:rsid w:val="003D2A01"/>
    <w:rsid w:val="003D2AFD"/>
    <w:rsid w:val="003D2DDB"/>
    <w:rsid w:val="003D2E12"/>
    <w:rsid w:val="003D3207"/>
    <w:rsid w:val="003D3DF8"/>
    <w:rsid w:val="003D3E47"/>
    <w:rsid w:val="003D3E64"/>
    <w:rsid w:val="003D416F"/>
    <w:rsid w:val="003D4379"/>
    <w:rsid w:val="003D440D"/>
    <w:rsid w:val="003D447F"/>
    <w:rsid w:val="003D45EE"/>
    <w:rsid w:val="003D46EF"/>
    <w:rsid w:val="003D48D2"/>
    <w:rsid w:val="003D499C"/>
    <w:rsid w:val="003D4A61"/>
    <w:rsid w:val="003D4C8B"/>
    <w:rsid w:val="003D4D1C"/>
    <w:rsid w:val="003D533E"/>
    <w:rsid w:val="003D5574"/>
    <w:rsid w:val="003D5F04"/>
    <w:rsid w:val="003D60B8"/>
    <w:rsid w:val="003D65C4"/>
    <w:rsid w:val="003D669B"/>
    <w:rsid w:val="003D6C65"/>
    <w:rsid w:val="003D6CEC"/>
    <w:rsid w:val="003D6E8C"/>
    <w:rsid w:val="003D6FE7"/>
    <w:rsid w:val="003D71D4"/>
    <w:rsid w:val="003D74EA"/>
    <w:rsid w:val="003D7BAC"/>
    <w:rsid w:val="003D7CF4"/>
    <w:rsid w:val="003E009A"/>
    <w:rsid w:val="003E0683"/>
    <w:rsid w:val="003E09C7"/>
    <w:rsid w:val="003E0A89"/>
    <w:rsid w:val="003E0B14"/>
    <w:rsid w:val="003E0C4B"/>
    <w:rsid w:val="003E0FC6"/>
    <w:rsid w:val="003E1112"/>
    <w:rsid w:val="003E11B9"/>
    <w:rsid w:val="003E1244"/>
    <w:rsid w:val="003E13E6"/>
    <w:rsid w:val="003E16FA"/>
    <w:rsid w:val="003E181A"/>
    <w:rsid w:val="003E1D2C"/>
    <w:rsid w:val="003E1E03"/>
    <w:rsid w:val="003E202C"/>
    <w:rsid w:val="003E232F"/>
    <w:rsid w:val="003E23B6"/>
    <w:rsid w:val="003E2464"/>
    <w:rsid w:val="003E26F8"/>
    <w:rsid w:val="003E2816"/>
    <w:rsid w:val="003E28DF"/>
    <w:rsid w:val="003E2939"/>
    <w:rsid w:val="003E2A53"/>
    <w:rsid w:val="003E2ACB"/>
    <w:rsid w:val="003E2B66"/>
    <w:rsid w:val="003E2E5D"/>
    <w:rsid w:val="003E2E7D"/>
    <w:rsid w:val="003E2F14"/>
    <w:rsid w:val="003E2FB0"/>
    <w:rsid w:val="003E309D"/>
    <w:rsid w:val="003E31F7"/>
    <w:rsid w:val="003E3309"/>
    <w:rsid w:val="003E390B"/>
    <w:rsid w:val="003E3A47"/>
    <w:rsid w:val="003E3CCF"/>
    <w:rsid w:val="003E3DC8"/>
    <w:rsid w:val="003E42E0"/>
    <w:rsid w:val="003E43C1"/>
    <w:rsid w:val="003E43E9"/>
    <w:rsid w:val="003E4798"/>
    <w:rsid w:val="003E479B"/>
    <w:rsid w:val="003E4ADF"/>
    <w:rsid w:val="003E4BD4"/>
    <w:rsid w:val="003E4D9F"/>
    <w:rsid w:val="003E4F66"/>
    <w:rsid w:val="003E50D9"/>
    <w:rsid w:val="003E5210"/>
    <w:rsid w:val="003E527B"/>
    <w:rsid w:val="003E5D7B"/>
    <w:rsid w:val="003E5E6B"/>
    <w:rsid w:val="003E5EF4"/>
    <w:rsid w:val="003E60C0"/>
    <w:rsid w:val="003E6154"/>
    <w:rsid w:val="003E6333"/>
    <w:rsid w:val="003E63C6"/>
    <w:rsid w:val="003E66A8"/>
    <w:rsid w:val="003E6742"/>
    <w:rsid w:val="003E68FA"/>
    <w:rsid w:val="003E6CAA"/>
    <w:rsid w:val="003E7036"/>
    <w:rsid w:val="003E70C0"/>
    <w:rsid w:val="003E738A"/>
    <w:rsid w:val="003E7884"/>
    <w:rsid w:val="003E79A5"/>
    <w:rsid w:val="003F0309"/>
    <w:rsid w:val="003F0606"/>
    <w:rsid w:val="003F061A"/>
    <w:rsid w:val="003F07EF"/>
    <w:rsid w:val="003F07FE"/>
    <w:rsid w:val="003F0817"/>
    <w:rsid w:val="003F0949"/>
    <w:rsid w:val="003F0960"/>
    <w:rsid w:val="003F097C"/>
    <w:rsid w:val="003F1120"/>
    <w:rsid w:val="003F124E"/>
    <w:rsid w:val="003F14F9"/>
    <w:rsid w:val="003F157F"/>
    <w:rsid w:val="003F19CF"/>
    <w:rsid w:val="003F1B60"/>
    <w:rsid w:val="003F1BDF"/>
    <w:rsid w:val="003F1F2B"/>
    <w:rsid w:val="003F20B7"/>
    <w:rsid w:val="003F20C0"/>
    <w:rsid w:val="003F2242"/>
    <w:rsid w:val="003F2279"/>
    <w:rsid w:val="003F294D"/>
    <w:rsid w:val="003F29DB"/>
    <w:rsid w:val="003F2AE8"/>
    <w:rsid w:val="003F2AED"/>
    <w:rsid w:val="003F2B0F"/>
    <w:rsid w:val="003F2B6E"/>
    <w:rsid w:val="003F2CB2"/>
    <w:rsid w:val="003F2DF1"/>
    <w:rsid w:val="003F2EFA"/>
    <w:rsid w:val="003F315A"/>
    <w:rsid w:val="003F3225"/>
    <w:rsid w:val="003F34F1"/>
    <w:rsid w:val="003F3901"/>
    <w:rsid w:val="003F3BF3"/>
    <w:rsid w:val="003F4431"/>
    <w:rsid w:val="003F467F"/>
    <w:rsid w:val="003F483B"/>
    <w:rsid w:val="003F4880"/>
    <w:rsid w:val="003F5156"/>
    <w:rsid w:val="003F51FE"/>
    <w:rsid w:val="003F53F3"/>
    <w:rsid w:val="003F54AE"/>
    <w:rsid w:val="003F5646"/>
    <w:rsid w:val="003F5904"/>
    <w:rsid w:val="003F5A08"/>
    <w:rsid w:val="003F5A93"/>
    <w:rsid w:val="003F60F2"/>
    <w:rsid w:val="003F633F"/>
    <w:rsid w:val="003F63FA"/>
    <w:rsid w:val="003F69C8"/>
    <w:rsid w:val="003F6B5D"/>
    <w:rsid w:val="003F6C77"/>
    <w:rsid w:val="003F6ED5"/>
    <w:rsid w:val="003F6F12"/>
    <w:rsid w:val="003F7099"/>
    <w:rsid w:val="003F743C"/>
    <w:rsid w:val="003F74A2"/>
    <w:rsid w:val="003F77ED"/>
    <w:rsid w:val="003F7A43"/>
    <w:rsid w:val="003F7A7B"/>
    <w:rsid w:val="003F7D48"/>
    <w:rsid w:val="00400234"/>
    <w:rsid w:val="00400615"/>
    <w:rsid w:val="00400667"/>
    <w:rsid w:val="004009B2"/>
    <w:rsid w:val="00400C36"/>
    <w:rsid w:val="00400FEF"/>
    <w:rsid w:val="00401175"/>
    <w:rsid w:val="00401B39"/>
    <w:rsid w:val="0040224D"/>
    <w:rsid w:val="00402475"/>
    <w:rsid w:val="0040265B"/>
    <w:rsid w:val="00402736"/>
    <w:rsid w:val="00402A01"/>
    <w:rsid w:val="00402E45"/>
    <w:rsid w:val="00402F73"/>
    <w:rsid w:val="004031E4"/>
    <w:rsid w:val="0040320F"/>
    <w:rsid w:val="00403410"/>
    <w:rsid w:val="00403590"/>
    <w:rsid w:val="00403758"/>
    <w:rsid w:val="0040383C"/>
    <w:rsid w:val="00403991"/>
    <w:rsid w:val="00403A0A"/>
    <w:rsid w:val="00403A55"/>
    <w:rsid w:val="00403B2D"/>
    <w:rsid w:val="0040412D"/>
    <w:rsid w:val="00404195"/>
    <w:rsid w:val="0040422F"/>
    <w:rsid w:val="00404543"/>
    <w:rsid w:val="004045AE"/>
    <w:rsid w:val="0040473F"/>
    <w:rsid w:val="004049CE"/>
    <w:rsid w:val="004049EC"/>
    <w:rsid w:val="00404B84"/>
    <w:rsid w:val="00404C6B"/>
    <w:rsid w:val="004051D2"/>
    <w:rsid w:val="00405306"/>
    <w:rsid w:val="0040574E"/>
    <w:rsid w:val="0040594B"/>
    <w:rsid w:val="00405A3D"/>
    <w:rsid w:val="00405E20"/>
    <w:rsid w:val="00405EDA"/>
    <w:rsid w:val="0040619A"/>
    <w:rsid w:val="00406220"/>
    <w:rsid w:val="00406403"/>
    <w:rsid w:val="004065FC"/>
    <w:rsid w:val="004067CD"/>
    <w:rsid w:val="00406B36"/>
    <w:rsid w:val="00406C23"/>
    <w:rsid w:val="00406EC3"/>
    <w:rsid w:val="00406F7D"/>
    <w:rsid w:val="004072EE"/>
    <w:rsid w:val="0040745E"/>
    <w:rsid w:val="00407469"/>
    <w:rsid w:val="00407647"/>
    <w:rsid w:val="0040772F"/>
    <w:rsid w:val="00407821"/>
    <w:rsid w:val="0040798E"/>
    <w:rsid w:val="00407BE7"/>
    <w:rsid w:val="00407EB9"/>
    <w:rsid w:val="00407F15"/>
    <w:rsid w:val="00410225"/>
    <w:rsid w:val="00410500"/>
    <w:rsid w:val="0041088E"/>
    <w:rsid w:val="00410BED"/>
    <w:rsid w:val="00411004"/>
    <w:rsid w:val="004111FB"/>
    <w:rsid w:val="0041124A"/>
    <w:rsid w:val="004114F7"/>
    <w:rsid w:val="00411856"/>
    <w:rsid w:val="00411E13"/>
    <w:rsid w:val="00411EF6"/>
    <w:rsid w:val="004125D0"/>
    <w:rsid w:val="00412C2C"/>
    <w:rsid w:val="004130C1"/>
    <w:rsid w:val="0041328E"/>
    <w:rsid w:val="004135CB"/>
    <w:rsid w:val="004135F0"/>
    <w:rsid w:val="00413689"/>
    <w:rsid w:val="004137F2"/>
    <w:rsid w:val="00413EA9"/>
    <w:rsid w:val="00413FB1"/>
    <w:rsid w:val="0041420B"/>
    <w:rsid w:val="00414238"/>
    <w:rsid w:val="004143AB"/>
    <w:rsid w:val="00414799"/>
    <w:rsid w:val="00414C8D"/>
    <w:rsid w:val="00414F12"/>
    <w:rsid w:val="00414F8C"/>
    <w:rsid w:val="00415094"/>
    <w:rsid w:val="00415AC0"/>
    <w:rsid w:val="00415B28"/>
    <w:rsid w:val="00415DC4"/>
    <w:rsid w:val="00416783"/>
    <w:rsid w:val="00416819"/>
    <w:rsid w:val="00416969"/>
    <w:rsid w:val="004169C2"/>
    <w:rsid w:val="004169D2"/>
    <w:rsid w:val="00416B1D"/>
    <w:rsid w:val="00416C58"/>
    <w:rsid w:val="00416DF0"/>
    <w:rsid w:val="00416F3A"/>
    <w:rsid w:val="00416F3C"/>
    <w:rsid w:val="00417482"/>
    <w:rsid w:val="004177A2"/>
    <w:rsid w:val="00417D4D"/>
    <w:rsid w:val="004203EC"/>
    <w:rsid w:val="004205FC"/>
    <w:rsid w:val="00420756"/>
    <w:rsid w:val="004207FD"/>
    <w:rsid w:val="004208B3"/>
    <w:rsid w:val="00420D48"/>
    <w:rsid w:val="00421282"/>
    <w:rsid w:val="0042135B"/>
    <w:rsid w:val="0042140B"/>
    <w:rsid w:val="00421436"/>
    <w:rsid w:val="00421603"/>
    <w:rsid w:val="004218FA"/>
    <w:rsid w:val="00421C50"/>
    <w:rsid w:val="00421C57"/>
    <w:rsid w:val="00421FBE"/>
    <w:rsid w:val="00422216"/>
    <w:rsid w:val="00422517"/>
    <w:rsid w:val="004225AA"/>
    <w:rsid w:val="004225BC"/>
    <w:rsid w:val="0042266B"/>
    <w:rsid w:val="004226A9"/>
    <w:rsid w:val="00422785"/>
    <w:rsid w:val="004229A4"/>
    <w:rsid w:val="0042308F"/>
    <w:rsid w:val="00423491"/>
    <w:rsid w:val="004234CB"/>
    <w:rsid w:val="0042370D"/>
    <w:rsid w:val="00423A8E"/>
    <w:rsid w:val="00423AC7"/>
    <w:rsid w:val="00423D14"/>
    <w:rsid w:val="0042423F"/>
    <w:rsid w:val="004243F8"/>
    <w:rsid w:val="0042449B"/>
    <w:rsid w:val="004244E5"/>
    <w:rsid w:val="004245C3"/>
    <w:rsid w:val="00424623"/>
    <w:rsid w:val="0042469A"/>
    <w:rsid w:val="004246B8"/>
    <w:rsid w:val="0042470A"/>
    <w:rsid w:val="00424744"/>
    <w:rsid w:val="0042484C"/>
    <w:rsid w:val="00424FAA"/>
    <w:rsid w:val="0042555F"/>
    <w:rsid w:val="0042557E"/>
    <w:rsid w:val="00425A39"/>
    <w:rsid w:val="00425BAC"/>
    <w:rsid w:val="004264E2"/>
    <w:rsid w:val="00426664"/>
    <w:rsid w:val="0042679D"/>
    <w:rsid w:val="00426A53"/>
    <w:rsid w:val="00426E0D"/>
    <w:rsid w:val="00426F07"/>
    <w:rsid w:val="00427396"/>
    <w:rsid w:val="0042739D"/>
    <w:rsid w:val="0042769A"/>
    <w:rsid w:val="004279DC"/>
    <w:rsid w:val="00427A22"/>
    <w:rsid w:val="00427A26"/>
    <w:rsid w:val="00427E5A"/>
    <w:rsid w:val="00427F06"/>
    <w:rsid w:val="00427F21"/>
    <w:rsid w:val="004301A2"/>
    <w:rsid w:val="004301D9"/>
    <w:rsid w:val="004303FC"/>
    <w:rsid w:val="00430452"/>
    <w:rsid w:val="00430C26"/>
    <w:rsid w:val="00430CF3"/>
    <w:rsid w:val="00430D1E"/>
    <w:rsid w:val="00430DF9"/>
    <w:rsid w:val="00431264"/>
    <w:rsid w:val="004314D2"/>
    <w:rsid w:val="00431867"/>
    <w:rsid w:val="0043187C"/>
    <w:rsid w:val="00431D51"/>
    <w:rsid w:val="00431D7A"/>
    <w:rsid w:val="00431D9F"/>
    <w:rsid w:val="00431F43"/>
    <w:rsid w:val="004322C5"/>
    <w:rsid w:val="00432C5E"/>
    <w:rsid w:val="00432CC8"/>
    <w:rsid w:val="00432DAF"/>
    <w:rsid w:val="00432F11"/>
    <w:rsid w:val="0043310A"/>
    <w:rsid w:val="004335FE"/>
    <w:rsid w:val="00433638"/>
    <w:rsid w:val="00433777"/>
    <w:rsid w:val="00433786"/>
    <w:rsid w:val="00433831"/>
    <w:rsid w:val="00433984"/>
    <w:rsid w:val="004339B6"/>
    <w:rsid w:val="004339C3"/>
    <w:rsid w:val="004339C8"/>
    <w:rsid w:val="00433AA3"/>
    <w:rsid w:val="004343B2"/>
    <w:rsid w:val="0043450F"/>
    <w:rsid w:val="00434570"/>
    <w:rsid w:val="00434766"/>
    <w:rsid w:val="004347DB"/>
    <w:rsid w:val="0043493D"/>
    <w:rsid w:val="00434C06"/>
    <w:rsid w:val="00434D45"/>
    <w:rsid w:val="00434D50"/>
    <w:rsid w:val="00434EA4"/>
    <w:rsid w:val="00435050"/>
    <w:rsid w:val="00435127"/>
    <w:rsid w:val="00435601"/>
    <w:rsid w:val="0043569F"/>
    <w:rsid w:val="00435B50"/>
    <w:rsid w:val="00435CF0"/>
    <w:rsid w:val="00435FBA"/>
    <w:rsid w:val="004362B6"/>
    <w:rsid w:val="00436487"/>
    <w:rsid w:val="00436579"/>
    <w:rsid w:val="00436957"/>
    <w:rsid w:val="00436A04"/>
    <w:rsid w:val="00436A80"/>
    <w:rsid w:val="00436EAA"/>
    <w:rsid w:val="004371A7"/>
    <w:rsid w:val="0043746A"/>
    <w:rsid w:val="00437518"/>
    <w:rsid w:val="00437AFD"/>
    <w:rsid w:val="00437C71"/>
    <w:rsid w:val="00437D8B"/>
    <w:rsid w:val="00437EAA"/>
    <w:rsid w:val="00437F4D"/>
    <w:rsid w:val="0044006D"/>
    <w:rsid w:val="004403CE"/>
    <w:rsid w:val="00440426"/>
    <w:rsid w:val="0044049E"/>
    <w:rsid w:val="004405F3"/>
    <w:rsid w:val="00440ADC"/>
    <w:rsid w:val="00440DF9"/>
    <w:rsid w:val="00440E0C"/>
    <w:rsid w:val="004412B3"/>
    <w:rsid w:val="0044169D"/>
    <w:rsid w:val="004418DF"/>
    <w:rsid w:val="00441B10"/>
    <w:rsid w:val="00441D07"/>
    <w:rsid w:val="00441E93"/>
    <w:rsid w:val="00441F49"/>
    <w:rsid w:val="00442486"/>
    <w:rsid w:val="0044255F"/>
    <w:rsid w:val="004427FC"/>
    <w:rsid w:val="004429BA"/>
    <w:rsid w:val="00442B8C"/>
    <w:rsid w:val="00442E1E"/>
    <w:rsid w:val="00442E76"/>
    <w:rsid w:val="00442EFF"/>
    <w:rsid w:val="00442FA1"/>
    <w:rsid w:val="00443367"/>
    <w:rsid w:val="004433AB"/>
    <w:rsid w:val="00443A59"/>
    <w:rsid w:val="00443BC0"/>
    <w:rsid w:val="00443BDD"/>
    <w:rsid w:val="00443F06"/>
    <w:rsid w:val="00443F0B"/>
    <w:rsid w:val="0044401C"/>
    <w:rsid w:val="00444094"/>
    <w:rsid w:val="00444246"/>
    <w:rsid w:val="004442C7"/>
    <w:rsid w:val="0044447C"/>
    <w:rsid w:val="004444F4"/>
    <w:rsid w:val="0044450C"/>
    <w:rsid w:val="004447C3"/>
    <w:rsid w:val="00444A26"/>
    <w:rsid w:val="00444B5C"/>
    <w:rsid w:val="00444C24"/>
    <w:rsid w:val="00444E17"/>
    <w:rsid w:val="00444E37"/>
    <w:rsid w:val="00444E60"/>
    <w:rsid w:val="00444F9F"/>
    <w:rsid w:val="00444FA0"/>
    <w:rsid w:val="00445198"/>
    <w:rsid w:val="004452ED"/>
    <w:rsid w:val="00445455"/>
    <w:rsid w:val="00445635"/>
    <w:rsid w:val="00445D33"/>
    <w:rsid w:val="00445D45"/>
    <w:rsid w:val="00445D54"/>
    <w:rsid w:val="00445F94"/>
    <w:rsid w:val="004460C7"/>
    <w:rsid w:val="004461DA"/>
    <w:rsid w:val="004463C5"/>
    <w:rsid w:val="004465E8"/>
    <w:rsid w:val="004466EE"/>
    <w:rsid w:val="00446721"/>
    <w:rsid w:val="004467B0"/>
    <w:rsid w:val="00446A00"/>
    <w:rsid w:val="00446B70"/>
    <w:rsid w:val="00446C96"/>
    <w:rsid w:val="00446DED"/>
    <w:rsid w:val="00447153"/>
    <w:rsid w:val="00447227"/>
    <w:rsid w:val="004477C2"/>
    <w:rsid w:val="00447A2F"/>
    <w:rsid w:val="00447A93"/>
    <w:rsid w:val="00447DD4"/>
    <w:rsid w:val="00447F0F"/>
    <w:rsid w:val="0045007E"/>
    <w:rsid w:val="004500F2"/>
    <w:rsid w:val="004501E5"/>
    <w:rsid w:val="00450277"/>
    <w:rsid w:val="004502FD"/>
    <w:rsid w:val="00450912"/>
    <w:rsid w:val="00450AF0"/>
    <w:rsid w:val="00450C47"/>
    <w:rsid w:val="00450FC5"/>
    <w:rsid w:val="004514CE"/>
    <w:rsid w:val="00451574"/>
    <w:rsid w:val="004516A3"/>
    <w:rsid w:val="00451887"/>
    <w:rsid w:val="00451AB0"/>
    <w:rsid w:val="00451ECF"/>
    <w:rsid w:val="00452335"/>
    <w:rsid w:val="00452370"/>
    <w:rsid w:val="0045244E"/>
    <w:rsid w:val="004524BB"/>
    <w:rsid w:val="00452729"/>
    <w:rsid w:val="00452ADA"/>
    <w:rsid w:val="00452F41"/>
    <w:rsid w:val="00453001"/>
    <w:rsid w:val="00453106"/>
    <w:rsid w:val="00453300"/>
    <w:rsid w:val="0045342D"/>
    <w:rsid w:val="004538B4"/>
    <w:rsid w:val="00453BB0"/>
    <w:rsid w:val="00453C97"/>
    <w:rsid w:val="00453D59"/>
    <w:rsid w:val="00453DA3"/>
    <w:rsid w:val="00453F2D"/>
    <w:rsid w:val="00453F7A"/>
    <w:rsid w:val="00454318"/>
    <w:rsid w:val="0045458E"/>
    <w:rsid w:val="004546A2"/>
    <w:rsid w:val="00455090"/>
    <w:rsid w:val="004551EC"/>
    <w:rsid w:val="00455332"/>
    <w:rsid w:val="004553D6"/>
    <w:rsid w:val="004554DE"/>
    <w:rsid w:val="0045566F"/>
    <w:rsid w:val="00455783"/>
    <w:rsid w:val="00455B31"/>
    <w:rsid w:val="00455B42"/>
    <w:rsid w:val="00455CD2"/>
    <w:rsid w:val="00455F33"/>
    <w:rsid w:val="00456058"/>
    <w:rsid w:val="00456158"/>
    <w:rsid w:val="004561C8"/>
    <w:rsid w:val="0045636B"/>
    <w:rsid w:val="00456477"/>
    <w:rsid w:val="00456498"/>
    <w:rsid w:val="00456562"/>
    <w:rsid w:val="004569EE"/>
    <w:rsid w:val="00456B3D"/>
    <w:rsid w:val="0045732E"/>
    <w:rsid w:val="0045734A"/>
    <w:rsid w:val="00457581"/>
    <w:rsid w:val="00457728"/>
    <w:rsid w:val="00457891"/>
    <w:rsid w:val="004578FA"/>
    <w:rsid w:val="00457A25"/>
    <w:rsid w:val="00457A77"/>
    <w:rsid w:val="00457C94"/>
    <w:rsid w:val="00457E55"/>
    <w:rsid w:val="00457F06"/>
    <w:rsid w:val="00457F41"/>
    <w:rsid w:val="00460328"/>
    <w:rsid w:val="00460768"/>
    <w:rsid w:val="00460823"/>
    <w:rsid w:val="00460DA7"/>
    <w:rsid w:val="00460EEC"/>
    <w:rsid w:val="00461177"/>
    <w:rsid w:val="0046127E"/>
    <w:rsid w:val="00461305"/>
    <w:rsid w:val="0046166E"/>
    <w:rsid w:val="00461B69"/>
    <w:rsid w:val="00461D82"/>
    <w:rsid w:val="00461F1B"/>
    <w:rsid w:val="00462392"/>
    <w:rsid w:val="0046245B"/>
    <w:rsid w:val="00462A81"/>
    <w:rsid w:val="00462E1D"/>
    <w:rsid w:val="00462ECE"/>
    <w:rsid w:val="0046333A"/>
    <w:rsid w:val="00463675"/>
    <w:rsid w:val="0046382D"/>
    <w:rsid w:val="004638A2"/>
    <w:rsid w:val="004639D5"/>
    <w:rsid w:val="00463DA4"/>
    <w:rsid w:val="0046414C"/>
    <w:rsid w:val="004643B5"/>
    <w:rsid w:val="0046465A"/>
    <w:rsid w:val="0046472A"/>
    <w:rsid w:val="004649DF"/>
    <w:rsid w:val="00464A7F"/>
    <w:rsid w:val="00464C30"/>
    <w:rsid w:val="00464F01"/>
    <w:rsid w:val="00464F70"/>
    <w:rsid w:val="00464FC3"/>
    <w:rsid w:val="0046500E"/>
    <w:rsid w:val="0046547C"/>
    <w:rsid w:val="0046548D"/>
    <w:rsid w:val="004655FD"/>
    <w:rsid w:val="00465BA7"/>
    <w:rsid w:val="00466017"/>
    <w:rsid w:val="0046610C"/>
    <w:rsid w:val="004661E7"/>
    <w:rsid w:val="00466810"/>
    <w:rsid w:val="00466CD7"/>
    <w:rsid w:val="0046719A"/>
    <w:rsid w:val="0046776E"/>
    <w:rsid w:val="00467858"/>
    <w:rsid w:val="00467A4D"/>
    <w:rsid w:val="00467A65"/>
    <w:rsid w:val="00467A8A"/>
    <w:rsid w:val="00467C5C"/>
    <w:rsid w:val="00467CE4"/>
    <w:rsid w:val="00467DDF"/>
    <w:rsid w:val="00467E85"/>
    <w:rsid w:val="00467F2C"/>
    <w:rsid w:val="0047002C"/>
    <w:rsid w:val="004701B6"/>
    <w:rsid w:val="004701D1"/>
    <w:rsid w:val="00470456"/>
    <w:rsid w:val="00470723"/>
    <w:rsid w:val="004707F0"/>
    <w:rsid w:val="004709A4"/>
    <w:rsid w:val="004709F6"/>
    <w:rsid w:val="00470A11"/>
    <w:rsid w:val="00470FC4"/>
    <w:rsid w:val="00471348"/>
    <w:rsid w:val="00471442"/>
    <w:rsid w:val="0047198A"/>
    <w:rsid w:val="00472049"/>
    <w:rsid w:val="004725B2"/>
    <w:rsid w:val="0047294A"/>
    <w:rsid w:val="00472CAF"/>
    <w:rsid w:val="00472F57"/>
    <w:rsid w:val="00472FB8"/>
    <w:rsid w:val="00473A0A"/>
    <w:rsid w:val="00473E95"/>
    <w:rsid w:val="00474050"/>
    <w:rsid w:val="00474144"/>
    <w:rsid w:val="0047435B"/>
    <w:rsid w:val="00474439"/>
    <w:rsid w:val="004747A1"/>
    <w:rsid w:val="00474829"/>
    <w:rsid w:val="00474D3E"/>
    <w:rsid w:val="00474D6C"/>
    <w:rsid w:val="00474EA8"/>
    <w:rsid w:val="004750AD"/>
    <w:rsid w:val="004755CD"/>
    <w:rsid w:val="00475967"/>
    <w:rsid w:val="00475A4D"/>
    <w:rsid w:val="00475C13"/>
    <w:rsid w:val="00475D45"/>
    <w:rsid w:val="00475EE2"/>
    <w:rsid w:val="0047631C"/>
    <w:rsid w:val="004764C4"/>
    <w:rsid w:val="00476A04"/>
    <w:rsid w:val="00476E6F"/>
    <w:rsid w:val="00477118"/>
    <w:rsid w:val="004772D7"/>
    <w:rsid w:val="004777B0"/>
    <w:rsid w:val="004779C9"/>
    <w:rsid w:val="00477A2B"/>
    <w:rsid w:val="00477AB9"/>
    <w:rsid w:val="00477BA7"/>
    <w:rsid w:val="00477C8E"/>
    <w:rsid w:val="00477EF3"/>
    <w:rsid w:val="00480038"/>
    <w:rsid w:val="00480DCC"/>
    <w:rsid w:val="00481389"/>
    <w:rsid w:val="00481488"/>
    <w:rsid w:val="0048170E"/>
    <w:rsid w:val="004817E7"/>
    <w:rsid w:val="004818B9"/>
    <w:rsid w:val="00481BB7"/>
    <w:rsid w:val="00481D5E"/>
    <w:rsid w:val="00481EC9"/>
    <w:rsid w:val="00481F13"/>
    <w:rsid w:val="00481FCD"/>
    <w:rsid w:val="0048228B"/>
    <w:rsid w:val="004822B8"/>
    <w:rsid w:val="00482491"/>
    <w:rsid w:val="0048268D"/>
    <w:rsid w:val="004827EB"/>
    <w:rsid w:val="00482820"/>
    <w:rsid w:val="00482B4D"/>
    <w:rsid w:val="00482C54"/>
    <w:rsid w:val="00482CAB"/>
    <w:rsid w:val="00482CAD"/>
    <w:rsid w:val="00482DE2"/>
    <w:rsid w:val="00483051"/>
    <w:rsid w:val="004831E1"/>
    <w:rsid w:val="0048336D"/>
    <w:rsid w:val="004837A3"/>
    <w:rsid w:val="00483E90"/>
    <w:rsid w:val="0048486B"/>
    <w:rsid w:val="00484922"/>
    <w:rsid w:val="00484A8B"/>
    <w:rsid w:val="00484B97"/>
    <w:rsid w:val="00484C55"/>
    <w:rsid w:val="00484CBA"/>
    <w:rsid w:val="00484E80"/>
    <w:rsid w:val="00485106"/>
    <w:rsid w:val="004853FB"/>
    <w:rsid w:val="004855EA"/>
    <w:rsid w:val="0048575B"/>
    <w:rsid w:val="00485797"/>
    <w:rsid w:val="00485966"/>
    <w:rsid w:val="00485B93"/>
    <w:rsid w:val="00485E56"/>
    <w:rsid w:val="00486035"/>
    <w:rsid w:val="0048649F"/>
    <w:rsid w:val="00486B96"/>
    <w:rsid w:val="00486E46"/>
    <w:rsid w:val="00486F91"/>
    <w:rsid w:val="00486FF2"/>
    <w:rsid w:val="00487748"/>
    <w:rsid w:val="00487B3B"/>
    <w:rsid w:val="00487E7B"/>
    <w:rsid w:val="004900A6"/>
    <w:rsid w:val="0049037A"/>
    <w:rsid w:val="004904F6"/>
    <w:rsid w:val="004907E3"/>
    <w:rsid w:val="00490A09"/>
    <w:rsid w:val="00490B3E"/>
    <w:rsid w:val="00490C74"/>
    <w:rsid w:val="00490F72"/>
    <w:rsid w:val="00490F96"/>
    <w:rsid w:val="004911D3"/>
    <w:rsid w:val="004911F1"/>
    <w:rsid w:val="00491889"/>
    <w:rsid w:val="004918A5"/>
    <w:rsid w:val="004918F8"/>
    <w:rsid w:val="00491A5A"/>
    <w:rsid w:val="00491A9D"/>
    <w:rsid w:val="00491B39"/>
    <w:rsid w:val="00491B91"/>
    <w:rsid w:val="00491C35"/>
    <w:rsid w:val="00491D2F"/>
    <w:rsid w:val="00491DF6"/>
    <w:rsid w:val="00491FB0"/>
    <w:rsid w:val="00492342"/>
    <w:rsid w:val="00492483"/>
    <w:rsid w:val="00492A95"/>
    <w:rsid w:val="00492DBC"/>
    <w:rsid w:val="00492E8F"/>
    <w:rsid w:val="004935F0"/>
    <w:rsid w:val="0049361A"/>
    <w:rsid w:val="004936D5"/>
    <w:rsid w:val="00493C05"/>
    <w:rsid w:val="00493FA1"/>
    <w:rsid w:val="004943A2"/>
    <w:rsid w:val="00494803"/>
    <w:rsid w:val="00494B72"/>
    <w:rsid w:val="0049516A"/>
    <w:rsid w:val="00495873"/>
    <w:rsid w:val="004959C3"/>
    <w:rsid w:val="004959DF"/>
    <w:rsid w:val="00495B52"/>
    <w:rsid w:val="00495D31"/>
    <w:rsid w:val="00495DDC"/>
    <w:rsid w:val="00495FB0"/>
    <w:rsid w:val="00496003"/>
    <w:rsid w:val="0049600E"/>
    <w:rsid w:val="004960D2"/>
    <w:rsid w:val="0049620F"/>
    <w:rsid w:val="004962D1"/>
    <w:rsid w:val="0049632E"/>
    <w:rsid w:val="004969E6"/>
    <w:rsid w:val="00497091"/>
    <w:rsid w:val="004970F4"/>
    <w:rsid w:val="00497509"/>
    <w:rsid w:val="00497543"/>
    <w:rsid w:val="0049760B"/>
    <w:rsid w:val="004977B5"/>
    <w:rsid w:val="00497932"/>
    <w:rsid w:val="00497AA0"/>
    <w:rsid w:val="004A013A"/>
    <w:rsid w:val="004A0279"/>
    <w:rsid w:val="004A09A8"/>
    <w:rsid w:val="004A0A14"/>
    <w:rsid w:val="004A0A1E"/>
    <w:rsid w:val="004A0DC0"/>
    <w:rsid w:val="004A0DEE"/>
    <w:rsid w:val="004A0E9E"/>
    <w:rsid w:val="004A105F"/>
    <w:rsid w:val="004A145C"/>
    <w:rsid w:val="004A14FD"/>
    <w:rsid w:val="004A1737"/>
    <w:rsid w:val="004A174A"/>
    <w:rsid w:val="004A19EB"/>
    <w:rsid w:val="004A1A71"/>
    <w:rsid w:val="004A1BAE"/>
    <w:rsid w:val="004A1BB0"/>
    <w:rsid w:val="004A1C36"/>
    <w:rsid w:val="004A1DF7"/>
    <w:rsid w:val="004A1ED3"/>
    <w:rsid w:val="004A1F11"/>
    <w:rsid w:val="004A20AF"/>
    <w:rsid w:val="004A21B7"/>
    <w:rsid w:val="004A2254"/>
    <w:rsid w:val="004A23F2"/>
    <w:rsid w:val="004A2568"/>
    <w:rsid w:val="004A25F8"/>
    <w:rsid w:val="004A28CB"/>
    <w:rsid w:val="004A29AC"/>
    <w:rsid w:val="004A29D8"/>
    <w:rsid w:val="004A2ABB"/>
    <w:rsid w:val="004A2AC0"/>
    <w:rsid w:val="004A2F5B"/>
    <w:rsid w:val="004A2F5D"/>
    <w:rsid w:val="004A374D"/>
    <w:rsid w:val="004A37EE"/>
    <w:rsid w:val="004A3BF9"/>
    <w:rsid w:val="004A3C1A"/>
    <w:rsid w:val="004A3DE3"/>
    <w:rsid w:val="004A3E6E"/>
    <w:rsid w:val="004A3EBC"/>
    <w:rsid w:val="004A3EFA"/>
    <w:rsid w:val="004A4062"/>
    <w:rsid w:val="004A4494"/>
    <w:rsid w:val="004A4646"/>
    <w:rsid w:val="004A4803"/>
    <w:rsid w:val="004A495C"/>
    <w:rsid w:val="004A4A2B"/>
    <w:rsid w:val="004A4F0E"/>
    <w:rsid w:val="004A50C1"/>
    <w:rsid w:val="004A5166"/>
    <w:rsid w:val="004A5216"/>
    <w:rsid w:val="004A5593"/>
    <w:rsid w:val="004A5715"/>
    <w:rsid w:val="004A5A4C"/>
    <w:rsid w:val="004A5B34"/>
    <w:rsid w:val="004A5BA9"/>
    <w:rsid w:val="004A5C4B"/>
    <w:rsid w:val="004A5CCB"/>
    <w:rsid w:val="004A5F4E"/>
    <w:rsid w:val="004A6A94"/>
    <w:rsid w:val="004A6B81"/>
    <w:rsid w:val="004A6CBC"/>
    <w:rsid w:val="004A6DDE"/>
    <w:rsid w:val="004A6E6C"/>
    <w:rsid w:val="004A6F03"/>
    <w:rsid w:val="004A6F85"/>
    <w:rsid w:val="004A7209"/>
    <w:rsid w:val="004A7774"/>
    <w:rsid w:val="004A7A2B"/>
    <w:rsid w:val="004A7CF4"/>
    <w:rsid w:val="004A7D50"/>
    <w:rsid w:val="004B0070"/>
    <w:rsid w:val="004B01B6"/>
    <w:rsid w:val="004B049D"/>
    <w:rsid w:val="004B05CA"/>
    <w:rsid w:val="004B074F"/>
    <w:rsid w:val="004B0922"/>
    <w:rsid w:val="004B0A7F"/>
    <w:rsid w:val="004B0BC7"/>
    <w:rsid w:val="004B0C51"/>
    <w:rsid w:val="004B118F"/>
    <w:rsid w:val="004B13C3"/>
    <w:rsid w:val="004B1766"/>
    <w:rsid w:val="004B1784"/>
    <w:rsid w:val="004B19E7"/>
    <w:rsid w:val="004B2090"/>
    <w:rsid w:val="004B25F9"/>
    <w:rsid w:val="004B297D"/>
    <w:rsid w:val="004B2D08"/>
    <w:rsid w:val="004B2D1E"/>
    <w:rsid w:val="004B3146"/>
    <w:rsid w:val="004B31C2"/>
    <w:rsid w:val="004B3349"/>
    <w:rsid w:val="004B3667"/>
    <w:rsid w:val="004B3888"/>
    <w:rsid w:val="004B3ABA"/>
    <w:rsid w:val="004B3ADA"/>
    <w:rsid w:val="004B3DF5"/>
    <w:rsid w:val="004B45B0"/>
    <w:rsid w:val="004B460B"/>
    <w:rsid w:val="004B480D"/>
    <w:rsid w:val="004B4D81"/>
    <w:rsid w:val="004B4F62"/>
    <w:rsid w:val="004B4FAA"/>
    <w:rsid w:val="004B50A4"/>
    <w:rsid w:val="004B54FD"/>
    <w:rsid w:val="004B5721"/>
    <w:rsid w:val="004B58EE"/>
    <w:rsid w:val="004B5C16"/>
    <w:rsid w:val="004B5F17"/>
    <w:rsid w:val="004B6A8B"/>
    <w:rsid w:val="004B6AA8"/>
    <w:rsid w:val="004B6B62"/>
    <w:rsid w:val="004B6D49"/>
    <w:rsid w:val="004B6E6F"/>
    <w:rsid w:val="004B74B7"/>
    <w:rsid w:val="004B76A8"/>
    <w:rsid w:val="004B7CBA"/>
    <w:rsid w:val="004C0103"/>
    <w:rsid w:val="004C03EF"/>
    <w:rsid w:val="004C0530"/>
    <w:rsid w:val="004C09A2"/>
    <w:rsid w:val="004C09AC"/>
    <w:rsid w:val="004C0A23"/>
    <w:rsid w:val="004C0D10"/>
    <w:rsid w:val="004C0E3A"/>
    <w:rsid w:val="004C0E87"/>
    <w:rsid w:val="004C1398"/>
    <w:rsid w:val="004C13EF"/>
    <w:rsid w:val="004C1405"/>
    <w:rsid w:val="004C1831"/>
    <w:rsid w:val="004C185A"/>
    <w:rsid w:val="004C1AE4"/>
    <w:rsid w:val="004C1E8A"/>
    <w:rsid w:val="004C22D8"/>
    <w:rsid w:val="004C2364"/>
    <w:rsid w:val="004C23A2"/>
    <w:rsid w:val="004C23AC"/>
    <w:rsid w:val="004C23BA"/>
    <w:rsid w:val="004C2645"/>
    <w:rsid w:val="004C27DC"/>
    <w:rsid w:val="004C2A6D"/>
    <w:rsid w:val="004C2E12"/>
    <w:rsid w:val="004C2E32"/>
    <w:rsid w:val="004C2FE9"/>
    <w:rsid w:val="004C30FC"/>
    <w:rsid w:val="004C36E5"/>
    <w:rsid w:val="004C3EE8"/>
    <w:rsid w:val="004C3F9E"/>
    <w:rsid w:val="004C403D"/>
    <w:rsid w:val="004C407A"/>
    <w:rsid w:val="004C4545"/>
    <w:rsid w:val="004C460D"/>
    <w:rsid w:val="004C4872"/>
    <w:rsid w:val="004C51F6"/>
    <w:rsid w:val="004C5284"/>
    <w:rsid w:val="004C593D"/>
    <w:rsid w:val="004C5B05"/>
    <w:rsid w:val="004C5C8E"/>
    <w:rsid w:val="004C5DEC"/>
    <w:rsid w:val="004C5E6D"/>
    <w:rsid w:val="004C5FB5"/>
    <w:rsid w:val="004C68CB"/>
    <w:rsid w:val="004C69A5"/>
    <w:rsid w:val="004C6A76"/>
    <w:rsid w:val="004C6C1D"/>
    <w:rsid w:val="004C712E"/>
    <w:rsid w:val="004C7130"/>
    <w:rsid w:val="004C7240"/>
    <w:rsid w:val="004C73A3"/>
    <w:rsid w:val="004C745B"/>
    <w:rsid w:val="004C7540"/>
    <w:rsid w:val="004C76FE"/>
    <w:rsid w:val="004C7A3B"/>
    <w:rsid w:val="004C7BC7"/>
    <w:rsid w:val="004C7BCB"/>
    <w:rsid w:val="004D0004"/>
    <w:rsid w:val="004D0199"/>
    <w:rsid w:val="004D0301"/>
    <w:rsid w:val="004D0389"/>
    <w:rsid w:val="004D055C"/>
    <w:rsid w:val="004D0760"/>
    <w:rsid w:val="004D0858"/>
    <w:rsid w:val="004D0B30"/>
    <w:rsid w:val="004D0EF2"/>
    <w:rsid w:val="004D15DB"/>
    <w:rsid w:val="004D1839"/>
    <w:rsid w:val="004D1909"/>
    <w:rsid w:val="004D1C11"/>
    <w:rsid w:val="004D1D1A"/>
    <w:rsid w:val="004D1D71"/>
    <w:rsid w:val="004D1EA7"/>
    <w:rsid w:val="004D1F3E"/>
    <w:rsid w:val="004D20F1"/>
    <w:rsid w:val="004D21CA"/>
    <w:rsid w:val="004D21FE"/>
    <w:rsid w:val="004D2402"/>
    <w:rsid w:val="004D2703"/>
    <w:rsid w:val="004D28E9"/>
    <w:rsid w:val="004D2A66"/>
    <w:rsid w:val="004D2DFC"/>
    <w:rsid w:val="004D3068"/>
    <w:rsid w:val="004D3675"/>
    <w:rsid w:val="004D38B7"/>
    <w:rsid w:val="004D3AEF"/>
    <w:rsid w:val="004D3BAF"/>
    <w:rsid w:val="004D41B1"/>
    <w:rsid w:val="004D47B4"/>
    <w:rsid w:val="004D4BCB"/>
    <w:rsid w:val="004D4D1D"/>
    <w:rsid w:val="004D4D4B"/>
    <w:rsid w:val="004D5237"/>
    <w:rsid w:val="004D5492"/>
    <w:rsid w:val="004D56E8"/>
    <w:rsid w:val="004D5961"/>
    <w:rsid w:val="004D5C91"/>
    <w:rsid w:val="004D5E83"/>
    <w:rsid w:val="004D5E95"/>
    <w:rsid w:val="004D601E"/>
    <w:rsid w:val="004D6020"/>
    <w:rsid w:val="004D602C"/>
    <w:rsid w:val="004D60D7"/>
    <w:rsid w:val="004D6572"/>
    <w:rsid w:val="004D679D"/>
    <w:rsid w:val="004D6CA6"/>
    <w:rsid w:val="004D7206"/>
    <w:rsid w:val="004D7250"/>
    <w:rsid w:val="004D7735"/>
    <w:rsid w:val="004D78EE"/>
    <w:rsid w:val="004D7947"/>
    <w:rsid w:val="004D7CEE"/>
    <w:rsid w:val="004D7D29"/>
    <w:rsid w:val="004D7D2B"/>
    <w:rsid w:val="004E0214"/>
    <w:rsid w:val="004E0376"/>
    <w:rsid w:val="004E0382"/>
    <w:rsid w:val="004E0494"/>
    <w:rsid w:val="004E04CE"/>
    <w:rsid w:val="004E07C1"/>
    <w:rsid w:val="004E081D"/>
    <w:rsid w:val="004E0F52"/>
    <w:rsid w:val="004E0F5A"/>
    <w:rsid w:val="004E11CC"/>
    <w:rsid w:val="004E145E"/>
    <w:rsid w:val="004E1579"/>
    <w:rsid w:val="004E1624"/>
    <w:rsid w:val="004E173A"/>
    <w:rsid w:val="004E17A2"/>
    <w:rsid w:val="004E1818"/>
    <w:rsid w:val="004E1884"/>
    <w:rsid w:val="004E18DA"/>
    <w:rsid w:val="004E1BF9"/>
    <w:rsid w:val="004E21BA"/>
    <w:rsid w:val="004E23AF"/>
    <w:rsid w:val="004E25AF"/>
    <w:rsid w:val="004E2BCF"/>
    <w:rsid w:val="004E2BE5"/>
    <w:rsid w:val="004E2E85"/>
    <w:rsid w:val="004E3072"/>
    <w:rsid w:val="004E3798"/>
    <w:rsid w:val="004E37F8"/>
    <w:rsid w:val="004E384F"/>
    <w:rsid w:val="004E3870"/>
    <w:rsid w:val="004E387A"/>
    <w:rsid w:val="004E3DA3"/>
    <w:rsid w:val="004E3F48"/>
    <w:rsid w:val="004E40ED"/>
    <w:rsid w:val="004E4108"/>
    <w:rsid w:val="004E421A"/>
    <w:rsid w:val="004E4307"/>
    <w:rsid w:val="004E4359"/>
    <w:rsid w:val="004E43CE"/>
    <w:rsid w:val="004E46B5"/>
    <w:rsid w:val="004E49D0"/>
    <w:rsid w:val="004E49EF"/>
    <w:rsid w:val="004E4B1B"/>
    <w:rsid w:val="004E5033"/>
    <w:rsid w:val="004E5266"/>
    <w:rsid w:val="004E5712"/>
    <w:rsid w:val="004E574E"/>
    <w:rsid w:val="004E5AFC"/>
    <w:rsid w:val="004E5EC7"/>
    <w:rsid w:val="004E5EE8"/>
    <w:rsid w:val="004E5F4D"/>
    <w:rsid w:val="004E5FD3"/>
    <w:rsid w:val="004E6091"/>
    <w:rsid w:val="004E60C0"/>
    <w:rsid w:val="004E61B6"/>
    <w:rsid w:val="004E6266"/>
    <w:rsid w:val="004E6381"/>
    <w:rsid w:val="004E6889"/>
    <w:rsid w:val="004E7024"/>
    <w:rsid w:val="004E7385"/>
    <w:rsid w:val="004E791E"/>
    <w:rsid w:val="004E79A3"/>
    <w:rsid w:val="004E7AC9"/>
    <w:rsid w:val="004E7DA6"/>
    <w:rsid w:val="004F0008"/>
    <w:rsid w:val="004F0192"/>
    <w:rsid w:val="004F044F"/>
    <w:rsid w:val="004F0646"/>
    <w:rsid w:val="004F0795"/>
    <w:rsid w:val="004F0911"/>
    <w:rsid w:val="004F0998"/>
    <w:rsid w:val="004F0FBA"/>
    <w:rsid w:val="004F110F"/>
    <w:rsid w:val="004F13DC"/>
    <w:rsid w:val="004F1968"/>
    <w:rsid w:val="004F1B60"/>
    <w:rsid w:val="004F1DD4"/>
    <w:rsid w:val="004F1DD5"/>
    <w:rsid w:val="004F1E8A"/>
    <w:rsid w:val="004F2720"/>
    <w:rsid w:val="004F2776"/>
    <w:rsid w:val="004F27C6"/>
    <w:rsid w:val="004F28C0"/>
    <w:rsid w:val="004F292D"/>
    <w:rsid w:val="004F29D3"/>
    <w:rsid w:val="004F2C1C"/>
    <w:rsid w:val="004F2CED"/>
    <w:rsid w:val="004F2E8D"/>
    <w:rsid w:val="004F327B"/>
    <w:rsid w:val="004F383B"/>
    <w:rsid w:val="004F3F41"/>
    <w:rsid w:val="004F401A"/>
    <w:rsid w:val="004F4713"/>
    <w:rsid w:val="004F473B"/>
    <w:rsid w:val="004F47FC"/>
    <w:rsid w:val="004F4868"/>
    <w:rsid w:val="004F4F62"/>
    <w:rsid w:val="004F51F7"/>
    <w:rsid w:val="004F52B8"/>
    <w:rsid w:val="004F5476"/>
    <w:rsid w:val="004F55E1"/>
    <w:rsid w:val="004F653B"/>
    <w:rsid w:val="004F6743"/>
    <w:rsid w:val="004F68B5"/>
    <w:rsid w:val="004F6970"/>
    <w:rsid w:val="004F6A18"/>
    <w:rsid w:val="004F6EE3"/>
    <w:rsid w:val="004F70D6"/>
    <w:rsid w:val="004F7171"/>
    <w:rsid w:val="004F7227"/>
    <w:rsid w:val="004F791C"/>
    <w:rsid w:val="004F7B67"/>
    <w:rsid w:val="004F7C80"/>
    <w:rsid w:val="004F7CDB"/>
    <w:rsid w:val="004F7E14"/>
    <w:rsid w:val="004F7F0A"/>
    <w:rsid w:val="004F7F64"/>
    <w:rsid w:val="00500496"/>
    <w:rsid w:val="005004C8"/>
    <w:rsid w:val="00500648"/>
    <w:rsid w:val="005006B8"/>
    <w:rsid w:val="005008CF"/>
    <w:rsid w:val="005010EA"/>
    <w:rsid w:val="005013FB"/>
    <w:rsid w:val="005015FB"/>
    <w:rsid w:val="005016C2"/>
    <w:rsid w:val="00501AF3"/>
    <w:rsid w:val="00501BAC"/>
    <w:rsid w:val="00501E99"/>
    <w:rsid w:val="005022FD"/>
    <w:rsid w:val="00502356"/>
    <w:rsid w:val="005024DF"/>
    <w:rsid w:val="00502B41"/>
    <w:rsid w:val="00502B9D"/>
    <w:rsid w:val="00502C4C"/>
    <w:rsid w:val="00502E85"/>
    <w:rsid w:val="00503099"/>
    <w:rsid w:val="00503326"/>
    <w:rsid w:val="0050361C"/>
    <w:rsid w:val="005038CB"/>
    <w:rsid w:val="005039B3"/>
    <w:rsid w:val="00503A52"/>
    <w:rsid w:val="00503BE5"/>
    <w:rsid w:val="005040C8"/>
    <w:rsid w:val="005042D0"/>
    <w:rsid w:val="005046BB"/>
    <w:rsid w:val="00505176"/>
    <w:rsid w:val="005053CC"/>
    <w:rsid w:val="0050574E"/>
    <w:rsid w:val="00505871"/>
    <w:rsid w:val="00505910"/>
    <w:rsid w:val="00505F5D"/>
    <w:rsid w:val="00506051"/>
    <w:rsid w:val="00506130"/>
    <w:rsid w:val="005062F8"/>
    <w:rsid w:val="00506316"/>
    <w:rsid w:val="00506369"/>
    <w:rsid w:val="00506525"/>
    <w:rsid w:val="00506C8F"/>
    <w:rsid w:val="00506E4B"/>
    <w:rsid w:val="005070EF"/>
    <w:rsid w:val="0050741E"/>
    <w:rsid w:val="005077BB"/>
    <w:rsid w:val="00507A8A"/>
    <w:rsid w:val="00507BBA"/>
    <w:rsid w:val="00507D9B"/>
    <w:rsid w:val="00507E1F"/>
    <w:rsid w:val="00510170"/>
    <w:rsid w:val="0051046C"/>
    <w:rsid w:val="0051057C"/>
    <w:rsid w:val="005107F5"/>
    <w:rsid w:val="00510BCF"/>
    <w:rsid w:val="00510F7E"/>
    <w:rsid w:val="0051146F"/>
    <w:rsid w:val="005114D3"/>
    <w:rsid w:val="00511538"/>
    <w:rsid w:val="00511614"/>
    <w:rsid w:val="00511894"/>
    <w:rsid w:val="005118D5"/>
    <w:rsid w:val="00512038"/>
    <w:rsid w:val="005127E4"/>
    <w:rsid w:val="00512B91"/>
    <w:rsid w:val="00512D4C"/>
    <w:rsid w:val="00512E50"/>
    <w:rsid w:val="00512F10"/>
    <w:rsid w:val="005130EA"/>
    <w:rsid w:val="0051310F"/>
    <w:rsid w:val="00513361"/>
    <w:rsid w:val="005133E7"/>
    <w:rsid w:val="005138A9"/>
    <w:rsid w:val="0051390D"/>
    <w:rsid w:val="00513953"/>
    <w:rsid w:val="005139A8"/>
    <w:rsid w:val="00513D25"/>
    <w:rsid w:val="00513D83"/>
    <w:rsid w:val="00514067"/>
    <w:rsid w:val="005141AA"/>
    <w:rsid w:val="00514418"/>
    <w:rsid w:val="0051454A"/>
    <w:rsid w:val="005145CD"/>
    <w:rsid w:val="00514975"/>
    <w:rsid w:val="00514D24"/>
    <w:rsid w:val="00514D55"/>
    <w:rsid w:val="00514EA7"/>
    <w:rsid w:val="00514EF4"/>
    <w:rsid w:val="00514FED"/>
    <w:rsid w:val="005150C6"/>
    <w:rsid w:val="005150E7"/>
    <w:rsid w:val="00515130"/>
    <w:rsid w:val="005151FB"/>
    <w:rsid w:val="005152AC"/>
    <w:rsid w:val="005155A1"/>
    <w:rsid w:val="0051576A"/>
    <w:rsid w:val="00515781"/>
    <w:rsid w:val="0051586C"/>
    <w:rsid w:val="00515CB9"/>
    <w:rsid w:val="00515E24"/>
    <w:rsid w:val="00516111"/>
    <w:rsid w:val="00516160"/>
    <w:rsid w:val="00516224"/>
    <w:rsid w:val="005162AC"/>
    <w:rsid w:val="005166C0"/>
    <w:rsid w:val="005167E3"/>
    <w:rsid w:val="00516AA6"/>
    <w:rsid w:val="00516C26"/>
    <w:rsid w:val="00516D9D"/>
    <w:rsid w:val="00516DFE"/>
    <w:rsid w:val="00516F63"/>
    <w:rsid w:val="005174A8"/>
    <w:rsid w:val="005175AE"/>
    <w:rsid w:val="005175D8"/>
    <w:rsid w:val="005176BD"/>
    <w:rsid w:val="00517700"/>
    <w:rsid w:val="005177A3"/>
    <w:rsid w:val="00517AF9"/>
    <w:rsid w:val="00517B19"/>
    <w:rsid w:val="00517B8A"/>
    <w:rsid w:val="00517C57"/>
    <w:rsid w:val="00517DC1"/>
    <w:rsid w:val="00520112"/>
    <w:rsid w:val="00520203"/>
    <w:rsid w:val="00520327"/>
    <w:rsid w:val="00520411"/>
    <w:rsid w:val="00520638"/>
    <w:rsid w:val="00520652"/>
    <w:rsid w:val="00520EBE"/>
    <w:rsid w:val="00520FF8"/>
    <w:rsid w:val="00521017"/>
    <w:rsid w:val="00521091"/>
    <w:rsid w:val="005210F1"/>
    <w:rsid w:val="00521632"/>
    <w:rsid w:val="00521774"/>
    <w:rsid w:val="00521839"/>
    <w:rsid w:val="005219C2"/>
    <w:rsid w:val="00521D48"/>
    <w:rsid w:val="00521E77"/>
    <w:rsid w:val="00522236"/>
    <w:rsid w:val="0052267A"/>
    <w:rsid w:val="0052297B"/>
    <w:rsid w:val="00522A4B"/>
    <w:rsid w:val="00522CAB"/>
    <w:rsid w:val="00522D3E"/>
    <w:rsid w:val="00522D77"/>
    <w:rsid w:val="00522E5D"/>
    <w:rsid w:val="00523142"/>
    <w:rsid w:val="0052378B"/>
    <w:rsid w:val="005239B4"/>
    <w:rsid w:val="00523B03"/>
    <w:rsid w:val="00523DFC"/>
    <w:rsid w:val="00523E84"/>
    <w:rsid w:val="00523E92"/>
    <w:rsid w:val="00523F70"/>
    <w:rsid w:val="00523F72"/>
    <w:rsid w:val="00523FAD"/>
    <w:rsid w:val="00524799"/>
    <w:rsid w:val="0052487B"/>
    <w:rsid w:val="00524AF0"/>
    <w:rsid w:val="00524B31"/>
    <w:rsid w:val="00524DAC"/>
    <w:rsid w:val="00524F9C"/>
    <w:rsid w:val="00525043"/>
    <w:rsid w:val="005252CF"/>
    <w:rsid w:val="00525312"/>
    <w:rsid w:val="005254B8"/>
    <w:rsid w:val="0052553C"/>
    <w:rsid w:val="0052557F"/>
    <w:rsid w:val="005255F4"/>
    <w:rsid w:val="00525A3F"/>
    <w:rsid w:val="00525F17"/>
    <w:rsid w:val="00526170"/>
    <w:rsid w:val="0052665B"/>
    <w:rsid w:val="005266AC"/>
    <w:rsid w:val="005267DD"/>
    <w:rsid w:val="00526937"/>
    <w:rsid w:val="00526942"/>
    <w:rsid w:val="00526C6D"/>
    <w:rsid w:val="00526EF8"/>
    <w:rsid w:val="00527286"/>
    <w:rsid w:val="00527401"/>
    <w:rsid w:val="005274B7"/>
    <w:rsid w:val="005276E6"/>
    <w:rsid w:val="005277E9"/>
    <w:rsid w:val="005279E7"/>
    <w:rsid w:val="00527B5A"/>
    <w:rsid w:val="00527D49"/>
    <w:rsid w:val="00527F11"/>
    <w:rsid w:val="00530082"/>
    <w:rsid w:val="005303FB"/>
    <w:rsid w:val="0053040D"/>
    <w:rsid w:val="005306C5"/>
    <w:rsid w:val="005307D6"/>
    <w:rsid w:val="005307D7"/>
    <w:rsid w:val="00530902"/>
    <w:rsid w:val="00530954"/>
    <w:rsid w:val="00530983"/>
    <w:rsid w:val="00530D15"/>
    <w:rsid w:val="00531020"/>
    <w:rsid w:val="00531193"/>
    <w:rsid w:val="00531745"/>
    <w:rsid w:val="005317D7"/>
    <w:rsid w:val="005319D8"/>
    <w:rsid w:val="00531A11"/>
    <w:rsid w:val="00531F4E"/>
    <w:rsid w:val="005322BE"/>
    <w:rsid w:val="005322C3"/>
    <w:rsid w:val="0053242A"/>
    <w:rsid w:val="005324F0"/>
    <w:rsid w:val="005324F6"/>
    <w:rsid w:val="00532620"/>
    <w:rsid w:val="005327FD"/>
    <w:rsid w:val="0053282C"/>
    <w:rsid w:val="00532C2D"/>
    <w:rsid w:val="00532D9D"/>
    <w:rsid w:val="00533279"/>
    <w:rsid w:val="005333AE"/>
    <w:rsid w:val="0053351F"/>
    <w:rsid w:val="00533571"/>
    <w:rsid w:val="005335D3"/>
    <w:rsid w:val="00533689"/>
    <w:rsid w:val="005336B4"/>
    <w:rsid w:val="00533AE0"/>
    <w:rsid w:val="00533E29"/>
    <w:rsid w:val="00533E5E"/>
    <w:rsid w:val="005341A3"/>
    <w:rsid w:val="005349A7"/>
    <w:rsid w:val="0053573D"/>
    <w:rsid w:val="0053603D"/>
    <w:rsid w:val="00536564"/>
    <w:rsid w:val="005366FB"/>
    <w:rsid w:val="00536739"/>
    <w:rsid w:val="00536772"/>
    <w:rsid w:val="00536806"/>
    <w:rsid w:val="0053690A"/>
    <w:rsid w:val="00536A37"/>
    <w:rsid w:val="00536C7F"/>
    <w:rsid w:val="00536E8D"/>
    <w:rsid w:val="00537046"/>
    <w:rsid w:val="00537B57"/>
    <w:rsid w:val="00537ECB"/>
    <w:rsid w:val="00537FD2"/>
    <w:rsid w:val="005401FF"/>
    <w:rsid w:val="005403C9"/>
    <w:rsid w:val="00540441"/>
    <w:rsid w:val="00540482"/>
    <w:rsid w:val="0054087B"/>
    <w:rsid w:val="00541262"/>
    <w:rsid w:val="00541417"/>
    <w:rsid w:val="0054146E"/>
    <w:rsid w:val="005415C3"/>
    <w:rsid w:val="0054196F"/>
    <w:rsid w:val="005419CC"/>
    <w:rsid w:val="00541DE1"/>
    <w:rsid w:val="00542B20"/>
    <w:rsid w:val="0054302F"/>
    <w:rsid w:val="00543194"/>
    <w:rsid w:val="00543249"/>
    <w:rsid w:val="00543346"/>
    <w:rsid w:val="00543652"/>
    <w:rsid w:val="00543674"/>
    <w:rsid w:val="005438C1"/>
    <w:rsid w:val="005438C3"/>
    <w:rsid w:val="00543A10"/>
    <w:rsid w:val="00543AD1"/>
    <w:rsid w:val="00543BAB"/>
    <w:rsid w:val="00543D99"/>
    <w:rsid w:val="00543E64"/>
    <w:rsid w:val="00543EB1"/>
    <w:rsid w:val="00543F50"/>
    <w:rsid w:val="0054440E"/>
    <w:rsid w:val="00544584"/>
    <w:rsid w:val="00544667"/>
    <w:rsid w:val="00544778"/>
    <w:rsid w:val="00544815"/>
    <w:rsid w:val="00544A69"/>
    <w:rsid w:val="00544ADB"/>
    <w:rsid w:val="00544BFD"/>
    <w:rsid w:val="00544C26"/>
    <w:rsid w:val="00544C8B"/>
    <w:rsid w:val="00544DA0"/>
    <w:rsid w:val="00544F06"/>
    <w:rsid w:val="00545331"/>
    <w:rsid w:val="005453FE"/>
    <w:rsid w:val="0054555B"/>
    <w:rsid w:val="005459FD"/>
    <w:rsid w:val="005461A9"/>
    <w:rsid w:val="0054620E"/>
    <w:rsid w:val="0054668F"/>
    <w:rsid w:val="005469BE"/>
    <w:rsid w:val="00546B0E"/>
    <w:rsid w:val="00546DCC"/>
    <w:rsid w:val="00546EB5"/>
    <w:rsid w:val="00547327"/>
    <w:rsid w:val="005473FA"/>
    <w:rsid w:val="005474DD"/>
    <w:rsid w:val="00547C87"/>
    <w:rsid w:val="00547EAF"/>
    <w:rsid w:val="00547F4C"/>
    <w:rsid w:val="00550306"/>
    <w:rsid w:val="005505A1"/>
    <w:rsid w:val="00550632"/>
    <w:rsid w:val="005508EA"/>
    <w:rsid w:val="00550B53"/>
    <w:rsid w:val="00550BE6"/>
    <w:rsid w:val="00550DFE"/>
    <w:rsid w:val="00550F79"/>
    <w:rsid w:val="00550F7C"/>
    <w:rsid w:val="00551035"/>
    <w:rsid w:val="005510E0"/>
    <w:rsid w:val="00551740"/>
    <w:rsid w:val="00551977"/>
    <w:rsid w:val="00551CC5"/>
    <w:rsid w:val="00551D54"/>
    <w:rsid w:val="00551D56"/>
    <w:rsid w:val="00551F24"/>
    <w:rsid w:val="00552692"/>
    <w:rsid w:val="00552864"/>
    <w:rsid w:val="005528D3"/>
    <w:rsid w:val="00552904"/>
    <w:rsid w:val="0055295D"/>
    <w:rsid w:val="00552B0A"/>
    <w:rsid w:val="00552CE1"/>
    <w:rsid w:val="00552CE8"/>
    <w:rsid w:val="00553190"/>
    <w:rsid w:val="00553487"/>
    <w:rsid w:val="0055363D"/>
    <w:rsid w:val="005538EE"/>
    <w:rsid w:val="00553C46"/>
    <w:rsid w:val="00553D4F"/>
    <w:rsid w:val="00553E6A"/>
    <w:rsid w:val="00554106"/>
    <w:rsid w:val="00554E4F"/>
    <w:rsid w:val="00554F95"/>
    <w:rsid w:val="005552D6"/>
    <w:rsid w:val="005554BD"/>
    <w:rsid w:val="005554F3"/>
    <w:rsid w:val="00555773"/>
    <w:rsid w:val="005557EC"/>
    <w:rsid w:val="005558EC"/>
    <w:rsid w:val="00555AC9"/>
    <w:rsid w:val="00555AD1"/>
    <w:rsid w:val="00555CC6"/>
    <w:rsid w:val="00555E2B"/>
    <w:rsid w:val="00555F50"/>
    <w:rsid w:val="005560F4"/>
    <w:rsid w:val="0055655E"/>
    <w:rsid w:val="005567AE"/>
    <w:rsid w:val="00556988"/>
    <w:rsid w:val="00557053"/>
    <w:rsid w:val="005570B8"/>
    <w:rsid w:val="005570FC"/>
    <w:rsid w:val="00557128"/>
    <w:rsid w:val="00557426"/>
    <w:rsid w:val="00557929"/>
    <w:rsid w:val="005579AC"/>
    <w:rsid w:val="00557CF6"/>
    <w:rsid w:val="00557D1A"/>
    <w:rsid w:val="00557D8E"/>
    <w:rsid w:val="00557EDF"/>
    <w:rsid w:val="00557F6C"/>
    <w:rsid w:val="0056041D"/>
    <w:rsid w:val="00560856"/>
    <w:rsid w:val="00560994"/>
    <w:rsid w:val="005609AF"/>
    <w:rsid w:val="00560AC4"/>
    <w:rsid w:val="0056102D"/>
    <w:rsid w:val="0056115C"/>
    <w:rsid w:val="005611BC"/>
    <w:rsid w:val="005612D2"/>
    <w:rsid w:val="005613DA"/>
    <w:rsid w:val="005614A1"/>
    <w:rsid w:val="00561874"/>
    <w:rsid w:val="00561877"/>
    <w:rsid w:val="00561B91"/>
    <w:rsid w:val="00561BDD"/>
    <w:rsid w:val="00562127"/>
    <w:rsid w:val="00562BE5"/>
    <w:rsid w:val="00562D05"/>
    <w:rsid w:val="00562D31"/>
    <w:rsid w:val="00562F31"/>
    <w:rsid w:val="005630C2"/>
    <w:rsid w:val="005630D4"/>
    <w:rsid w:val="005632F4"/>
    <w:rsid w:val="00563380"/>
    <w:rsid w:val="005633BC"/>
    <w:rsid w:val="005633F8"/>
    <w:rsid w:val="0056346D"/>
    <w:rsid w:val="0056389A"/>
    <w:rsid w:val="005638E5"/>
    <w:rsid w:val="00563A82"/>
    <w:rsid w:val="00563D86"/>
    <w:rsid w:val="00564177"/>
    <w:rsid w:val="0056420D"/>
    <w:rsid w:val="00564216"/>
    <w:rsid w:val="005642B1"/>
    <w:rsid w:val="00564351"/>
    <w:rsid w:val="00564A8B"/>
    <w:rsid w:val="00565159"/>
    <w:rsid w:val="00565200"/>
    <w:rsid w:val="0056520F"/>
    <w:rsid w:val="00565592"/>
    <w:rsid w:val="00565621"/>
    <w:rsid w:val="005657D4"/>
    <w:rsid w:val="005657EC"/>
    <w:rsid w:val="005658BE"/>
    <w:rsid w:val="00565BAB"/>
    <w:rsid w:val="00565DEF"/>
    <w:rsid w:val="00566305"/>
    <w:rsid w:val="00566448"/>
    <w:rsid w:val="00566476"/>
    <w:rsid w:val="005664F4"/>
    <w:rsid w:val="00566508"/>
    <w:rsid w:val="005668A5"/>
    <w:rsid w:val="00567A8C"/>
    <w:rsid w:val="00567ABA"/>
    <w:rsid w:val="00567E0D"/>
    <w:rsid w:val="00567EA6"/>
    <w:rsid w:val="00567EB5"/>
    <w:rsid w:val="00570359"/>
    <w:rsid w:val="005703A3"/>
    <w:rsid w:val="005704C4"/>
    <w:rsid w:val="005708D3"/>
    <w:rsid w:val="00570907"/>
    <w:rsid w:val="00570A2E"/>
    <w:rsid w:val="00570F35"/>
    <w:rsid w:val="005711A4"/>
    <w:rsid w:val="00571514"/>
    <w:rsid w:val="00571628"/>
    <w:rsid w:val="0057172F"/>
    <w:rsid w:val="00571E11"/>
    <w:rsid w:val="00571F6D"/>
    <w:rsid w:val="0057202F"/>
    <w:rsid w:val="0057210E"/>
    <w:rsid w:val="00572340"/>
    <w:rsid w:val="005723A5"/>
    <w:rsid w:val="005724FF"/>
    <w:rsid w:val="0057263C"/>
    <w:rsid w:val="0057274B"/>
    <w:rsid w:val="0057296A"/>
    <w:rsid w:val="005729C8"/>
    <w:rsid w:val="005729D5"/>
    <w:rsid w:val="0057309C"/>
    <w:rsid w:val="005735DC"/>
    <w:rsid w:val="0057389C"/>
    <w:rsid w:val="00573CC3"/>
    <w:rsid w:val="0057402F"/>
    <w:rsid w:val="005748D9"/>
    <w:rsid w:val="005749D4"/>
    <w:rsid w:val="00574E93"/>
    <w:rsid w:val="00574F04"/>
    <w:rsid w:val="00574FA2"/>
    <w:rsid w:val="005753EA"/>
    <w:rsid w:val="00575756"/>
    <w:rsid w:val="005759EB"/>
    <w:rsid w:val="00575A61"/>
    <w:rsid w:val="00575C2E"/>
    <w:rsid w:val="00575EF0"/>
    <w:rsid w:val="0057659A"/>
    <w:rsid w:val="00576845"/>
    <w:rsid w:val="00576A55"/>
    <w:rsid w:val="00576C05"/>
    <w:rsid w:val="0057704A"/>
    <w:rsid w:val="00577350"/>
    <w:rsid w:val="005775A4"/>
    <w:rsid w:val="0057780B"/>
    <w:rsid w:val="00577816"/>
    <w:rsid w:val="00577870"/>
    <w:rsid w:val="00577951"/>
    <w:rsid w:val="00577E71"/>
    <w:rsid w:val="00580006"/>
    <w:rsid w:val="005800AD"/>
    <w:rsid w:val="00580280"/>
    <w:rsid w:val="005809BF"/>
    <w:rsid w:val="00580B63"/>
    <w:rsid w:val="00580EAF"/>
    <w:rsid w:val="00580F08"/>
    <w:rsid w:val="005813D7"/>
    <w:rsid w:val="0058151B"/>
    <w:rsid w:val="005816E9"/>
    <w:rsid w:val="00581D28"/>
    <w:rsid w:val="00581D36"/>
    <w:rsid w:val="00582349"/>
    <w:rsid w:val="00582617"/>
    <w:rsid w:val="005827FF"/>
    <w:rsid w:val="00582821"/>
    <w:rsid w:val="00582A53"/>
    <w:rsid w:val="00582AE1"/>
    <w:rsid w:val="00582C1E"/>
    <w:rsid w:val="00582DFE"/>
    <w:rsid w:val="00582E2B"/>
    <w:rsid w:val="00582F46"/>
    <w:rsid w:val="005835A7"/>
    <w:rsid w:val="005838FD"/>
    <w:rsid w:val="00583A8A"/>
    <w:rsid w:val="00583C4A"/>
    <w:rsid w:val="00583E14"/>
    <w:rsid w:val="00583EE6"/>
    <w:rsid w:val="00584048"/>
    <w:rsid w:val="0058409C"/>
    <w:rsid w:val="005842FB"/>
    <w:rsid w:val="005846D5"/>
    <w:rsid w:val="00584951"/>
    <w:rsid w:val="00584CDF"/>
    <w:rsid w:val="00584CFF"/>
    <w:rsid w:val="00584E8D"/>
    <w:rsid w:val="0058503F"/>
    <w:rsid w:val="00585064"/>
    <w:rsid w:val="0058506A"/>
    <w:rsid w:val="0058575E"/>
    <w:rsid w:val="005857DA"/>
    <w:rsid w:val="00585938"/>
    <w:rsid w:val="00585BE5"/>
    <w:rsid w:val="00585DB2"/>
    <w:rsid w:val="00585E41"/>
    <w:rsid w:val="005862EA"/>
    <w:rsid w:val="005863BB"/>
    <w:rsid w:val="005863D5"/>
    <w:rsid w:val="005864DA"/>
    <w:rsid w:val="00586605"/>
    <w:rsid w:val="0058672C"/>
    <w:rsid w:val="005867C8"/>
    <w:rsid w:val="00586836"/>
    <w:rsid w:val="00586DD3"/>
    <w:rsid w:val="00586F15"/>
    <w:rsid w:val="00586F3A"/>
    <w:rsid w:val="00586FCC"/>
    <w:rsid w:val="0058707F"/>
    <w:rsid w:val="0058729E"/>
    <w:rsid w:val="0058764F"/>
    <w:rsid w:val="005876B2"/>
    <w:rsid w:val="005878FA"/>
    <w:rsid w:val="00587D8D"/>
    <w:rsid w:val="00587DD3"/>
    <w:rsid w:val="00590017"/>
    <w:rsid w:val="005900F6"/>
    <w:rsid w:val="005906B1"/>
    <w:rsid w:val="00590B6A"/>
    <w:rsid w:val="00590C5E"/>
    <w:rsid w:val="00590CBC"/>
    <w:rsid w:val="00591275"/>
    <w:rsid w:val="0059127B"/>
    <w:rsid w:val="005912EE"/>
    <w:rsid w:val="00591833"/>
    <w:rsid w:val="0059191F"/>
    <w:rsid w:val="005919EB"/>
    <w:rsid w:val="00591A33"/>
    <w:rsid w:val="00591DFE"/>
    <w:rsid w:val="00591FE1"/>
    <w:rsid w:val="00592215"/>
    <w:rsid w:val="00592372"/>
    <w:rsid w:val="0059247E"/>
    <w:rsid w:val="00592534"/>
    <w:rsid w:val="0059288B"/>
    <w:rsid w:val="00592903"/>
    <w:rsid w:val="00592B5A"/>
    <w:rsid w:val="00592BA4"/>
    <w:rsid w:val="00592C7D"/>
    <w:rsid w:val="00593026"/>
    <w:rsid w:val="005930AB"/>
    <w:rsid w:val="00593105"/>
    <w:rsid w:val="00593773"/>
    <w:rsid w:val="00593CC4"/>
    <w:rsid w:val="00593CEC"/>
    <w:rsid w:val="00593F73"/>
    <w:rsid w:val="00594037"/>
    <w:rsid w:val="005943E0"/>
    <w:rsid w:val="0059455A"/>
    <w:rsid w:val="005948BB"/>
    <w:rsid w:val="00594AA1"/>
    <w:rsid w:val="00594EA3"/>
    <w:rsid w:val="00594F8A"/>
    <w:rsid w:val="00594FF5"/>
    <w:rsid w:val="00595535"/>
    <w:rsid w:val="00595541"/>
    <w:rsid w:val="00595A2C"/>
    <w:rsid w:val="00595B4D"/>
    <w:rsid w:val="00595C54"/>
    <w:rsid w:val="00595E93"/>
    <w:rsid w:val="00595F4A"/>
    <w:rsid w:val="0059605C"/>
    <w:rsid w:val="005960A2"/>
    <w:rsid w:val="00596127"/>
    <w:rsid w:val="005961E4"/>
    <w:rsid w:val="0059631D"/>
    <w:rsid w:val="005964A9"/>
    <w:rsid w:val="00596506"/>
    <w:rsid w:val="00596A77"/>
    <w:rsid w:val="00596CB6"/>
    <w:rsid w:val="00596D0E"/>
    <w:rsid w:val="00597280"/>
    <w:rsid w:val="005973DF"/>
    <w:rsid w:val="005976DD"/>
    <w:rsid w:val="005977C0"/>
    <w:rsid w:val="005977E0"/>
    <w:rsid w:val="00597B0C"/>
    <w:rsid w:val="00597D5C"/>
    <w:rsid w:val="00597DA8"/>
    <w:rsid w:val="00597E1E"/>
    <w:rsid w:val="00597ED2"/>
    <w:rsid w:val="005A0079"/>
    <w:rsid w:val="005A01DA"/>
    <w:rsid w:val="005A03A8"/>
    <w:rsid w:val="005A086B"/>
    <w:rsid w:val="005A095E"/>
    <w:rsid w:val="005A0ACE"/>
    <w:rsid w:val="005A0D4E"/>
    <w:rsid w:val="005A10FB"/>
    <w:rsid w:val="005A12AE"/>
    <w:rsid w:val="005A1404"/>
    <w:rsid w:val="005A14BC"/>
    <w:rsid w:val="005A169C"/>
    <w:rsid w:val="005A1AB7"/>
    <w:rsid w:val="005A1E37"/>
    <w:rsid w:val="005A1F34"/>
    <w:rsid w:val="005A1FF2"/>
    <w:rsid w:val="005A235B"/>
    <w:rsid w:val="005A23A7"/>
    <w:rsid w:val="005A2467"/>
    <w:rsid w:val="005A2779"/>
    <w:rsid w:val="005A2784"/>
    <w:rsid w:val="005A2FF5"/>
    <w:rsid w:val="005A303E"/>
    <w:rsid w:val="005A30C5"/>
    <w:rsid w:val="005A3316"/>
    <w:rsid w:val="005A3509"/>
    <w:rsid w:val="005A3698"/>
    <w:rsid w:val="005A3944"/>
    <w:rsid w:val="005A39B6"/>
    <w:rsid w:val="005A39F4"/>
    <w:rsid w:val="005A3BA1"/>
    <w:rsid w:val="005A3BB1"/>
    <w:rsid w:val="005A3CA2"/>
    <w:rsid w:val="005A3F91"/>
    <w:rsid w:val="005A4054"/>
    <w:rsid w:val="005A4114"/>
    <w:rsid w:val="005A4165"/>
    <w:rsid w:val="005A4366"/>
    <w:rsid w:val="005A4650"/>
    <w:rsid w:val="005A47AF"/>
    <w:rsid w:val="005A4A7C"/>
    <w:rsid w:val="005A4C0E"/>
    <w:rsid w:val="005A4C58"/>
    <w:rsid w:val="005A4D77"/>
    <w:rsid w:val="005A5035"/>
    <w:rsid w:val="005A51BE"/>
    <w:rsid w:val="005A52E5"/>
    <w:rsid w:val="005A547E"/>
    <w:rsid w:val="005A54DE"/>
    <w:rsid w:val="005A5651"/>
    <w:rsid w:val="005A566B"/>
    <w:rsid w:val="005A579D"/>
    <w:rsid w:val="005A58BE"/>
    <w:rsid w:val="005A5AFA"/>
    <w:rsid w:val="005A5C6C"/>
    <w:rsid w:val="005A5DC4"/>
    <w:rsid w:val="005A5E8F"/>
    <w:rsid w:val="005A6134"/>
    <w:rsid w:val="005A646E"/>
    <w:rsid w:val="005A6515"/>
    <w:rsid w:val="005A6A09"/>
    <w:rsid w:val="005A7099"/>
    <w:rsid w:val="005A7126"/>
    <w:rsid w:val="005A7177"/>
    <w:rsid w:val="005A7671"/>
    <w:rsid w:val="005A77B1"/>
    <w:rsid w:val="005A7813"/>
    <w:rsid w:val="005A78AD"/>
    <w:rsid w:val="005A7BA7"/>
    <w:rsid w:val="005A7CA6"/>
    <w:rsid w:val="005A7E51"/>
    <w:rsid w:val="005A7EDE"/>
    <w:rsid w:val="005A7EEE"/>
    <w:rsid w:val="005B032A"/>
    <w:rsid w:val="005B03C3"/>
    <w:rsid w:val="005B0541"/>
    <w:rsid w:val="005B06B1"/>
    <w:rsid w:val="005B0A05"/>
    <w:rsid w:val="005B0AD3"/>
    <w:rsid w:val="005B0DAA"/>
    <w:rsid w:val="005B0DBA"/>
    <w:rsid w:val="005B0F23"/>
    <w:rsid w:val="005B0F28"/>
    <w:rsid w:val="005B0FD2"/>
    <w:rsid w:val="005B1107"/>
    <w:rsid w:val="005B153A"/>
    <w:rsid w:val="005B15B1"/>
    <w:rsid w:val="005B1952"/>
    <w:rsid w:val="005B1C8C"/>
    <w:rsid w:val="005B1D1E"/>
    <w:rsid w:val="005B1DE7"/>
    <w:rsid w:val="005B215B"/>
    <w:rsid w:val="005B228F"/>
    <w:rsid w:val="005B2AC1"/>
    <w:rsid w:val="005B2CBC"/>
    <w:rsid w:val="005B2D80"/>
    <w:rsid w:val="005B2D9E"/>
    <w:rsid w:val="005B3587"/>
    <w:rsid w:val="005B3668"/>
    <w:rsid w:val="005B38B7"/>
    <w:rsid w:val="005B394E"/>
    <w:rsid w:val="005B3CE0"/>
    <w:rsid w:val="005B3CE8"/>
    <w:rsid w:val="005B3FA3"/>
    <w:rsid w:val="005B44E1"/>
    <w:rsid w:val="005B4613"/>
    <w:rsid w:val="005B47D1"/>
    <w:rsid w:val="005B4833"/>
    <w:rsid w:val="005B4D71"/>
    <w:rsid w:val="005B4FE8"/>
    <w:rsid w:val="005B502B"/>
    <w:rsid w:val="005B512E"/>
    <w:rsid w:val="005B5232"/>
    <w:rsid w:val="005B54A9"/>
    <w:rsid w:val="005B5FA3"/>
    <w:rsid w:val="005B61EC"/>
    <w:rsid w:val="005B65DF"/>
    <w:rsid w:val="005B69D3"/>
    <w:rsid w:val="005B6BB7"/>
    <w:rsid w:val="005B6E21"/>
    <w:rsid w:val="005B7195"/>
    <w:rsid w:val="005B7299"/>
    <w:rsid w:val="005B7442"/>
    <w:rsid w:val="005B758E"/>
    <w:rsid w:val="005B779D"/>
    <w:rsid w:val="005B77B6"/>
    <w:rsid w:val="005B790A"/>
    <w:rsid w:val="005B795B"/>
    <w:rsid w:val="005B79FC"/>
    <w:rsid w:val="005B7DD9"/>
    <w:rsid w:val="005B7E08"/>
    <w:rsid w:val="005B7FFC"/>
    <w:rsid w:val="005C00D4"/>
    <w:rsid w:val="005C06F5"/>
    <w:rsid w:val="005C0902"/>
    <w:rsid w:val="005C0D28"/>
    <w:rsid w:val="005C0DE2"/>
    <w:rsid w:val="005C0F9A"/>
    <w:rsid w:val="005C18A3"/>
    <w:rsid w:val="005C1B23"/>
    <w:rsid w:val="005C1E8F"/>
    <w:rsid w:val="005C201C"/>
    <w:rsid w:val="005C206B"/>
    <w:rsid w:val="005C237C"/>
    <w:rsid w:val="005C2528"/>
    <w:rsid w:val="005C27C4"/>
    <w:rsid w:val="005C282B"/>
    <w:rsid w:val="005C2C0A"/>
    <w:rsid w:val="005C2CD4"/>
    <w:rsid w:val="005C2FEC"/>
    <w:rsid w:val="005C320D"/>
    <w:rsid w:val="005C3267"/>
    <w:rsid w:val="005C367E"/>
    <w:rsid w:val="005C3839"/>
    <w:rsid w:val="005C3895"/>
    <w:rsid w:val="005C3980"/>
    <w:rsid w:val="005C3A6A"/>
    <w:rsid w:val="005C3BC0"/>
    <w:rsid w:val="005C3C05"/>
    <w:rsid w:val="005C3C78"/>
    <w:rsid w:val="005C4459"/>
    <w:rsid w:val="005C44B6"/>
    <w:rsid w:val="005C451D"/>
    <w:rsid w:val="005C4710"/>
    <w:rsid w:val="005C4798"/>
    <w:rsid w:val="005C494C"/>
    <w:rsid w:val="005C4EB4"/>
    <w:rsid w:val="005C4EDE"/>
    <w:rsid w:val="005C4F38"/>
    <w:rsid w:val="005C5075"/>
    <w:rsid w:val="005C5152"/>
    <w:rsid w:val="005C5356"/>
    <w:rsid w:val="005C565B"/>
    <w:rsid w:val="005C568D"/>
    <w:rsid w:val="005C5A27"/>
    <w:rsid w:val="005C5B9A"/>
    <w:rsid w:val="005C6016"/>
    <w:rsid w:val="005C6724"/>
    <w:rsid w:val="005C6BFE"/>
    <w:rsid w:val="005C6E88"/>
    <w:rsid w:val="005C6FE1"/>
    <w:rsid w:val="005C7003"/>
    <w:rsid w:val="005C70CF"/>
    <w:rsid w:val="005C739C"/>
    <w:rsid w:val="005C75CD"/>
    <w:rsid w:val="005C7865"/>
    <w:rsid w:val="005C7869"/>
    <w:rsid w:val="005C7CB1"/>
    <w:rsid w:val="005C7DBC"/>
    <w:rsid w:val="005C7FAC"/>
    <w:rsid w:val="005D04B2"/>
    <w:rsid w:val="005D0C63"/>
    <w:rsid w:val="005D0D52"/>
    <w:rsid w:val="005D0E69"/>
    <w:rsid w:val="005D0E98"/>
    <w:rsid w:val="005D12B5"/>
    <w:rsid w:val="005D157B"/>
    <w:rsid w:val="005D1791"/>
    <w:rsid w:val="005D1920"/>
    <w:rsid w:val="005D1AEB"/>
    <w:rsid w:val="005D1D34"/>
    <w:rsid w:val="005D2249"/>
    <w:rsid w:val="005D22EE"/>
    <w:rsid w:val="005D238F"/>
    <w:rsid w:val="005D2510"/>
    <w:rsid w:val="005D2ADB"/>
    <w:rsid w:val="005D2CC0"/>
    <w:rsid w:val="005D2E2B"/>
    <w:rsid w:val="005D30CD"/>
    <w:rsid w:val="005D31E6"/>
    <w:rsid w:val="005D36A9"/>
    <w:rsid w:val="005D3AC0"/>
    <w:rsid w:val="005D3C7D"/>
    <w:rsid w:val="005D3CC1"/>
    <w:rsid w:val="005D4DB2"/>
    <w:rsid w:val="005D4EE9"/>
    <w:rsid w:val="005D4F7E"/>
    <w:rsid w:val="005D4FDD"/>
    <w:rsid w:val="005D510B"/>
    <w:rsid w:val="005D51E1"/>
    <w:rsid w:val="005D5673"/>
    <w:rsid w:val="005D58A5"/>
    <w:rsid w:val="005D596E"/>
    <w:rsid w:val="005D5B8E"/>
    <w:rsid w:val="005D5E6E"/>
    <w:rsid w:val="005D5FA4"/>
    <w:rsid w:val="005D609F"/>
    <w:rsid w:val="005D6319"/>
    <w:rsid w:val="005D6444"/>
    <w:rsid w:val="005D6790"/>
    <w:rsid w:val="005D68CC"/>
    <w:rsid w:val="005D6BFC"/>
    <w:rsid w:val="005D6CED"/>
    <w:rsid w:val="005D6DEF"/>
    <w:rsid w:val="005D6E52"/>
    <w:rsid w:val="005D791C"/>
    <w:rsid w:val="005D7E14"/>
    <w:rsid w:val="005D7FCB"/>
    <w:rsid w:val="005E0061"/>
    <w:rsid w:val="005E028F"/>
    <w:rsid w:val="005E04D2"/>
    <w:rsid w:val="005E0847"/>
    <w:rsid w:val="005E08B3"/>
    <w:rsid w:val="005E0A34"/>
    <w:rsid w:val="005E0BEB"/>
    <w:rsid w:val="005E1273"/>
    <w:rsid w:val="005E1804"/>
    <w:rsid w:val="005E1888"/>
    <w:rsid w:val="005E1BD6"/>
    <w:rsid w:val="005E201A"/>
    <w:rsid w:val="005E2194"/>
    <w:rsid w:val="005E23EA"/>
    <w:rsid w:val="005E2490"/>
    <w:rsid w:val="005E2571"/>
    <w:rsid w:val="005E25F8"/>
    <w:rsid w:val="005E2A04"/>
    <w:rsid w:val="005E2D11"/>
    <w:rsid w:val="005E31F5"/>
    <w:rsid w:val="005E3455"/>
    <w:rsid w:val="005E35C8"/>
    <w:rsid w:val="005E3874"/>
    <w:rsid w:val="005E3F33"/>
    <w:rsid w:val="005E3F56"/>
    <w:rsid w:val="005E49E8"/>
    <w:rsid w:val="005E4AEB"/>
    <w:rsid w:val="005E52B6"/>
    <w:rsid w:val="005E557F"/>
    <w:rsid w:val="005E5BDB"/>
    <w:rsid w:val="005E61D4"/>
    <w:rsid w:val="005E646A"/>
    <w:rsid w:val="005E64C9"/>
    <w:rsid w:val="005E64CC"/>
    <w:rsid w:val="005E66CF"/>
    <w:rsid w:val="005E6C78"/>
    <w:rsid w:val="005E6FBB"/>
    <w:rsid w:val="005E70BE"/>
    <w:rsid w:val="005E764E"/>
    <w:rsid w:val="005E7DC3"/>
    <w:rsid w:val="005E7EC4"/>
    <w:rsid w:val="005E7F45"/>
    <w:rsid w:val="005F02AD"/>
    <w:rsid w:val="005F05D3"/>
    <w:rsid w:val="005F0945"/>
    <w:rsid w:val="005F0A19"/>
    <w:rsid w:val="005F0BA4"/>
    <w:rsid w:val="005F0CAF"/>
    <w:rsid w:val="005F0E20"/>
    <w:rsid w:val="005F0E2F"/>
    <w:rsid w:val="005F0EE3"/>
    <w:rsid w:val="005F12D4"/>
    <w:rsid w:val="005F12EB"/>
    <w:rsid w:val="005F130F"/>
    <w:rsid w:val="005F19FA"/>
    <w:rsid w:val="005F1A1C"/>
    <w:rsid w:val="005F1F98"/>
    <w:rsid w:val="005F202C"/>
    <w:rsid w:val="005F2740"/>
    <w:rsid w:val="005F28BA"/>
    <w:rsid w:val="005F28BE"/>
    <w:rsid w:val="005F2B06"/>
    <w:rsid w:val="005F2B61"/>
    <w:rsid w:val="005F2BA2"/>
    <w:rsid w:val="005F2CA8"/>
    <w:rsid w:val="005F2CF4"/>
    <w:rsid w:val="005F3156"/>
    <w:rsid w:val="005F3422"/>
    <w:rsid w:val="005F36B5"/>
    <w:rsid w:val="005F380D"/>
    <w:rsid w:val="005F38F4"/>
    <w:rsid w:val="005F3A69"/>
    <w:rsid w:val="005F3DCD"/>
    <w:rsid w:val="005F3EB9"/>
    <w:rsid w:val="005F3ECA"/>
    <w:rsid w:val="005F3EE7"/>
    <w:rsid w:val="005F3FC2"/>
    <w:rsid w:val="005F402A"/>
    <w:rsid w:val="005F4069"/>
    <w:rsid w:val="005F4221"/>
    <w:rsid w:val="005F4299"/>
    <w:rsid w:val="005F4671"/>
    <w:rsid w:val="005F4988"/>
    <w:rsid w:val="005F4A3B"/>
    <w:rsid w:val="005F4C04"/>
    <w:rsid w:val="005F4D0C"/>
    <w:rsid w:val="005F4E7E"/>
    <w:rsid w:val="005F4E87"/>
    <w:rsid w:val="005F5379"/>
    <w:rsid w:val="005F5424"/>
    <w:rsid w:val="005F556A"/>
    <w:rsid w:val="005F5915"/>
    <w:rsid w:val="005F59E3"/>
    <w:rsid w:val="005F5A41"/>
    <w:rsid w:val="005F5A56"/>
    <w:rsid w:val="005F5C31"/>
    <w:rsid w:val="005F603E"/>
    <w:rsid w:val="005F607C"/>
    <w:rsid w:val="005F616E"/>
    <w:rsid w:val="005F63E4"/>
    <w:rsid w:val="005F6937"/>
    <w:rsid w:val="005F6A9A"/>
    <w:rsid w:val="005F6D22"/>
    <w:rsid w:val="005F730B"/>
    <w:rsid w:val="005F79F3"/>
    <w:rsid w:val="005F7B56"/>
    <w:rsid w:val="005F7C48"/>
    <w:rsid w:val="005F7D33"/>
    <w:rsid w:val="005F7D53"/>
    <w:rsid w:val="005F7DF5"/>
    <w:rsid w:val="005F7EA4"/>
    <w:rsid w:val="005F7F49"/>
    <w:rsid w:val="0060055C"/>
    <w:rsid w:val="00600739"/>
    <w:rsid w:val="00600ACE"/>
    <w:rsid w:val="00600B46"/>
    <w:rsid w:val="00600B99"/>
    <w:rsid w:val="00600C8E"/>
    <w:rsid w:val="00600F0E"/>
    <w:rsid w:val="00601007"/>
    <w:rsid w:val="006012D0"/>
    <w:rsid w:val="00601542"/>
    <w:rsid w:val="006018F9"/>
    <w:rsid w:val="006019B0"/>
    <w:rsid w:val="00601A1B"/>
    <w:rsid w:val="00601CDE"/>
    <w:rsid w:val="00601E33"/>
    <w:rsid w:val="00601E37"/>
    <w:rsid w:val="00601FD0"/>
    <w:rsid w:val="006022D0"/>
    <w:rsid w:val="00602376"/>
    <w:rsid w:val="0060250F"/>
    <w:rsid w:val="006025E6"/>
    <w:rsid w:val="006026D1"/>
    <w:rsid w:val="00602A32"/>
    <w:rsid w:val="00602AF9"/>
    <w:rsid w:val="00602D40"/>
    <w:rsid w:val="00602FAD"/>
    <w:rsid w:val="00602FCB"/>
    <w:rsid w:val="00603017"/>
    <w:rsid w:val="00603139"/>
    <w:rsid w:val="006034FC"/>
    <w:rsid w:val="0060368B"/>
    <w:rsid w:val="00603718"/>
    <w:rsid w:val="00603745"/>
    <w:rsid w:val="00603A53"/>
    <w:rsid w:val="00603BBB"/>
    <w:rsid w:val="00603C47"/>
    <w:rsid w:val="00603CDB"/>
    <w:rsid w:val="00604010"/>
    <w:rsid w:val="00604082"/>
    <w:rsid w:val="0060409F"/>
    <w:rsid w:val="006041B3"/>
    <w:rsid w:val="006045FC"/>
    <w:rsid w:val="00604692"/>
    <w:rsid w:val="00604942"/>
    <w:rsid w:val="00604AC3"/>
    <w:rsid w:val="00604B7D"/>
    <w:rsid w:val="00604C5A"/>
    <w:rsid w:val="0060579C"/>
    <w:rsid w:val="006057F7"/>
    <w:rsid w:val="00605B56"/>
    <w:rsid w:val="00605C83"/>
    <w:rsid w:val="006065C1"/>
    <w:rsid w:val="00606710"/>
    <w:rsid w:val="00606C13"/>
    <w:rsid w:val="00606CA8"/>
    <w:rsid w:val="00607039"/>
    <w:rsid w:val="00607532"/>
    <w:rsid w:val="00607BC2"/>
    <w:rsid w:val="00607EB9"/>
    <w:rsid w:val="006100CE"/>
    <w:rsid w:val="006106DB"/>
    <w:rsid w:val="00610A37"/>
    <w:rsid w:val="00610A86"/>
    <w:rsid w:val="00610B5C"/>
    <w:rsid w:val="006111E7"/>
    <w:rsid w:val="00611276"/>
    <w:rsid w:val="00611421"/>
    <w:rsid w:val="0061148D"/>
    <w:rsid w:val="00611846"/>
    <w:rsid w:val="006118F6"/>
    <w:rsid w:val="006119C8"/>
    <w:rsid w:val="00611C77"/>
    <w:rsid w:val="00611E4E"/>
    <w:rsid w:val="00612436"/>
    <w:rsid w:val="0061261D"/>
    <w:rsid w:val="00612BE0"/>
    <w:rsid w:val="00612C1D"/>
    <w:rsid w:val="00612DA1"/>
    <w:rsid w:val="00612E6D"/>
    <w:rsid w:val="00612F90"/>
    <w:rsid w:val="00613391"/>
    <w:rsid w:val="00613397"/>
    <w:rsid w:val="00613456"/>
    <w:rsid w:val="00613461"/>
    <w:rsid w:val="006136FF"/>
    <w:rsid w:val="00613D3F"/>
    <w:rsid w:val="006140CB"/>
    <w:rsid w:val="006142EB"/>
    <w:rsid w:val="0061462C"/>
    <w:rsid w:val="006146E5"/>
    <w:rsid w:val="006147AB"/>
    <w:rsid w:val="00614953"/>
    <w:rsid w:val="00614BA1"/>
    <w:rsid w:val="00614D17"/>
    <w:rsid w:val="00614E36"/>
    <w:rsid w:val="00614F7F"/>
    <w:rsid w:val="0061523A"/>
    <w:rsid w:val="006156A4"/>
    <w:rsid w:val="0061599D"/>
    <w:rsid w:val="00615AAA"/>
    <w:rsid w:val="00615CFF"/>
    <w:rsid w:val="00615E50"/>
    <w:rsid w:val="006166CF"/>
    <w:rsid w:val="00616827"/>
    <w:rsid w:val="006168CB"/>
    <w:rsid w:val="00616979"/>
    <w:rsid w:val="00616A65"/>
    <w:rsid w:val="00616E52"/>
    <w:rsid w:val="00616FDF"/>
    <w:rsid w:val="00617315"/>
    <w:rsid w:val="00617715"/>
    <w:rsid w:val="00617B4A"/>
    <w:rsid w:val="00617CE3"/>
    <w:rsid w:val="00617E37"/>
    <w:rsid w:val="00617E68"/>
    <w:rsid w:val="00617F6C"/>
    <w:rsid w:val="00617FF3"/>
    <w:rsid w:val="0062072C"/>
    <w:rsid w:val="006207B9"/>
    <w:rsid w:val="00620DC4"/>
    <w:rsid w:val="006213C5"/>
    <w:rsid w:val="00621AB3"/>
    <w:rsid w:val="00621AD8"/>
    <w:rsid w:val="00621B9E"/>
    <w:rsid w:val="00621DE2"/>
    <w:rsid w:val="00621F1B"/>
    <w:rsid w:val="0062229C"/>
    <w:rsid w:val="006224B7"/>
    <w:rsid w:val="006226D0"/>
    <w:rsid w:val="006226D6"/>
    <w:rsid w:val="00622884"/>
    <w:rsid w:val="006228B3"/>
    <w:rsid w:val="006228D3"/>
    <w:rsid w:val="006228EC"/>
    <w:rsid w:val="006229F4"/>
    <w:rsid w:val="00622A39"/>
    <w:rsid w:val="00622D63"/>
    <w:rsid w:val="00622E36"/>
    <w:rsid w:val="00623469"/>
    <w:rsid w:val="0062362B"/>
    <w:rsid w:val="00623906"/>
    <w:rsid w:val="00623E25"/>
    <w:rsid w:val="00623ED8"/>
    <w:rsid w:val="006240FE"/>
    <w:rsid w:val="00624963"/>
    <w:rsid w:val="00624B20"/>
    <w:rsid w:val="00624CEB"/>
    <w:rsid w:val="00624ED9"/>
    <w:rsid w:val="006250AA"/>
    <w:rsid w:val="00625395"/>
    <w:rsid w:val="00625F4D"/>
    <w:rsid w:val="00625F8A"/>
    <w:rsid w:val="00626301"/>
    <w:rsid w:val="0062640D"/>
    <w:rsid w:val="00626628"/>
    <w:rsid w:val="0062689F"/>
    <w:rsid w:val="00626CE8"/>
    <w:rsid w:val="00626E03"/>
    <w:rsid w:val="00626EFF"/>
    <w:rsid w:val="00626FF5"/>
    <w:rsid w:val="0062777E"/>
    <w:rsid w:val="00627975"/>
    <w:rsid w:val="00627BF0"/>
    <w:rsid w:val="00627DCD"/>
    <w:rsid w:val="00627FBD"/>
    <w:rsid w:val="006303AA"/>
    <w:rsid w:val="006304D3"/>
    <w:rsid w:val="00630654"/>
    <w:rsid w:val="0063068B"/>
    <w:rsid w:val="0063085C"/>
    <w:rsid w:val="00630C61"/>
    <w:rsid w:val="00630E0B"/>
    <w:rsid w:val="00630EE5"/>
    <w:rsid w:val="00630FD8"/>
    <w:rsid w:val="00631251"/>
    <w:rsid w:val="0063168D"/>
    <w:rsid w:val="00631B16"/>
    <w:rsid w:val="00631BC9"/>
    <w:rsid w:val="00632241"/>
    <w:rsid w:val="006322C5"/>
    <w:rsid w:val="0063250A"/>
    <w:rsid w:val="006325ED"/>
    <w:rsid w:val="00632747"/>
    <w:rsid w:val="006329C8"/>
    <w:rsid w:val="00632F70"/>
    <w:rsid w:val="006330CF"/>
    <w:rsid w:val="006330EE"/>
    <w:rsid w:val="006331B9"/>
    <w:rsid w:val="006334EF"/>
    <w:rsid w:val="00633696"/>
    <w:rsid w:val="0063395A"/>
    <w:rsid w:val="006339A4"/>
    <w:rsid w:val="00633AF4"/>
    <w:rsid w:val="00633BF9"/>
    <w:rsid w:val="00633C11"/>
    <w:rsid w:val="00633C56"/>
    <w:rsid w:val="00633F2E"/>
    <w:rsid w:val="00633F7B"/>
    <w:rsid w:val="00633FCD"/>
    <w:rsid w:val="00634386"/>
    <w:rsid w:val="00634589"/>
    <w:rsid w:val="00634598"/>
    <w:rsid w:val="00634C69"/>
    <w:rsid w:val="00634DCF"/>
    <w:rsid w:val="00634FD4"/>
    <w:rsid w:val="00635251"/>
    <w:rsid w:val="006355CD"/>
    <w:rsid w:val="0063566F"/>
    <w:rsid w:val="00635B00"/>
    <w:rsid w:val="00635B84"/>
    <w:rsid w:val="00635BA3"/>
    <w:rsid w:val="00635E89"/>
    <w:rsid w:val="00635ED9"/>
    <w:rsid w:val="00636000"/>
    <w:rsid w:val="006363C7"/>
    <w:rsid w:val="00636637"/>
    <w:rsid w:val="00636AAE"/>
    <w:rsid w:val="00636B93"/>
    <w:rsid w:val="00636E41"/>
    <w:rsid w:val="00637684"/>
    <w:rsid w:val="00637A95"/>
    <w:rsid w:val="00637B53"/>
    <w:rsid w:val="00637BD5"/>
    <w:rsid w:val="00637F5B"/>
    <w:rsid w:val="0064027E"/>
    <w:rsid w:val="00640576"/>
    <w:rsid w:val="006405A5"/>
    <w:rsid w:val="00640DA8"/>
    <w:rsid w:val="00640FD4"/>
    <w:rsid w:val="00641639"/>
    <w:rsid w:val="006417F1"/>
    <w:rsid w:val="00641C57"/>
    <w:rsid w:val="00641D60"/>
    <w:rsid w:val="00641F4F"/>
    <w:rsid w:val="00641FA4"/>
    <w:rsid w:val="0064213B"/>
    <w:rsid w:val="00642141"/>
    <w:rsid w:val="0064233F"/>
    <w:rsid w:val="006424AB"/>
    <w:rsid w:val="006425A7"/>
    <w:rsid w:val="006426D9"/>
    <w:rsid w:val="00642C39"/>
    <w:rsid w:val="00642EDC"/>
    <w:rsid w:val="006430A7"/>
    <w:rsid w:val="0064332B"/>
    <w:rsid w:val="0064333F"/>
    <w:rsid w:val="0064336F"/>
    <w:rsid w:val="00643415"/>
    <w:rsid w:val="006434D5"/>
    <w:rsid w:val="00643814"/>
    <w:rsid w:val="00643B98"/>
    <w:rsid w:val="00643BB6"/>
    <w:rsid w:val="00643BF6"/>
    <w:rsid w:val="00643D28"/>
    <w:rsid w:val="006440BF"/>
    <w:rsid w:val="0064427A"/>
    <w:rsid w:val="0064453F"/>
    <w:rsid w:val="00644544"/>
    <w:rsid w:val="006448D8"/>
    <w:rsid w:val="00644AD4"/>
    <w:rsid w:val="00644DE9"/>
    <w:rsid w:val="00644E38"/>
    <w:rsid w:val="00644F22"/>
    <w:rsid w:val="006454AC"/>
    <w:rsid w:val="0064555F"/>
    <w:rsid w:val="00645C0D"/>
    <w:rsid w:val="00645EC0"/>
    <w:rsid w:val="006460FF"/>
    <w:rsid w:val="00646228"/>
    <w:rsid w:val="00646246"/>
    <w:rsid w:val="00646323"/>
    <w:rsid w:val="00646722"/>
    <w:rsid w:val="00646760"/>
    <w:rsid w:val="00646CFA"/>
    <w:rsid w:val="00646DFA"/>
    <w:rsid w:val="0064756B"/>
    <w:rsid w:val="006477FD"/>
    <w:rsid w:val="00647BE2"/>
    <w:rsid w:val="006500DD"/>
    <w:rsid w:val="006501D6"/>
    <w:rsid w:val="00650740"/>
    <w:rsid w:val="00650855"/>
    <w:rsid w:val="00650E9B"/>
    <w:rsid w:val="00650EA6"/>
    <w:rsid w:val="00651356"/>
    <w:rsid w:val="006515DC"/>
    <w:rsid w:val="006517E6"/>
    <w:rsid w:val="0065181B"/>
    <w:rsid w:val="00651B38"/>
    <w:rsid w:val="0065205C"/>
    <w:rsid w:val="006521D7"/>
    <w:rsid w:val="00652308"/>
    <w:rsid w:val="00652649"/>
    <w:rsid w:val="0065274C"/>
    <w:rsid w:val="00652883"/>
    <w:rsid w:val="00652BBB"/>
    <w:rsid w:val="00652D3C"/>
    <w:rsid w:val="00652E09"/>
    <w:rsid w:val="00652E62"/>
    <w:rsid w:val="00652ED0"/>
    <w:rsid w:val="006532C3"/>
    <w:rsid w:val="006532E1"/>
    <w:rsid w:val="0065357B"/>
    <w:rsid w:val="006537BB"/>
    <w:rsid w:val="00653A73"/>
    <w:rsid w:val="00653B78"/>
    <w:rsid w:val="00653E90"/>
    <w:rsid w:val="00653FCD"/>
    <w:rsid w:val="0065403F"/>
    <w:rsid w:val="006543B0"/>
    <w:rsid w:val="006543DD"/>
    <w:rsid w:val="00654661"/>
    <w:rsid w:val="00654732"/>
    <w:rsid w:val="00654A33"/>
    <w:rsid w:val="00654CC6"/>
    <w:rsid w:val="00655090"/>
    <w:rsid w:val="0065524E"/>
    <w:rsid w:val="006552BC"/>
    <w:rsid w:val="00655564"/>
    <w:rsid w:val="00655940"/>
    <w:rsid w:val="006559B0"/>
    <w:rsid w:val="00655C27"/>
    <w:rsid w:val="00655CEA"/>
    <w:rsid w:val="00655F11"/>
    <w:rsid w:val="0065618D"/>
    <w:rsid w:val="006561F8"/>
    <w:rsid w:val="006565A5"/>
    <w:rsid w:val="00656795"/>
    <w:rsid w:val="006568BA"/>
    <w:rsid w:val="00656B70"/>
    <w:rsid w:val="00656CE3"/>
    <w:rsid w:val="00656D3A"/>
    <w:rsid w:val="00657306"/>
    <w:rsid w:val="00657389"/>
    <w:rsid w:val="0065738D"/>
    <w:rsid w:val="0065753E"/>
    <w:rsid w:val="00657648"/>
    <w:rsid w:val="00657D45"/>
    <w:rsid w:val="0066012E"/>
    <w:rsid w:val="0066026A"/>
    <w:rsid w:val="00660623"/>
    <w:rsid w:val="00660A65"/>
    <w:rsid w:val="00660CFA"/>
    <w:rsid w:val="00660ECF"/>
    <w:rsid w:val="00660F9A"/>
    <w:rsid w:val="006612D5"/>
    <w:rsid w:val="006613F3"/>
    <w:rsid w:val="00661616"/>
    <w:rsid w:val="00661F59"/>
    <w:rsid w:val="00662245"/>
    <w:rsid w:val="00662513"/>
    <w:rsid w:val="006629FD"/>
    <w:rsid w:val="00662A62"/>
    <w:rsid w:val="00662C90"/>
    <w:rsid w:val="00662DC1"/>
    <w:rsid w:val="00662DCF"/>
    <w:rsid w:val="00662F76"/>
    <w:rsid w:val="0066337C"/>
    <w:rsid w:val="00663415"/>
    <w:rsid w:val="0066343A"/>
    <w:rsid w:val="00663754"/>
    <w:rsid w:val="006638E6"/>
    <w:rsid w:val="0066392F"/>
    <w:rsid w:val="00663A94"/>
    <w:rsid w:val="00663AE7"/>
    <w:rsid w:val="00663D6E"/>
    <w:rsid w:val="00663D81"/>
    <w:rsid w:val="0066415A"/>
    <w:rsid w:val="0066435B"/>
    <w:rsid w:val="006643B6"/>
    <w:rsid w:val="006646BA"/>
    <w:rsid w:val="00664CF9"/>
    <w:rsid w:val="00665157"/>
    <w:rsid w:val="006652EC"/>
    <w:rsid w:val="00665626"/>
    <w:rsid w:val="0066568F"/>
    <w:rsid w:val="006656E3"/>
    <w:rsid w:val="006658EE"/>
    <w:rsid w:val="006659B6"/>
    <w:rsid w:val="00665F03"/>
    <w:rsid w:val="0066609F"/>
    <w:rsid w:val="0066633E"/>
    <w:rsid w:val="006666D8"/>
    <w:rsid w:val="00666843"/>
    <w:rsid w:val="006668C1"/>
    <w:rsid w:val="00666A12"/>
    <w:rsid w:val="00666B33"/>
    <w:rsid w:val="00666BED"/>
    <w:rsid w:val="00666DDE"/>
    <w:rsid w:val="0066720C"/>
    <w:rsid w:val="00667478"/>
    <w:rsid w:val="00667481"/>
    <w:rsid w:val="00667514"/>
    <w:rsid w:val="006675B9"/>
    <w:rsid w:val="00667681"/>
    <w:rsid w:val="00667AA5"/>
    <w:rsid w:val="00667B35"/>
    <w:rsid w:val="00667B70"/>
    <w:rsid w:val="0067002E"/>
    <w:rsid w:val="006702C9"/>
    <w:rsid w:val="006705AA"/>
    <w:rsid w:val="00670668"/>
    <w:rsid w:val="0067072F"/>
    <w:rsid w:val="006708A0"/>
    <w:rsid w:val="00670A1E"/>
    <w:rsid w:val="00670E21"/>
    <w:rsid w:val="00671000"/>
    <w:rsid w:val="006717E8"/>
    <w:rsid w:val="0067194B"/>
    <w:rsid w:val="00671E5D"/>
    <w:rsid w:val="00671ED6"/>
    <w:rsid w:val="006720AF"/>
    <w:rsid w:val="006721DF"/>
    <w:rsid w:val="006723F1"/>
    <w:rsid w:val="006725A6"/>
    <w:rsid w:val="00672651"/>
    <w:rsid w:val="00672D15"/>
    <w:rsid w:val="00672D5E"/>
    <w:rsid w:val="00672F27"/>
    <w:rsid w:val="00673090"/>
    <w:rsid w:val="006730AF"/>
    <w:rsid w:val="006733C3"/>
    <w:rsid w:val="006734E8"/>
    <w:rsid w:val="006734FE"/>
    <w:rsid w:val="00673701"/>
    <w:rsid w:val="006738B1"/>
    <w:rsid w:val="006743DD"/>
    <w:rsid w:val="006745B2"/>
    <w:rsid w:val="0067483B"/>
    <w:rsid w:val="00674AD3"/>
    <w:rsid w:val="00674C56"/>
    <w:rsid w:val="00675467"/>
    <w:rsid w:val="006757A4"/>
    <w:rsid w:val="00675835"/>
    <w:rsid w:val="00675A5B"/>
    <w:rsid w:val="00675AF4"/>
    <w:rsid w:val="00675CDD"/>
    <w:rsid w:val="00675DEC"/>
    <w:rsid w:val="006764CB"/>
    <w:rsid w:val="00676874"/>
    <w:rsid w:val="00676882"/>
    <w:rsid w:val="00676AC1"/>
    <w:rsid w:val="00676E06"/>
    <w:rsid w:val="00676ED0"/>
    <w:rsid w:val="006771F3"/>
    <w:rsid w:val="00677223"/>
    <w:rsid w:val="00677766"/>
    <w:rsid w:val="00677853"/>
    <w:rsid w:val="0067789E"/>
    <w:rsid w:val="00677E01"/>
    <w:rsid w:val="00677E4E"/>
    <w:rsid w:val="00677FCA"/>
    <w:rsid w:val="0068000D"/>
    <w:rsid w:val="00680411"/>
    <w:rsid w:val="006804FB"/>
    <w:rsid w:val="006805C3"/>
    <w:rsid w:val="0068063D"/>
    <w:rsid w:val="00680894"/>
    <w:rsid w:val="00680CC0"/>
    <w:rsid w:val="00680EB5"/>
    <w:rsid w:val="00681441"/>
    <w:rsid w:val="006815F1"/>
    <w:rsid w:val="00681D55"/>
    <w:rsid w:val="006821E9"/>
    <w:rsid w:val="006821F4"/>
    <w:rsid w:val="00682255"/>
    <w:rsid w:val="0068249B"/>
    <w:rsid w:val="0068255E"/>
    <w:rsid w:val="0068270B"/>
    <w:rsid w:val="0068276E"/>
    <w:rsid w:val="0068280F"/>
    <w:rsid w:val="00682D99"/>
    <w:rsid w:val="00682F13"/>
    <w:rsid w:val="00682FFD"/>
    <w:rsid w:val="0068301F"/>
    <w:rsid w:val="006830FF"/>
    <w:rsid w:val="00683140"/>
    <w:rsid w:val="0068322A"/>
    <w:rsid w:val="00683242"/>
    <w:rsid w:val="0068394C"/>
    <w:rsid w:val="00683AAF"/>
    <w:rsid w:val="00684275"/>
    <w:rsid w:val="006843B6"/>
    <w:rsid w:val="006843F6"/>
    <w:rsid w:val="006844FB"/>
    <w:rsid w:val="0068463F"/>
    <w:rsid w:val="00684690"/>
    <w:rsid w:val="0068477A"/>
    <w:rsid w:val="0068488E"/>
    <w:rsid w:val="00684DAC"/>
    <w:rsid w:val="00685073"/>
    <w:rsid w:val="0068537C"/>
    <w:rsid w:val="00685505"/>
    <w:rsid w:val="00685566"/>
    <w:rsid w:val="00685C5C"/>
    <w:rsid w:val="00685E08"/>
    <w:rsid w:val="0068608E"/>
    <w:rsid w:val="006863B5"/>
    <w:rsid w:val="006864AC"/>
    <w:rsid w:val="006864B8"/>
    <w:rsid w:val="00686572"/>
    <w:rsid w:val="006865E5"/>
    <w:rsid w:val="00686C36"/>
    <w:rsid w:val="00686CE2"/>
    <w:rsid w:val="00686CF5"/>
    <w:rsid w:val="00686DBE"/>
    <w:rsid w:val="00687112"/>
    <w:rsid w:val="0068723D"/>
    <w:rsid w:val="006878E7"/>
    <w:rsid w:val="00687AD4"/>
    <w:rsid w:val="00687CBA"/>
    <w:rsid w:val="00687D52"/>
    <w:rsid w:val="00687E2F"/>
    <w:rsid w:val="00690320"/>
    <w:rsid w:val="006905FF"/>
    <w:rsid w:val="00690AAA"/>
    <w:rsid w:val="0069121A"/>
    <w:rsid w:val="0069129F"/>
    <w:rsid w:val="00691414"/>
    <w:rsid w:val="00691423"/>
    <w:rsid w:val="00691A52"/>
    <w:rsid w:val="00691ADD"/>
    <w:rsid w:val="00691CE7"/>
    <w:rsid w:val="00691E10"/>
    <w:rsid w:val="00691EAD"/>
    <w:rsid w:val="00691EEC"/>
    <w:rsid w:val="00691FC2"/>
    <w:rsid w:val="00692026"/>
    <w:rsid w:val="0069250F"/>
    <w:rsid w:val="00692554"/>
    <w:rsid w:val="00692662"/>
    <w:rsid w:val="00692674"/>
    <w:rsid w:val="006926EC"/>
    <w:rsid w:val="006927A5"/>
    <w:rsid w:val="00692C73"/>
    <w:rsid w:val="00692DBC"/>
    <w:rsid w:val="00692F10"/>
    <w:rsid w:val="006933BD"/>
    <w:rsid w:val="0069389B"/>
    <w:rsid w:val="00693B51"/>
    <w:rsid w:val="00693C9A"/>
    <w:rsid w:val="00693CF2"/>
    <w:rsid w:val="00694649"/>
    <w:rsid w:val="0069471E"/>
    <w:rsid w:val="00694796"/>
    <w:rsid w:val="00694AFC"/>
    <w:rsid w:val="00694DB3"/>
    <w:rsid w:val="00694E3E"/>
    <w:rsid w:val="00694E4C"/>
    <w:rsid w:val="00695176"/>
    <w:rsid w:val="006953CC"/>
    <w:rsid w:val="006956B0"/>
    <w:rsid w:val="006956B2"/>
    <w:rsid w:val="00695765"/>
    <w:rsid w:val="006958A3"/>
    <w:rsid w:val="006958B4"/>
    <w:rsid w:val="006958EC"/>
    <w:rsid w:val="00695EE6"/>
    <w:rsid w:val="006960CD"/>
    <w:rsid w:val="006964D9"/>
    <w:rsid w:val="0069652D"/>
    <w:rsid w:val="006966BC"/>
    <w:rsid w:val="0069676B"/>
    <w:rsid w:val="00696BF7"/>
    <w:rsid w:val="006970AF"/>
    <w:rsid w:val="006971B2"/>
    <w:rsid w:val="00697459"/>
    <w:rsid w:val="00697832"/>
    <w:rsid w:val="00697987"/>
    <w:rsid w:val="00697C40"/>
    <w:rsid w:val="00697FE2"/>
    <w:rsid w:val="006A0823"/>
    <w:rsid w:val="006A09EE"/>
    <w:rsid w:val="006A0A50"/>
    <w:rsid w:val="006A0AF5"/>
    <w:rsid w:val="006A0C6F"/>
    <w:rsid w:val="006A0D10"/>
    <w:rsid w:val="006A0DF3"/>
    <w:rsid w:val="006A0F06"/>
    <w:rsid w:val="006A0F85"/>
    <w:rsid w:val="006A0FF5"/>
    <w:rsid w:val="006A12A7"/>
    <w:rsid w:val="006A1429"/>
    <w:rsid w:val="006A1691"/>
    <w:rsid w:val="006A173D"/>
    <w:rsid w:val="006A17E3"/>
    <w:rsid w:val="006A22A9"/>
    <w:rsid w:val="006A22EB"/>
    <w:rsid w:val="006A298F"/>
    <w:rsid w:val="006A29A4"/>
    <w:rsid w:val="006A2A76"/>
    <w:rsid w:val="006A2E2F"/>
    <w:rsid w:val="006A3075"/>
    <w:rsid w:val="006A31DC"/>
    <w:rsid w:val="006A3282"/>
    <w:rsid w:val="006A335D"/>
    <w:rsid w:val="006A34B9"/>
    <w:rsid w:val="006A37EF"/>
    <w:rsid w:val="006A3A6B"/>
    <w:rsid w:val="006A3D2E"/>
    <w:rsid w:val="006A436D"/>
    <w:rsid w:val="006A44A0"/>
    <w:rsid w:val="006A455B"/>
    <w:rsid w:val="006A45B9"/>
    <w:rsid w:val="006A48FD"/>
    <w:rsid w:val="006A4ACE"/>
    <w:rsid w:val="006A4ED2"/>
    <w:rsid w:val="006A4F18"/>
    <w:rsid w:val="006A5069"/>
    <w:rsid w:val="006A5145"/>
    <w:rsid w:val="006A5169"/>
    <w:rsid w:val="006A52D7"/>
    <w:rsid w:val="006A534A"/>
    <w:rsid w:val="006A5623"/>
    <w:rsid w:val="006A5668"/>
    <w:rsid w:val="006A5722"/>
    <w:rsid w:val="006A5882"/>
    <w:rsid w:val="006A5A26"/>
    <w:rsid w:val="006A6038"/>
    <w:rsid w:val="006A604B"/>
    <w:rsid w:val="006A6321"/>
    <w:rsid w:val="006A6501"/>
    <w:rsid w:val="006A650C"/>
    <w:rsid w:val="006A69B7"/>
    <w:rsid w:val="006A6AC6"/>
    <w:rsid w:val="006A6ACB"/>
    <w:rsid w:val="006A6B38"/>
    <w:rsid w:val="006A6B51"/>
    <w:rsid w:val="006A6D11"/>
    <w:rsid w:val="006A7099"/>
    <w:rsid w:val="006A7387"/>
    <w:rsid w:val="006A753A"/>
    <w:rsid w:val="006A769A"/>
    <w:rsid w:val="006A788A"/>
    <w:rsid w:val="006A7FA5"/>
    <w:rsid w:val="006B0043"/>
    <w:rsid w:val="006B00D6"/>
    <w:rsid w:val="006B08D5"/>
    <w:rsid w:val="006B0C51"/>
    <w:rsid w:val="006B0DBC"/>
    <w:rsid w:val="006B124F"/>
    <w:rsid w:val="006B129C"/>
    <w:rsid w:val="006B17FC"/>
    <w:rsid w:val="006B1897"/>
    <w:rsid w:val="006B1AEE"/>
    <w:rsid w:val="006B1D60"/>
    <w:rsid w:val="006B1F9E"/>
    <w:rsid w:val="006B21AD"/>
    <w:rsid w:val="006B22F2"/>
    <w:rsid w:val="006B2571"/>
    <w:rsid w:val="006B276D"/>
    <w:rsid w:val="006B27DB"/>
    <w:rsid w:val="006B2AF5"/>
    <w:rsid w:val="006B2BE9"/>
    <w:rsid w:val="006B2DCB"/>
    <w:rsid w:val="006B2E36"/>
    <w:rsid w:val="006B2E76"/>
    <w:rsid w:val="006B343A"/>
    <w:rsid w:val="006B3467"/>
    <w:rsid w:val="006B35FA"/>
    <w:rsid w:val="006B3695"/>
    <w:rsid w:val="006B3761"/>
    <w:rsid w:val="006B3AF3"/>
    <w:rsid w:val="006B3EAF"/>
    <w:rsid w:val="006B442D"/>
    <w:rsid w:val="006B479F"/>
    <w:rsid w:val="006B4A46"/>
    <w:rsid w:val="006B4AB5"/>
    <w:rsid w:val="006B4BCF"/>
    <w:rsid w:val="006B4CAE"/>
    <w:rsid w:val="006B4CBE"/>
    <w:rsid w:val="006B4F94"/>
    <w:rsid w:val="006B5066"/>
    <w:rsid w:val="006B5142"/>
    <w:rsid w:val="006B5314"/>
    <w:rsid w:val="006B56BC"/>
    <w:rsid w:val="006B579C"/>
    <w:rsid w:val="006B5C82"/>
    <w:rsid w:val="006B5D01"/>
    <w:rsid w:val="006B5E16"/>
    <w:rsid w:val="006B6188"/>
    <w:rsid w:val="006B667B"/>
    <w:rsid w:val="006B6C63"/>
    <w:rsid w:val="006B6DC0"/>
    <w:rsid w:val="006B6E99"/>
    <w:rsid w:val="006B6EBB"/>
    <w:rsid w:val="006B6EFE"/>
    <w:rsid w:val="006B7000"/>
    <w:rsid w:val="006B704D"/>
    <w:rsid w:val="006B7152"/>
    <w:rsid w:val="006B7471"/>
    <w:rsid w:val="006B7717"/>
    <w:rsid w:val="006B78D3"/>
    <w:rsid w:val="006B78ED"/>
    <w:rsid w:val="006B7B18"/>
    <w:rsid w:val="006B7BB8"/>
    <w:rsid w:val="006B7E5C"/>
    <w:rsid w:val="006B7F2D"/>
    <w:rsid w:val="006B7F70"/>
    <w:rsid w:val="006B7FD7"/>
    <w:rsid w:val="006C0132"/>
    <w:rsid w:val="006C0A3B"/>
    <w:rsid w:val="006C0A94"/>
    <w:rsid w:val="006C0AEF"/>
    <w:rsid w:val="006C0B1A"/>
    <w:rsid w:val="006C0C05"/>
    <w:rsid w:val="006C1501"/>
    <w:rsid w:val="006C19D8"/>
    <w:rsid w:val="006C1B78"/>
    <w:rsid w:val="006C1B7E"/>
    <w:rsid w:val="006C1B85"/>
    <w:rsid w:val="006C2044"/>
    <w:rsid w:val="006C250F"/>
    <w:rsid w:val="006C26C1"/>
    <w:rsid w:val="006C28D0"/>
    <w:rsid w:val="006C2A8F"/>
    <w:rsid w:val="006C2F00"/>
    <w:rsid w:val="006C304D"/>
    <w:rsid w:val="006C35DB"/>
    <w:rsid w:val="006C3756"/>
    <w:rsid w:val="006C3833"/>
    <w:rsid w:val="006C3A56"/>
    <w:rsid w:val="006C3A88"/>
    <w:rsid w:val="006C3B60"/>
    <w:rsid w:val="006C3C24"/>
    <w:rsid w:val="006C3EA5"/>
    <w:rsid w:val="006C404F"/>
    <w:rsid w:val="006C4280"/>
    <w:rsid w:val="006C4376"/>
    <w:rsid w:val="006C43D4"/>
    <w:rsid w:val="006C4655"/>
    <w:rsid w:val="006C48FD"/>
    <w:rsid w:val="006C4B00"/>
    <w:rsid w:val="006C4C6D"/>
    <w:rsid w:val="006C509C"/>
    <w:rsid w:val="006C5222"/>
    <w:rsid w:val="006C5493"/>
    <w:rsid w:val="006C54A2"/>
    <w:rsid w:val="006C5601"/>
    <w:rsid w:val="006C57FF"/>
    <w:rsid w:val="006C59E3"/>
    <w:rsid w:val="006C5FEF"/>
    <w:rsid w:val="006C6009"/>
    <w:rsid w:val="006C60E7"/>
    <w:rsid w:val="006C618B"/>
    <w:rsid w:val="006C6419"/>
    <w:rsid w:val="006C66F4"/>
    <w:rsid w:val="006C67A2"/>
    <w:rsid w:val="006C6B8C"/>
    <w:rsid w:val="006C6E3A"/>
    <w:rsid w:val="006C6F23"/>
    <w:rsid w:val="006C70B2"/>
    <w:rsid w:val="006C7166"/>
    <w:rsid w:val="006C73D5"/>
    <w:rsid w:val="006C7516"/>
    <w:rsid w:val="006C7552"/>
    <w:rsid w:val="006C7615"/>
    <w:rsid w:val="006C762B"/>
    <w:rsid w:val="006C7935"/>
    <w:rsid w:val="006C7E9A"/>
    <w:rsid w:val="006C7EAA"/>
    <w:rsid w:val="006C7F5A"/>
    <w:rsid w:val="006C7F9A"/>
    <w:rsid w:val="006D0322"/>
    <w:rsid w:val="006D0387"/>
    <w:rsid w:val="006D03B3"/>
    <w:rsid w:val="006D064D"/>
    <w:rsid w:val="006D07F0"/>
    <w:rsid w:val="006D0A1E"/>
    <w:rsid w:val="006D11AA"/>
    <w:rsid w:val="006D150E"/>
    <w:rsid w:val="006D176C"/>
    <w:rsid w:val="006D1A92"/>
    <w:rsid w:val="006D1C2C"/>
    <w:rsid w:val="006D1E16"/>
    <w:rsid w:val="006D1F87"/>
    <w:rsid w:val="006D20C4"/>
    <w:rsid w:val="006D2374"/>
    <w:rsid w:val="006D241E"/>
    <w:rsid w:val="006D258E"/>
    <w:rsid w:val="006D285A"/>
    <w:rsid w:val="006D2973"/>
    <w:rsid w:val="006D2B20"/>
    <w:rsid w:val="006D2FCA"/>
    <w:rsid w:val="006D3022"/>
    <w:rsid w:val="006D3289"/>
    <w:rsid w:val="006D3E45"/>
    <w:rsid w:val="006D3EFC"/>
    <w:rsid w:val="006D3F21"/>
    <w:rsid w:val="006D4040"/>
    <w:rsid w:val="006D41F4"/>
    <w:rsid w:val="006D4318"/>
    <w:rsid w:val="006D433D"/>
    <w:rsid w:val="006D467E"/>
    <w:rsid w:val="006D484E"/>
    <w:rsid w:val="006D48C6"/>
    <w:rsid w:val="006D4A2F"/>
    <w:rsid w:val="006D4D55"/>
    <w:rsid w:val="006D5493"/>
    <w:rsid w:val="006D58CA"/>
    <w:rsid w:val="006D5A12"/>
    <w:rsid w:val="006D5C11"/>
    <w:rsid w:val="006D5E53"/>
    <w:rsid w:val="006D5E6F"/>
    <w:rsid w:val="006D6711"/>
    <w:rsid w:val="006D6746"/>
    <w:rsid w:val="006D6F5E"/>
    <w:rsid w:val="006D70FC"/>
    <w:rsid w:val="006D7152"/>
    <w:rsid w:val="006D74A0"/>
    <w:rsid w:val="006D7536"/>
    <w:rsid w:val="006D7886"/>
    <w:rsid w:val="006D7EEE"/>
    <w:rsid w:val="006E02E3"/>
    <w:rsid w:val="006E0435"/>
    <w:rsid w:val="006E073D"/>
    <w:rsid w:val="006E097A"/>
    <w:rsid w:val="006E09D9"/>
    <w:rsid w:val="006E0B5D"/>
    <w:rsid w:val="006E0C1D"/>
    <w:rsid w:val="006E0EF2"/>
    <w:rsid w:val="006E10EA"/>
    <w:rsid w:val="006E1228"/>
    <w:rsid w:val="006E1430"/>
    <w:rsid w:val="006E1CAA"/>
    <w:rsid w:val="006E1D58"/>
    <w:rsid w:val="006E1FD8"/>
    <w:rsid w:val="006E2330"/>
    <w:rsid w:val="006E2647"/>
    <w:rsid w:val="006E26B4"/>
    <w:rsid w:val="006E29B2"/>
    <w:rsid w:val="006E2BAB"/>
    <w:rsid w:val="006E2E24"/>
    <w:rsid w:val="006E3084"/>
    <w:rsid w:val="006E31AC"/>
    <w:rsid w:val="006E32CC"/>
    <w:rsid w:val="006E3321"/>
    <w:rsid w:val="006E343A"/>
    <w:rsid w:val="006E3442"/>
    <w:rsid w:val="006E370E"/>
    <w:rsid w:val="006E388A"/>
    <w:rsid w:val="006E3BF0"/>
    <w:rsid w:val="006E3DFB"/>
    <w:rsid w:val="006E3F95"/>
    <w:rsid w:val="006E478C"/>
    <w:rsid w:val="006E4934"/>
    <w:rsid w:val="006E4C30"/>
    <w:rsid w:val="006E5300"/>
    <w:rsid w:val="006E535C"/>
    <w:rsid w:val="006E53DD"/>
    <w:rsid w:val="006E54F5"/>
    <w:rsid w:val="006E57C4"/>
    <w:rsid w:val="006E59E3"/>
    <w:rsid w:val="006E5FC9"/>
    <w:rsid w:val="006E62BB"/>
    <w:rsid w:val="006E6365"/>
    <w:rsid w:val="006E6384"/>
    <w:rsid w:val="006E63B2"/>
    <w:rsid w:val="006E6426"/>
    <w:rsid w:val="006E6747"/>
    <w:rsid w:val="006E681E"/>
    <w:rsid w:val="006E6D23"/>
    <w:rsid w:val="006E747F"/>
    <w:rsid w:val="006E75CA"/>
    <w:rsid w:val="006E7791"/>
    <w:rsid w:val="006E78DC"/>
    <w:rsid w:val="006E7A66"/>
    <w:rsid w:val="006E7A91"/>
    <w:rsid w:val="006E7B4F"/>
    <w:rsid w:val="006E7FBB"/>
    <w:rsid w:val="006F0901"/>
    <w:rsid w:val="006F095F"/>
    <w:rsid w:val="006F0C69"/>
    <w:rsid w:val="006F0EE3"/>
    <w:rsid w:val="006F1145"/>
    <w:rsid w:val="006F12A8"/>
    <w:rsid w:val="006F136D"/>
    <w:rsid w:val="006F17A1"/>
    <w:rsid w:val="006F1A95"/>
    <w:rsid w:val="006F1FE7"/>
    <w:rsid w:val="006F21E0"/>
    <w:rsid w:val="006F2359"/>
    <w:rsid w:val="006F2437"/>
    <w:rsid w:val="006F24EC"/>
    <w:rsid w:val="006F253E"/>
    <w:rsid w:val="006F25CF"/>
    <w:rsid w:val="006F2B7A"/>
    <w:rsid w:val="006F2C4F"/>
    <w:rsid w:val="006F2E10"/>
    <w:rsid w:val="006F2E2C"/>
    <w:rsid w:val="006F2E79"/>
    <w:rsid w:val="006F3062"/>
    <w:rsid w:val="006F341C"/>
    <w:rsid w:val="006F3675"/>
    <w:rsid w:val="006F36A7"/>
    <w:rsid w:val="006F3701"/>
    <w:rsid w:val="006F3D8E"/>
    <w:rsid w:val="006F3ED3"/>
    <w:rsid w:val="006F4093"/>
    <w:rsid w:val="006F410A"/>
    <w:rsid w:val="006F48DA"/>
    <w:rsid w:val="006F4AD9"/>
    <w:rsid w:val="006F4D7E"/>
    <w:rsid w:val="006F4EA2"/>
    <w:rsid w:val="006F5261"/>
    <w:rsid w:val="006F5369"/>
    <w:rsid w:val="006F5464"/>
    <w:rsid w:val="006F54B8"/>
    <w:rsid w:val="006F551D"/>
    <w:rsid w:val="006F5567"/>
    <w:rsid w:val="006F59B2"/>
    <w:rsid w:val="006F5C27"/>
    <w:rsid w:val="006F5C82"/>
    <w:rsid w:val="006F5D73"/>
    <w:rsid w:val="006F5E44"/>
    <w:rsid w:val="006F5E94"/>
    <w:rsid w:val="006F6ADA"/>
    <w:rsid w:val="006F6B4E"/>
    <w:rsid w:val="006F6C42"/>
    <w:rsid w:val="006F7002"/>
    <w:rsid w:val="006F7177"/>
    <w:rsid w:val="006F7327"/>
    <w:rsid w:val="006F78AB"/>
    <w:rsid w:val="006F7B00"/>
    <w:rsid w:val="006F7E58"/>
    <w:rsid w:val="006F7E6B"/>
    <w:rsid w:val="006F7F65"/>
    <w:rsid w:val="006F7F95"/>
    <w:rsid w:val="0070023B"/>
    <w:rsid w:val="007003F5"/>
    <w:rsid w:val="00700408"/>
    <w:rsid w:val="0070044E"/>
    <w:rsid w:val="00700451"/>
    <w:rsid w:val="007004FA"/>
    <w:rsid w:val="00700609"/>
    <w:rsid w:val="007006F9"/>
    <w:rsid w:val="0070096F"/>
    <w:rsid w:val="007009A1"/>
    <w:rsid w:val="007010B8"/>
    <w:rsid w:val="00701582"/>
    <w:rsid w:val="00701708"/>
    <w:rsid w:val="00701712"/>
    <w:rsid w:val="00701713"/>
    <w:rsid w:val="00701C6C"/>
    <w:rsid w:val="00701D04"/>
    <w:rsid w:val="00702114"/>
    <w:rsid w:val="007024C9"/>
    <w:rsid w:val="0070293D"/>
    <w:rsid w:val="007029C4"/>
    <w:rsid w:val="00702A4A"/>
    <w:rsid w:val="00703160"/>
    <w:rsid w:val="00703241"/>
    <w:rsid w:val="0070361E"/>
    <w:rsid w:val="007037B0"/>
    <w:rsid w:val="00703AC0"/>
    <w:rsid w:val="00703BB7"/>
    <w:rsid w:val="00703BFF"/>
    <w:rsid w:val="00704747"/>
    <w:rsid w:val="00704898"/>
    <w:rsid w:val="00704B05"/>
    <w:rsid w:val="00704BF1"/>
    <w:rsid w:val="00704C8E"/>
    <w:rsid w:val="00704D0C"/>
    <w:rsid w:val="007050F9"/>
    <w:rsid w:val="00705370"/>
    <w:rsid w:val="0070538A"/>
    <w:rsid w:val="007053F7"/>
    <w:rsid w:val="00705462"/>
    <w:rsid w:val="00705AFE"/>
    <w:rsid w:val="00705F72"/>
    <w:rsid w:val="007061A4"/>
    <w:rsid w:val="007061D1"/>
    <w:rsid w:val="00706218"/>
    <w:rsid w:val="00706281"/>
    <w:rsid w:val="007065DC"/>
    <w:rsid w:val="00706685"/>
    <w:rsid w:val="007066B3"/>
    <w:rsid w:val="00706835"/>
    <w:rsid w:val="00706A5C"/>
    <w:rsid w:val="00706A73"/>
    <w:rsid w:val="00706A99"/>
    <w:rsid w:val="00706BC4"/>
    <w:rsid w:val="00706C9C"/>
    <w:rsid w:val="00706CEA"/>
    <w:rsid w:val="00706D29"/>
    <w:rsid w:val="00706E5E"/>
    <w:rsid w:val="007074EB"/>
    <w:rsid w:val="00707552"/>
    <w:rsid w:val="00707739"/>
    <w:rsid w:val="00707A39"/>
    <w:rsid w:val="00707AD5"/>
    <w:rsid w:val="00707E46"/>
    <w:rsid w:val="00710089"/>
    <w:rsid w:val="0071018E"/>
    <w:rsid w:val="00710502"/>
    <w:rsid w:val="00710858"/>
    <w:rsid w:val="00710CB5"/>
    <w:rsid w:val="00710E0A"/>
    <w:rsid w:val="00710E73"/>
    <w:rsid w:val="0071105C"/>
    <w:rsid w:val="007110A1"/>
    <w:rsid w:val="00711152"/>
    <w:rsid w:val="007111BC"/>
    <w:rsid w:val="00711773"/>
    <w:rsid w:val="007117D2"/>
    <w:rsid w:val="00711820"/>
    <w:rsid w:val="00711B5B"/>
    <w:rsid w:val="00711E8C"/>
    <w:rsid w:val="00712188"/>
    <w:rsid w:val="007124AF"/>
    <w:rsid w:val="0071252C"/>
    <w:rsid w:val="00712541"/>
    <w:rsid w:val="007125E9"/>
    <w:rsid w:val="00712648"/>
    <w:rsid w:val="007126A8"/>
    <w:rsid w:val="0071296E"/>
    <w:rsid w:val="00712CC7"/>
    <w:rsid w:val="00712E8C"/>
    <w:rsid w:val="00712EC1"/>
    <w:rsid w:val="00712F2D"/>
    <w:rsid w:val="00713213"/>
    <w:rsid w:val="007134F8"/>
    <w:rsid w:val="007136BF"/>
    <w:rsid w:val="00713855"/>
    <w:rsid w:val="00713937"/>
    <w:rsid w:val="00713A02"/>
    <w:rsid w:val="00713B7A"/>
    <w:rsid w:val="00713CC8"/>
    <w:rsid w:val="00713D7D"/>
    <w:rsid w:val="00713E31"/>
    <w:rsid w:val="00713FD1"/>
    <w:rsid w:val="00714142"/>
    <w:rsid w:val="00714277"/>
    <w:rsid w:val="007143A0"/>
    <w:rsid w:val="007149C5"/>
    <w:rsid w:val="00714C31"/>
    <w:rsid w:val="00714DC6"/>
    <w:rsid w:val="007156F5"/>
    <w:rsid w:val="00715972"/>
    <w:rsid w:val="00716021"/>
    <w:rsid w:val="00716269"/>
    <w:rsid w:val="0071657B"/>
    <w:rsid w:val="007166F2"/>
    <w:rsid w:val="0071670F"/>
    <w:rsid w:val="00716965"/>
    <w:rsid w:val="00716A93"/>
    <w:rsid w:val="00716C2C"/>
    <w:rsid w:val="00716C47"/>
    <w:rsid w:val="00716DE0"/>
    <w:rsid w:val="007170CF"/>
    <w:rsid w:val="007170F6"/>
    <w:rsid w:val="00717101"/>
    <w:rsid w:val="00717563"/>
    <w:rsid w:val="007178EE"/>
    <w:rsid w:val="00717A33"/>
    <w:rsid w:val="00717A59"/>
    <w:rsid w:val="00717A5E"/>
    <w:rsid w:val="00717B10"/>
    <w:rsid w:val="00717C73"/>
    <w:rsid w:val="00717E24"/>
    <w:rsid w:val="0072030C"/>
    <w:rsid w:val="0072030F"/>
    <w:rsid w:val="00720386"/>
    <w:rsid w:val="00720396"/>
    <w:rsid w:val="00720662"/>
    <w:rsid w:val="007206D7"/>
    <w:rsid w:val="00720C3C"/>
    <w:rsid w:val="00721058"/>
    <w:rsid w:val="007215EA"/>
    <w:rsid w:val="00721837"/>
    <w:rsid w:val="00721A3F"/>
    <w:rsid w:val="00721BA9"/>
    <w:rsid w:val="0072202E"/>
    <w:rsid w:val="007220DA"/>
    <w:rsid w:val="00722927"/>
    <w:rsid w:val="00722EDA"/>
    <w:rsid w:val="00722FDF"/>
    <w:rsid w:val="0072346E"/>
    <w:rsid w:val="00723558"/>
    <w:rsid w:val="0072389A"/>
    <w:rsid w:val="00723932"/>
    <w:rsid w:val="00723A7E"/>
    <w:rsid w:val="00723CB9"/>
    <w:rsid w:val="00723FDB"/>
    <w:rsid w:val="007247A0"/>
    <w:rsid w:val="00724832"/>
    <w:rsid w:val="007248F1"/>
    <w:rsid w:val="007249A1"/>
    <w:rsid w:val="00724DB5"/>
    <w:rsid w:val="00725180"/>
    <w:rsid w:val="00725251"/>
    <w:rsid w:val="0072529A"/>
    <w:rsid w:val="00725450"/>
    <w:rsid w:val="00725705"/>
    <w:rsid w:val="00725964"/>
    <w:rsid w:val="00725AC6"/>
    <w:rsid w:val="00725B37"/>
    <w:rsid w:val="00725B57"/>
    <w:rsid w:val="00725F94"/>
    <w:rsid w:val="00726045"/>
    <w:rsid w:val="0072604B"/>
    <w:rsid w:val="007266B2"/>
    <w:rsid w:val="007267B4"/>
    <w:rsid w:val="007269C2"/>
    <w:rsid w:val="00726AFB"/>
    <w:rsid w:val="00726DA8"/>
    <w:rsid w:val="0072731E"/>
    <w:rsid w:val="0072735D"/>
    <w:rsid w:val="00727854"/>
    <w:rsid w:val="00727A43"/>
    <w:rsid w:val="00727BB7"/>
    <w:rsid w:val="00727F7F"/>
    <w:rsid w:val="00727F95"/>
    <w:rsid w:val="00730099"/>
    <w:rsid w:val="00730306"/>
    <w:rsid w:val="007303EA"/>
    <w:rsid w:val="007304D8"/>
    <w:rsid w:val="00730567"/>
    <w:rsid w:val="00730959"/>
    <w:rsid w:val="0073096E"/>
    <w:rsid w:val="00730B57"/>
    <w:rsid w:val="00730BA9"/>
    <w:rsid w:val="00730D19"/>
    <w:rsid w:val="007313E3"/>
    <w:rsid w:val="0073162C"/>
    <w:rsid w:val="007316E0"/>
    <w:rsid w:val="00732107"/>
    <w:rsid w:val="0073210F"/>
    <w:rsid w:val="00732164"/>
    <w:rsid w:val="007326B6"/>
    <w:rsid w:val="00733190"/>
    <w:rsid w:val="0073363F"/>
    <w:rsid w:val="00733704"/>
    <w:rsid w:val="007338EC"/>
    <w:rsid w:val="00733A67"/>
    <w:rsid w:val="00733DC6"/>
    <w:rsid w:val="007340DE"/>
    <w:rsid w:val="00734112"/>
    <w:rsid w:val="007341A9"/>
    <w:rsid w:val="007343BD"/>
    <w:rsid w:val="007343D2"/>
    <w:rsid w:val="007343E8"/>
    <w:rsid w:val="007343F9"/>
    <w:rsid w:val="007347A4"/>
    <w:rsid w:val="00735223"/>
    <w:rsid w:val="00735235"/>
    <w:rsid w:val="0073548E"/>
    <w:rsid w:val="00735791"/>
    <w:rsid w:val="00735793"/>
    <w:rsid w:val="0073581B"/>
    <w:rsid w:val="00735846"/>
    <w:rsid w:val="0073588F"/>
    <w:rsid w:val="00735B68"/>
    <w:rsid w:val="00735DF5"/>
    <w:rsid w:val="00736585"/>
    <w:rsid w:val="007369FE"/>
    <w:rsid w:val="00736A26"/>
    <w:rsid w:val="00736F29"/>
    <w:rsid w:val="0073702B"/>
    <w:rsid w:val="007370DB"/>
    <w:rsid w:val="007376CA"/>
    <w:rsid w:val="00737745"/>
    <w:rsid w:val="0073797D"/>
    <w:rsid w:val="00737AEC"/>
    <w:rsid w:val="00737C8A"/>
    <w:rsid w:val="00737E13"/>
    <w:rsid w:val="00737E5A"/>
    <w:rsid w:val="00737FED"/>
    <w:rsid w:val="00740674"/>
    <w:rsid w:val="00740E4D"/>
    <w:rsid w:val="007412CC"/>
    <w:rsid w:val="00741576"/>
    <w:rsid w:val="007419EC"/>
    <w:rsid w:val="00741D74"/>
    <w:rsid w:val="00741EB7"/>
    <w:rsid w:val="00742119"/>
    <w:rsid w:val="0074219C"/>
    <w:rsid w:val="00742318"/>
    <w:rsid w:val="00742441"/>
    <w:rsid w:val="00742A0E"/>
    <w:rsid w:val="00742D4D"/>
    <w:rsid w:val="00742EAD"/>
    <w:rsid w:val="007437D3"/>
    <w:rsid w:val="00743827"/>
    <w:rsid w:val="007438E1"/>
    <w:rsid w:val="007439BA"/>
    <w:rsid w:val="00743A75"/>
    <w:rsid w:val="00743B57"/>
    <w:rsid w:val="00743BF3"/>
    <w:rsid w:val="00743D5E"/>
    <w:rsid w:val="00743DC2"/>
    <w:rsid w:val="007445A2"/>
    <w:rsid w:val="00744A46"/>
    <w:rsid w:val="00744AEA"/>
    <w:rsid w:val="0074504A"/>
    <w:rsid w:val="00745099"/>
    <w:rsid w:val="0074511A"/>
    <w:rsid w:val="0074511D"/>
    <w:rsid w:val="0074525C"/>
    <w:rsid w:val="00745438"/>
    <w:rsid w:val="007456CC"/>
    <w:rsid w:val="0074581C"/>
    <w:rsid w:val="007459CF"/>
    <w:rsid w:val="00745A6B"/>
    <w:rsid w:val="00745CFE"/>
    <w:rsid w:val="00745FC4"/>
    <w:rsid w:val="00746732"/>
    <w:rsid w:val="00746B0C"/>
    <w:rsid w:val="00747026"/>
    <w:rsid w:val="00747057"/>
    <w:rsid w:val="00747227"/>
    <w:rsid w:val="007472DE"/>
    <w:rsid w:val="00747322"/>
    <w:rsid w:val="0074745D"/>
    <w:rsid w:val="00747468"/>
    <w:rsid w:val="007476A5"/>
    <w:rsid w:val="00747814"/>
    <w:rsid w:val="00747C1D"/>
    <w:rsid w:val="00747C89"/>
    <w:rsid w:val="00747DCE"/>
    <w:rsid w:val="00747EA3"/>
    <w:rsid w:val="00750039"/>
    <w:rsid w:val="0075012E"/>
    <w:rsid w:val="007503CF"/>
    <w:rsid w:val="00750948"/>
    <w:rsid w:val="00750AA1"/>
    <w:rsid w:val="00750AA4"/>
    <w:rsid w:val="00751030"/>
    <w:rsid w:val="007516E5"/>
    <w:rsid w:val="0075172E"/>
    <w:rsid w:val="00751869"/>
    <w:rsid w:val="00751966"/>
    <w:rsid w:val="00751BFC"/>
    <w:rsid w:val="00751C49"/>
    <w:rsid w:val="00751CFB"/>
    <w:rsid w:val="00751E34"/>
    <w:rsid w:val="00751F0E"/>
    <w:rsid w:val="0075220D"/>
    <w:rsid w:val="0075239B"/>
    <w:rsid w:val="00752850"/>
    <w:rsid w:val="007529DB"/>
    <w:rsid w:val="007529DE"/>
    <w:rsid w:val="00752B73"/>
    <w:rsid w:val="00752C73"/>
    <w:rsid w:val="00753090"/>
    <w:rsid w:val="00753095"/>
    <w:rsid w:val="0075334E"/>
    <w:rsid w:val="0075348C"/>
    <w:rsid w:val="00753873"/>
    <w:rsid w:val="00753BDE"/>
    <w:rsid w:val="00753C83"/>
    <w:rsid w:val="00753D6C"/>
    <w:rsid w:val="00753FEE"/>
    <w:rsid w:val="007547DB"/>
    <w:rsid w:val="00754A08"/>
    <w:rsid w:val="00754AC3"/>
    <w:rsid w:val="00754F69"/>
    <w:rsid w:val="007552B1"/>
    <w:rsid w:val="007553DB"/>
    <w:rsid w:val="007553FE"/>
    <w:rsid w:val="00755420"/>
    <w:rsid w:val="00755493"/>
    <w:rsid w:val="0075561E"/>
    <w:rsid w:val="00755667"/>
    <w:rsid w:val="00755A00"/>
    <w:rsid w:val="00755EEA"/>
    <w:rsid w:val="007564A1"/>
    <w:rsid w:val="00756609"/>
    <w:rsid w:val="007566E5"/>
    <w:rsid w:val="00756749"/>
    <w:rsid w:val="007575F0"/>
    <w:rsid w:val="0075774D"/>
    <w:rsid w:val="00757826"/>
    <w:rsid w:val="007578C2"/>
    <w:rsid w:val="0075798E"/>
    <w:rsid w:val="007579F2"/>
    <w:rsid w:val="00757B64"/>
    <w:rsid w:val="00760118"/>
    <w:rsid w:val="007602BD"/>
    <w:rsid w:val="007602CA"/>
    <w:rsid w:val="00760327"/>
    <w:rsid w:val="007603CD"/>
    <w:rsid w:val="00760422"/>
    <w:rsid w:val="0076043C"/>
    <w:rsid w:val="0076048E"/>
    <w:rsid w:val="00760A80"/>
    <w:rsid w:val="00760AAD"/>
    <w:rsid w:val="00760BD9"/>
    <w:rsid w:val="00760C43"/>
    <w:rsid w:val="00760CC1"/>
    <w:rsid w:val="00760F2B"/>
    <w:rsid w:val="00760FB8"/>
    <w:rsid w:val="00761217"/>
    <w:rsid w:val="0076126A"/>
    <w:rsid w:val="00761345"/>
    <w:rsid w:val="00761477"/>
    <w:rsid w:val="00761FEE"/>
    <w:rsid w:val="00762032"/>
    <w:rsid w:val="00762058"/>
    <w:rsid w:val="00762204"/>
    <w:rsid w:val="00762B3A"/>
    <w:rsid w:val="00762C0D"/>
    <w:rsid w:val="00763249"/>
    <w:rsid w:val="0076330E"/>
    <w:rsid w:val="0076398D"/>
    <w:rsid w:val="00763A03"/>
    <w:rsid w:val="00763D14"/>
    <w:rsid w:val="00763DEC"/>
    <w:rsid w:val="007644EE"/>
    <w:rsid w:val="00764503"/>
    <w:rsid w:val="0076484A"/>
    <w:rsid w:val="0076499F"/>
    <w:rsid w:val="00764FEF"/>
    <w:rsid w:val="007650CA"/>
    <w:rsid w:val="007650D5"/>
    <w:rsid w:val="007655B8"/>
    <w:rsid w:val="0076562F"/>
    <w:rsid w:val="007656A2"/>
    <w:rsid w:val="00765ABE"/>
    <w:rsid w:val="00765B06"/>
    <w:rsid w:val="00765E73"/>
    <w:rsid w:val="00766352"/>
    <w:rsid w:val="00766434"/>
    <w:rsid w:val="00766E63"/>
    <w:rsid w:val="007673C7"/>
    <w:rsid w:val="00767964"/>
    <w:rsid w:val="007679C6"/>
    <w:rsid w:val="00767D6D"/>
    <w:rsid w:val="00770608"/>
    <w:rsid w:val="0077060C"/>
    <w:rsid w:val="00770D4E"/>
    <w:rsid w:val="007711CA"/>
    <w:rsid w:val="0077139B"/>
    <w:rsid w:val="0077173D"/>
    <w:rsid w:val="00771900"/>
    <w:rsid w:val="00771D4C"/>
    <w:rsid w:val="007720B0"/>
    <w:rsid w:val="00772180"/>
    <w:rsid w:val="0077218B"/>
    <w:rsid w:val="007722E4"/>
    <w:rsid w:val="00772B4E"/>
    <w:rsid w:val="00772BBF"/>
    <w:rsid w:val="00772ED7"/>
    <w:rsid w:val="00773128"/>
    <w:rsid w:val="0077326D"/>
    <w:rsid w:val="0077340E"/>
    <w:rsid w:val="007734AC"/>
    <w:rsid w:val="00773547"/>
    <w:rsid w:val="00773645"/>
    <w:rsid w:val="00773793"/>
    <w:rsid w:val="007737AA"/>
    <w:rsid w:val="007738FF"/>
    <w:rsid w:val="00773947"/>
    <w:rsid w:val="0077395D"/>
    <w:rsid w:val="0077397A"/>
    <w:rsid w:val="00773A43"/>
    <w:rsid w:val="00773E0A"/>
    <w:rsid w:val="007740BC"/>
    <w:rsid w:val="007740D1"/>
    <w:rsid w:val="007741DE"/>
    <w:rsid w:val="0077445F"/>
    <w:rsid w:val="00774713"/>
    <w:rsid w:val="007747FF"/>
    <w:rsid w:val="0077487B"/>
    <w:rsid w:val="00774D8E"/>
    <w:rsid w:val="00775419"/>
    <w:rsid w:val="00775512"/>
    <w:rsid w:val="0077573C"/>
    <w:rsid w:val="00775C49"/>
    <w:rsid w:val="00775DEA"/>
    <w:rsid w:val="00775F81"/>
    <w:rsid w:val="007761FA"/>
    <w:rsid w:val="007762A6"/>
    <w:rsid w:val="007768DC"/>
    <w:rsid w:val="00776983"/>
    <w:rsid w:val="00776997"/>
    <w:rsid w:val="00776B35"/>
    <w:rsid w:val="00776C98"/>
    <w:rsid w:val="00776D95"/>
    <w:rsid w:val="0077767B"/>
    <w:rsid w:val="007779B7"/>
    <w:rsid w:val="00777AF3"/>
    <w:rsid w:val="00777C82"/>
    <w:rsid w:val="0078054A"/>
    <w:rsid w:val="007805EC"/>
    <w:rsid w:val="007806E7"/>
    <w:rsid w:val="007816E3"/>
    <w:rsid w:val="00781849"/>
    <w:rsid w:val="00781954"/>
    <w:rsid w:val="00781B4D"/>
    <w:rsid w:val="00781F46"/>
    <w:rsid w:val="00782059"/>
    <w:rsid w:val="0078208F"/>
    <w:rsid w:val="007820ED"/>
    <w:rsid w:val="007822B6"/>
    <w:rsid w:val="00782376"/>
    <w:rsid w:val="00782583"/>
    <w:rsid w:val="007825EF"/>
    <w:rsid w:val="00782B5E"/>
    <w:rsid w:val="00782E18"/>
    <w:rsid w:val="0078301C"/>
    <w:rsid w:val="0078304B"/>
    <w:rsid w:val="00783167"/>
    <w:rsid w:val="007833AB"/>
    <w:rsid w:val="0078368D"/>
    <w:rsid w:val="007838B4"/>
    <w:rsid w:val="0078394F"/>
    <w:rsid w:val="00783D9A"/>
    <w:rsid w:val="00783DF2"/>
    <w:rsid w:val="00783FE2"/>
    <w:rsid w:val="007840BA"/>
    <w:rsid w:val="00784D46"/>
    <w:rsid w:val="00785395"/>
    <w:rsid w:val="00785624"/>
    <w:rsid w:val="00785B72"/>
    <w:rsid w:val="00785D2C"/>
    <w:rsid w:val="00785D7C"/>
    <w:rsid w:val="00785F0E"/>
    <w:rsid w:val="00785FEE"/>
    <w:rsid w:val="00786220"/>
    <w:rsid w:val="007863D7"/>
    <w:rsid w:val="00786432"/>
    <w:rsid w:val="007865E1"/>
    <w:rsid w:val="00786709"/>
    <w:rsid w:val="0078682D"/>
    <w:rsid w:val="00786C54"/>
    <w:rsid w:val="00786CFB"/>
    <w:rsid w:val="00786E09"/>
    <w:rsid w:val="00787214"/>
    <w:rsid w:val="007873B6"/>
    <w:rsid w:val="007873F4"/>
    <w:rsid w:val="007874B2"/>
    <w:rsid w:val="007874EF"/>
    <w:rsid w:val="00787600"/>
    <w:rsid w:val="00787887"/>
    <w:rsid w:val="00787A69"/>
    <w:rsid w:val="00787BC4"/>
    <w:rsid w:val="00787D01"/>
    <w:rsid w:val="00787ECE"/>
    <w:rsid w:val="00787EEE"/>
    <w:rsid w:val="00787FC4"/>
    <w:rsid w:val="00787FE6"/>
    <w:rsid w:val="00790008"/>
    <w:rsid w:val="007901CE"/>
    <w:rsid w:val="007901FB"/>
    <w:rsid w:val="00790759"/>
    <w:rsid w:val="00790A18"/>
    <w:rsid w:val="00790A90"/>
    <w:rsid w:val="00790B6E"/>
    <w:rsid w:val="00790C99"/>
    <w:rsid w:val="00790CE5"/>
    <w:rsid w:val="00790D42"/>
    <w:rsid w:val="00790DA4"/>
    <w:rsid w:val="00790E5B"/>
    <w:rsid w:val="007911D2"/>
    <w:rsid w:val="007912FD"/>
    <w:rsid w:val="0079132C"/>
    <w:rsid w:val="007913E1"/>
    <w:rsid w:val="0079152B"/>
    <w:rsid w:val="007917BB"/>
    <w:rsid w:val="00791975"/>
    <w:rsid w:val="00791C2C"/>
    <w:rsid w:val="00791CC4"/>
    <w:rsid w:val="00791D14"/>
    <w:rsid w:val="00791DAD"/>
    <w:rsid w:val="0079210C"/>
    <w:rsid w:val="007923F6"/>
    <w:rsid w:val="00792422"/>
    <w:rsid w:val="00792F97"/>
    <w:rsid w:val="00793433"/>
    <w:rsid w:val="00793556"/>
    <w:rsid w:val="007935AA"/>
    <w:rsid w:val="00793913"/>
    <w:rsid w:val="00793A7F"/>
    <w:rsid w:val="00793B80"/>
    <w:rsid w:val="00793C0B"/>
    <w:rsid w:val="00793E77"/>
    <w:rsid w:val="007941A6"/>
    <w:rsid w:val="0079487A"/>
    <w:rsid w:val="007950A3"/>
    <w:rsid w:val="00795203"/>
    <w:rsid w:val="00795492"/>
    <w:rsid w:val="00795554"/>
    <w:rsid w:val="00795561"/>
    <w:rsid w:val="00795681"/>
    <w:rsid w:val="00795896"/>
    <w:rsid w:val="007958ED"/>
    <w:rsid w:val="0079590A"/>
    <w:rsid w:val="00795B61"/>
    <w:rsid w:val="00795BC8"/>
    <w:rsid w:val="00795C2A"/>
    <w:rsid w:val="00795C84"/>
    <w:rsid w:val="00795FAA"/>
    <w:rsid w:val="007961F4"/>
    <w:rsid w:val="007968F3"/>
    <w:rsid w:val="007969B8"/>
    <w:rsid w:val="007969E9"/>
    <w:rsid w:val="00796BD6"/>
    <w:rsid w:val="00796CA7"/>
    <w:rsid w:val="00796CF5"/>
    <w:rsid w:val="00796DEF"/>
    <w:rsid w:val="0079716C"/>
    <w:rsid w:val="007972CE"/>
    <w:rsid w:val="007974FC"/>
    <w:rsid w:val="00797CFB"/>
    <w:rsid w:val="00797DCE"/>
    <w:rsid w:val="00797F5D"/>
    <w:rsid w:val="007A0495"/>
    <w:rsid w:val="007A0719"/>
    <w:rsid w:val="007A0863"/>
    <w:rsid w:val="007A0926"/>
    <w:rsid w:val="007A0986"/>
    <w:rsid w:val="007A0BAA"/>
    <w:rsid w:val="007A0EF6"/>
    <w:rsid w:val="007A1824"/>
    <w:rsid w:val="007A1E08"/>
    <w:rsid w:val="007A1E19"/>
    <w:rsid w:val="007A2105"/>
    <w:rsid w:val="007A2242"/>
    <w:rsid w:val="007A26CC"/>
    <w:rsid w:val="007A28E3"/>
    <w:rsid w:val="007A2B48"/>
    <w:rsid w:val="007A2CEF"/>
    <w:rsid w:val="007A2E57"/>
    <w:rsid w:val="007A2E6E"/>
    <w:rsid w:val="007A304F"/>
    <w:rsid w:val="007A327D"/>
    <w:rsid w:val="007A3550"/>
    <w:rsid w:val="007A36E8"/>
    <w:rsid w:val="007A385C"/>
    <w:rsid w:val="007A387D"/>
    <w:rsid w:val="007A3983"/>
    <w:rsid w:val="007A3AD6"/>
    <w:rsid w:val="007A3B44"/>
    <w:rsid w:val="007A3CE7"/>
    <w:rsid w:val="007A3F68"/>
    <w:rsid w:val="007A437D"/>
    <w:rsid w:val="007A438B"/>
    <w:rsid w:val="007A442A"/>
    <w:rsid w:val="007A458C"/>
    <w:rsid w:val="007A4819"/>
    <w:rsid w:val="007A4C63"/>
    <w:rsid w:val="007A5294"/>
    <w:rsid w:val="007A5729"/>
    <w:rsid w:val="007A57ED"/>
    <w:rsid w:val="007A5A03"/>
    <w:rsid w:val="007A5A4C"/>
    <w:rsid w:val="007A5A5E"/>
    <w:rsid w:val="007A5BBC"/>
    <w:rsid w:val="007A60D7"/>
    <w:rsid w:val="007A6212"/>
    <w:rsid w:val="007A635D"/>
    <w:rsid w:val="007A6533"/>
    <w:rsid w:val="007A655B"/>
    <w:rsid w:val="007A6625"/>
    <w:rsid w:val="007A675A"/>
    <w:rsid w:val="007A6A3A"/>
    <w:rsid w:val="007A6A9E"/>
    <w:rsid w:val="007A6B18"/>
    <w:rsid w:val="007A7095"/>
    <w:rsid w:val="007A7340"/>
    <w:rsid w:val="007A74AB"/>
    <w:rsid w:val="007A768D"/>
    <w:rsid w:val="007A77CF"/>
    <w:rsid w:val="007A7833"/>
    <w:rsid w:val="007A79AE"/>
    <w:rsid w:val="007A7B88"/>
    <w:rsid w:val="007A7EA1"/>
    <w:rsid w:val="007A7F82"/>
    <w:rsid w:val="007B02C6"/>
    <w:rsid w:val="007B03CD"/>
    <w:rsid w:val="007B0633"/>
    <w:rsid w:val="007B06F5"/>
    <w:rsid w:val="007B0856"/>
    <w:rsid w:val="007B095E"/>
    <w:rsid w:val="007B0AA5"/>
    <w:rsid w:val="007B0E9D"/>
    <w:rsid w:val="007B0F06"/>
    <w:rsid w:val="007B175C"/>
    <w:rsid w:val="007B1953"/>
    <w:rsid w:val="007B237D"/>
    <w:rsid w:val="007B247B"/>
    <w:rsid w:val="007B24D1"/>
    <w:rsid w:val="007B2501"/>
    <w:rsid w:val="007B296A"/>
    <w:rsid w:val="007B2EC1"/>
    <w:rsid w:val="007B2FDC"/>
    <w:rsid w:val="007B3130"/>
    <w:rsid w:val="007B357B"/>
    <w:rsid w:val="007B3637"/>
    <w:rsid w:val="007B36EF"/>
    <w:rsid w:val="007B36F3"/>
    <w:rsid w:val="007B3C7E"/>
    <w:rsid w:val="007B3D18"/>
    <w:rsid w:val="007B42F4"/>
    <w:rsid w:val="007B4A7E"/>
    <w:rsid w:val="007B5264"/>
    <w:rsid w:val="007B57BF"/>
    <w:rsid w:val="007B5971"/>
    <w:rsid w:val="007B59CA"/>
    <w:rsid w:val="007B5AF6"/>
    <w:rsid w:val="007B5D09"/>
    <w:rsid w:val="007B5D0F"/>
    <w:rsid w:val="007B60E8"/>
    <w:rsid w:val="007B60F8"/>
    <w:rsid w:val="007B63B3"/>
    <w:rsid w:val="007B63C5"/>
    <w:rsid w:val="007B6587"/>
    <w:rsid w:val="007B65D6"/>
    <w:rsid w:val="007B6679"/>
    <w:rsid w:val="007B66C5"/>
    <w:rsid w:val="007B6BA9"/>
    <w:rsid w:val="007B6D30"/>
    <w:rsid w:val="007B6DA9"/>
    <w:rsid w:val="007B6FDE"/>
    <w:rsid w:val="007B727C"/>
    <w:rsid w:val="007B7673"/>
    <w:rsid w:val="007B7907"/>
    <w:rsid w:val="007B798E"/>
    <w:rsid w:val="007B7DD6"/>
    <w:rsid w:val="007B7FB6"/>
    <w:rsid w:val="007C018D"/>
    <w:rsid w:val="007C022F"/>
    <w:rsid w:val="007C06E2"/>
    <w:rsid w:val="007C0783"/>
    <w:rsid w:val="007C0817"/>
    <w:rsid w:val="007C0C27"/>
    <w:rsid w:val="007C0E0B"/>
    <w:rsid w:val="007C1215"/>
    <w:rsid w:val="007C1389"/>
    <w:rsid w:val="007C13FC"/>
    <w:rsid w:val="007C145A"/>
    <w:rsid w:val="007C16E7"/>
    <w:rsid w:val="007C177A"/>
    <w:rsid w:val="007C1D64"/>
    <w:rsid w:val="007C244A"/>
    <w:rsid w:val="007C265D"/>
    <w:rsid w:val="007C2670"/>
    <w:rsid w:val="007C2703"/>
    <w:rsid w:val="007C274A"/>
    <w:rsid w:val="007C2B48"/>
    <w:rsid w:val="007C2E4D"/>
    <w:rsid w:val="007C2E9F"/>
    <w:rsid w:val="007C3382"/>
    <w:rsid w:val="007C33DC"/>
    <w:rsid w:val="007C3B10"/>
    <w:rsid w:val="007C3C95"/>
    <w:rsid w:val="007C3EB9"/>
    <w:rsid w:val="007C3F48"/>
    <w:rsid w:val="007C402C"/>
    <w:rsid w:val="007C4220"/>
    <w:rsid w:val="007C42B7"/>
    <w:rsid w:val="007C42D0"/>
    <w:rsid w:val="007C43A7"/>
    <w:rsid w:val="007C4535"/>
    <w:rsid w:val="007C468D"/>
    <w:rsid w:val="007C4B0B"/>
    <w:rsid w:val="007C4EEB"/>
    <w:rsid w:val="007C52FC"/>
    <w:rsid w:val="007C5876"/>
    <w:rsid w:val="007C590B"/>
    <w:rsid w:val="007C5A52"/>
    <w:rsid w:val="007C5E8B"/>
    <w:rsid w:val="007C5EBB"/>
    <w:rsid w:val="007C633B"/>
    <w:rsid w:val="007C6415"/>
    <w:rsid w:val="007C645D"/>
    <w:rsid w:val="007C669F"/>
    <w:rsid w:val="007C6D30"/>
    <w:rsid w:val="007C6F29"/>
    <w:rsid w:val="007C73CC"/>
    <w:rsid w:val="007C73FC"/>
    <w:rsid w:val="007C74FC"/>
    <w:rsid w:val="007C76C4"/>
    <w:rsid w:val="007C7A9D"/>
    <w:rsid w:val="007D01A8"/>
    <w:rsid w:val="007D05C0"/>
    <w:rsid w:val="007D05E1"/>
    <w:rsid w:val="007D0B27"/>
    <w:rsid w:val="007D0C4C"/>
    <w:rsid w:val="007D0D71"/>
    <w:rsid w:val="007D11FA"/>
    <w:rsid w:val="007D171D"/>
    <w:rsid w:val="007D17EE"/>
    <w:rsid w:val="007D20E2"/>
    <w:rsid w:val="007D278C"/>
    <w:rsid w:val="007D279B"/>
    <w:rsid w:val="007D2A16"/>
    <w:rsid w:val="007D2A7D"/>
    <w:rsid w:val="007D2A8E"/>
    <w:rsid w:val="007D2B14"/>
    <w:rsid w:val="007D2B91"/>
    <w:rsid w:val="007D2C1C"/>
    <w:rsid w:val="007D2CB2"/>
    <w:rsid w:val="007D2D42"/>
    <w:rsid w:val="007D2D4A"/>
    <w:rsid w:val="007D2E07"/>
    <w:rsid w:val="007D2E9C"/>
    <w:rsid w:val="007D2FD9"/>
    <w:rsid w:val="007D30D9"/>
    <w:rsid w:val="007D3327"/>
    <w:rsid w:val="007D335A"/>
    <w:rsid w:val="007D33BD"/>
    <w:rsid w:val="007D348E"/>
    <w:rsid w:val="007D3698"/>
    <w:rsid w:val="007D3798"/>
    <w:rsid w:val="007D3ABD"/>
    <w:rsid w:val="007D3AC5"/>
    <w:rsid w:val="007D3B44"/>
    <w:rsid w:val="007D3E5F"/>
    <w:rsid w:val="007D3FA6"/>
    <w:rsid w:val="007D4022"/>
    <w:rsid w:val="007D402D"/>
    <w:rsid w:val="007D40CA"/>
    <w:rsid w:val="007D4136"/>
    <w:rsid w:val="007D4275"/>
    <w:rsid w:val="007D438C"/>
    <w:rsid w:val="007D46DD"/>
    <w:rsid w:val="007D4818"/>
    <w:rsid w:val="007D48AE"/>
    <w:rsid w:val="007D4E95"/>
    <w:rsid w:val="007D4F0D"/>
    <w:rsid w:val="007D5182"/>
    <w:rsid w:val="007D51EB"/>
    <w:rsid w:val="007D5284"/>
    <w:rsid w:val="007D561A"/>
    <w:rsid w:val="007D5630"/>
    <w:rsid w:val="007D5675"/>
    <w:rsid w:val="007D59EF"/>
    <w:rsid w:val="007D5BE6"/>
    <w:rsid w:val="007D5C42"/>
    <w:rsid w:val="007D6273"/>
    <w:rsid w:val="007D64E8"/>
    <w:rsid w:val="007D6868"/>
    <w:rsid w:val="007D6B03"/>
    <w:rsid w:val="007D6D9D"/>
    <w:rsid w:val="007D7096"/>
    <w:rsid w:val="007D747A"/>
    <w:rsid w:val="007D7862"/>
    <w:rsid w:val="007D7ABB"/>
    <w:rsid w:val="007D7BF8"/>
    <w:rsid w:val="007D7F5B"/>
    <w:rsid w:val="007E041E"/>
    <w:rsid w:val="007E05AA"/>
    <w:rsid w:val="007E06F2"/>
    <w:rsid w:val="007E0948"/>
    <w:rsid w:val="007E0BE6"/>
    <w:rsid w:val="007E0F15"/>
    <w:rsid w:val="007E115C"/>
    <w:rsid w:val="007E128C"/>
    <w:rsid w:val="007E1A3D"/>
    <w:rsid w:val="007E1B4A"/>
    <w:rsid w:val="007E1F32"/>
    <w:rsid w:val="007E224E"/>
    <w:rsid w:val="007E22E5"/>
    <w:rsid w:val="007E25F0"/>
    <w:rsid w:val="007E270E"/>
    <w:rsid w:val="007E2C01"/>
    <w:rsid w:val="007E3063"/>
    <w:rsid w:val="007E3287"/>
    <w:rsid w:val="007E32B1"/>
    <w:rsid w:val="007E3340"/>
    <w:rsid w:val="007E342A"/>
    <w:rsid w:val="007E3562"/>
    <w:rsid w:val="007E3675"/>
    <w:rsid w:val="007E3C1B"/>
    <w:rsid w:val="007E3E86"/>
    <w:rsid w:val="007E3F68"/>
    <w:rsid w:val="007E40F1"/>
    <w:rsid w:val="007E4323"/>
    <w:rsid w:val="007E472D"/>
    <w:rsid w:val="007E50F5"/>
    <w:rsid w:val="007E535C"/>
    <w:rsid w:val="007E545C"/>
    <w:rsid w:val="007E558F"/>
    <w:rsid w:val="007E5809"/>
    <w:rsid w:val="007E59E7"/>
    <w:rsid w:val="007E5BD1"/>
    <w:rsid w:val="007E5D19"/>
    <w:rsid w:val="007E5E1D"/>
    <w:rsid w:val="007E5FB0"/>
    <w:rsid w:val="007E626D"/>
    <w:rsid w:val="007E6303"/>
    <w:rsid w:val="007E66B6"/>
    <w:rsid w:val="007E6D71"/>
    <w:rsid w:val="007E6DCB"/>
    <w:rsid w:val="007E7002"/>
    <w:rsid w:val="007E71D3"/>
    <w:rsid w:val="007E71F4"/>
    <w:rsid w:val="007E7355"/>
    <w:rsid w:val="007E749E"/>
    <w:rsid w:val="007E7899"/>
    <w:rsid w:val="007E7B77"/>
    <w:rsid w:val="007E7D3A"/>
    <w:rsid w:val="007E7E00"/>
    <w:rsid w:val="007F0D87"/>
    <w:rsid w:val="007F0E1F"/>
    <w:rsid w:val="007F1416"/>
    <w:rsid w:val="007F1923"/>
    <w:rsid w:val="007F19A8"/>
    <w:rsid w:val="007F1A08"/>
    <w:rsid w:val="007F1A5C"/>
    <w:rsid w:val="007F1B5E"/>
    <w:rsid w:val="007F1F59"/>
    <w:rsid w:val="007F2191"/>
    <w:rsid w:val="007F2BD7"/>
    <w:rsid w:val="007F2CD3"/>
    <w:rsid w:val="007F2D11"/>
    <w:rsid w:val="007F2DB4"/>
    <w:rsid w:val="007F35F5"/>
    <w:rsid w:val="007F361B"/>
    <w:rsid w:val="007F3957"/>
    <w:rsid w:val="007F3D3D"/>
    <w:rsid w:val="007F3E54"/>
    <w:rsid w:val="007F3F93"/>
    <w:rsid w:val="007F3FF2"/>
    <w:rsid w:val="007F4207"/>
    <w:rsid w:val="007F4363"/>
    <w:rsid w:val="007F4A14"/>
    <w:rsid w:val="007F4C01"/>
    <w:rsid w:val="007F4C03"/>
    <w:rsid w:val="007F4CEB"/>
    <w:rsid w:val="007F4D14"/>
    <w:rsid w:val="007F4DB7"/>
    <w:rsid w:val="007F4EDA"/>
    <w:rsid w:val="007F4EF6"/>
    <w:rsid w:val="007F50A0"/>
    <w:rsid w:val="007F5360"/>
    <w:rsid w:val="007F56E0"/>
    <w:rsid w:val="007F5BBB"/>
    <w:rsid w:val="007F6054"/>
    <w:rsid w:val="007F6155"/>
    <w:rsid w:val="007F6388"/>
    <w:rsid w:val="007F6465"/>
    <w:rsid w:val="007F66E0"/>
    <w:rsid w:val="007F6778"/>
    <w:rsid w:val="007F67DC"/>
    <w:rsid w:val="007F6B45"/>
    <w:rsid w:val="007F6F09"/>
    <w:rsid w:val="007F700E"/>
    <w:rsid w:val="007F749C"/>
    <w:rsid w:val="007F7543"/>
    <w:rsid w:val="007F77CF"/>
    <w:rsid w:val="007F7ED4"/>
    <w:rsid w:val="00800105"/>
    <w:rsid w:val="0080026B"/>
    <w:rsid w:val="008007DD"/>
    <w:rsid w:val="0080094B"/>
    <w:rsid w:val="00800B28"/>
    <w:rsid w:val="00800BE8"/>
    <w:rsid w:val="0080143B"/>
    <w:rsid w:val="0080146C"/>
    <w:rsid w:val="00801477"/>
    <w:rsid w:val="00801945"/>
    <w:rsid w:val="008019A9"/>
    <w:rsid w:val="00801BF3"/>
    <w:rsid w:val="00801E0B"/>
    <w:rsid w:val="00801F79"/>
    <w:rsid w:val="00801FA6"/>
    <w:rsid w:val="00802432"/>
    <w:rsid w:val="0080263A"/>
    <w:rsid w:val="008026BC"/>
    <w:rsid w:val="008028F8"/>
    <w:rsid w:val="00802A56"/>
    <w:rsid w:val="00802A97"/>
    <w:rsid w:val="00802AB3"/>
    <w:rsid w:val="00802B57"/>
    <w:rsid w:val="00802C61"/>
    <w:rsid w:val="00802DFF"/>
    <w:rsid w:val="00802F1A"/>
    <w:rsid w:val="00803300"/>
    <w:rsid w:val="00803320"/>
    <w:rsid w:val="008034D2"/>
    <w:rsid w:val="0080360B"/>
    <w:rsid w:val="00803869"/>
    <w:rsid w:val="0080407E"/>
    <w:rsid w:val="00804137"/>
    <w:rsid w:val="008043B6"/>
    <w:rsid w:val="00804442"/>
    <w:rsid w:val="0080465A"/>
    <w:rsid w:val="0080471C"/>
    <w:rsid w:val="00804A8E"/>
    <w:rsid w:val="00804D63"/>
    <w:rsid w:val="00804D82"/>
    <w:rsid w:val="00804EA9"/>
    <w:rsid w:val="00805625"/>
    <w:rsid w:val="00805666"/>
    <w:rsid w:val="008057BE"/>
    <w:rsid w:val="008059B1"/>
    <w:rsid w:val="00805A35"/>
    <w:rsid w:val="00805B05"/>
    <w:rsid w:val="00805C0B"/>
    <w:rsid w:val="00805D0A"/>
    <w:rsid w:val="00805E07"/>
    <w:rsid w:val="00805F6E"/>
    <w:rsid w:val="00805F73"/>
    <w:rsid w:val="0080611B"/>
    <w:rsid w:val="0080643E"/>
    <w:rsid w:val="00806453"/>
    <w:rsid w:val="008065E4"/>
    <w:rsid w:val="008065F1"/>
    <w:rsid w:val="00806766"/>
    <w:rsid w:val="00806904"/>
    <w:rsid w:val="00806C14"/>
    <w:rsid w:val="00806EC8"/>
    <w:rsid w:val="00806ECD"/>
    <w:rsid w:val="00807335"/>
    <w:rsid w:val="0080748C"/>
    <w:rsid w:val="0080748D"/>
    <w:rsid w:val="008075FD"/>
    <w:rsid w:val="00807B59"/>
    <w:rsid w:val="00807E6A"/>
    <w:rsid w:val="00807ECF"/>
    <w:rsid w:val="0081003B"/>
    <w:rsid w:val="008100D4"/>
    <w:rsid w:val="008101D0"/>
    <w:rsid w:val="00810357"/>
    <w:rsid w:val="0081059E"/>
    <w:rsid w:val="00810817"/>
    <w:rsid w:val="0081085C"/>
    <w:rsid w:val="0081094E"/>
    <w:rsid w:val="00810975"/>
    <w:rsid w:val="00810B04"/>
    <w:rsid w:val="00810CF7"/>
    <w:rsid w:val="0081153B"/>
    <w:rsid w:val="0081156B"/>
    <w:rsid w:val="008119B2"/>
    <w:rsid w:val="00811F5D"/>
    <w:rsid w:val="00811FCC"/>
    <w:rsid w:val="008122EC"/>
    <w:rsid w:val="0081240B"/>
    <w:rsid w:val="00812473"/>
    <w:rsid w:val="00812B77"/>
    <w:rsid w:val="00812CE8"/>
    <w:rsid w:val="00812D7A"/>
    <w:rsid w:val="008137B5"/>
    <w:rsid w:val="00813955"/>
    <w:rsid w:val="00813967"/>
    <w:rsid w:val="008139D4"/>
    <w:rsid w:val="00813FB6"/>
    <w:rsid w:val="00813FED"/>
    <w:rsid w:val="00814423"/>
    <w:rsid w:val="0081486D"/>
    <w:rsid w:val="00814DB6"/>
    <w:rsid w:val="00814F6D"/>
    <w:rsid w:val="0081512D"/>
    <w:rsid w:val="00815941"/>
    <w:rsid w:val="008159A6"/>
    <w:rsid w:val="00815DF5"/>
    <w:rsid w:val="00816853"/>
    <w:rsid w:val="00816921"/>
    <w:rsid w:val="00816C74"/>
    <w:rsid w:val="00816C85"/>
    <w:rsid w:val="00816EDF"/>
    <w:rsid w:val="008175A3"/>
    <w:rsid w:val="008175BE"/>
    <w:rsid w:val="008176A8"/>
    <w:rsid w:val="008176EF"/>
    <w:rsid w:val="00817813"/>
    <w:rsid w:val="0081788A"/>
    <w:rsid w:val="00817A6E"/>
    <w:rsid w:val="00817B32"/>
    <w:rsid w:val="00817B97"/>
    <w:rsid w:val="00817C99"/>
    <w:rsid w:val="00817FA5"/>
    <w:rsid w:val="00820074"/>
    <w:rsid w:val="008202AC"/>
    <w:rsid w:val="0082037C"/>
    <w:rsid w:val="00820C92"/>
    <w:rsid w:val="00820F88"/>
    <w:rsid w:val="008212EE"/>
    <w:rsid w:val="00821528"/>
    <w:rsid w:val="008216B2"/>
    <w:rsid w:val="008217FA"/>
    <w:rsid w:val="00821BA5"/>
    <w:rsid w:val="00821D49"/>
    <w:rsid w:val="0082209F"/>
    <w:rsid w:val="00822227"/>
    <w:rsid w:val="0082235E"/>
    <w:rsid w:val="00822562"/>
    <w:rsid w:val="00822ABF"/>
    <w:rsid w:val="00822BD6"/>
    <w:rsid w:val="00822DCB"/>
    <w:rsid w:val="00822E22"/>
    <w:rsid w:val="008232C7"/>
    <w:rsid w:val="00823B7E"/>
    <w:rsid w:val="00823D4B"/>
    <w:rsid w:val="0082415B"/>
    <w:rsid w:val="00824332"/>
    <w:rsid w:val="00824464"/>
    <w:rsid w:val="0082450C"/>
    <w:rsid w:val="008246F6"/>
    <w:rsid w:val="008247DC"/>
    <w:rsid w:val="00824A71"/>
    <w:rsid w:val="00824AD6"/>
    <w:rsid w:val="00824AF9"/>
    <w:rsid w:val="00824C95"/>
    <w:rsid w:val="00824DD4"/>
    <w:rsid w:val="008250A8"/>
    <w:rsid w:val="008251DC"/>
    <w:rsid w:val="00825290"/>
    <w:rsid w:val="00825562"/>
    <w:rsid w:val="00825AC5"/>
    <w:rsid w:val="00825B60"/>
    <w:rsid w:val="00825B9D"/>
    <w:rsid w:val="00826662"/>
    <w:rsid w:val="00826B55"/>
    <w:rsid w:val="00827040"/>
    <w:rsid w:val="00827093"/>
    <w:rsid w:val="008270D2"/>
    <w:rsid w:val="0082712C"/>
    <w:rsid w:val="0082751D"/>
    <w:rsid w:val="0082756A"/>
    <w:rsid w:val="008276C5"/>
    <w:rsid w:val="00827895"/>
    <w:rsid w:val="00827BC2"/>
    <w:rsid w:val="00827C0C"/>
    <w:rsid w:val="00827E7F"/>
    <w:rsid w:val="008302AB"/>
    <w:rsid w:val="008302F2"/>
    <w:rsid w:val="008307CF"/>
    <w:rsid w:val="0083091B"/>
    <w:rsid w:val="00830D88"/>
    <w:rsid w:val="00830E6A"/>
    <w:rsid w:val="00830EEC"/>
    <w:rsid w:val="00830FBE"/>
    <w:rsid w:val="00830FDF"/>
    <w:rsid w:val="0083172E"/>
    <w:rsid w:val="00831732"/>
    <w:rsid w:val="008318E6"/>
    <w:rsid w:val="00831915"/>
    <w:rsid w:val="0083193E"/>
    <w:rsid w:val="008319A8"/>
    <w:rsid w:val="00831A0E"/>
    <w:rsid w:val="00831E95"/>
    <w:rsid w:val="0083243A"/>
    <w:rsid w:val="00832BB4"/>
    <w:rsid w:val="0083323B"/>
    <w:rsid w:val="0083330F"/>
    <w:rsid w:val="0083362F"/>
    <w:rsid w:val="008337AB"/>
    <w:rsid w:val="008338E7"/>
    <w:rsid w:val="00833A6F"/>
    <w:rsid w:val="00833AF6"/>
    <w:rsid w:val="00833C10"/>
    <w:rsid w:val="00833C18"/>
    <w:rsid w:val="00833C35"/>
    <w:rsid w:val="00833C97"/>
    <w:rsid w:val="00833E95"/>
    <w:rsid w:val="008343A6"/>
    <w:rsid w:val="0083452A"/>
    <w:rsid w:val="008347A4"/>
    <w:rsid w:val="008347F2"/>
    <w:rsid w:val="008349A4"/>
    <w:rsid w:val="00834C9B"/>
    <w:rsid w:val="00835157"/>
    <w:rsid w:val="00835183"/>
    <w:rsid w:val="00835252"/>
    <w:rsid w:val="00835762"/>
    <w:rsid w:val="0083587E"/>
    <w:rsid w:val="008363AB"/>
    <w:rsid w:val="0083676E"/>
    <w:rsid w:val="008368B2"/>
    <w:rsid w:val="00836B48"/>
    <w:rsid w:val="00836D6A"/>
    <w:rsid w:val="00836EDF"/>
    <w:rsid w:val="00836F3D"/>
    <w:rsid w:val="00836F65"/>
    <w:rsid w:val="008372DB"/>
    <w:rsid w:val="0083753F"/>
    <w:rsid w:val="00837893"/>
    <w:rsid w:val="0083794A"/>
    <w:rsid w:val="00837C58"/>
    <w:rsid w:val="00837D6D"/>
    <w:rsid w:val="00837DA1"/>
    <w:rsid w:val="00837F6E"/>
    <w:rsid w:val="00840221"/>
    <w:rsid w:val="008404E5"/>
    <w:rsid w:val="00840943"/>
    <w:rsid w:val="00840AC1"/>
    <w:rsid w:val="00840E97"/>
    <w:rsid w:val="00840EFF"/>
    <w:rsid w:val="008410AE"/>
    <w:rsid w:val="00841184"/>
    <w:rsid w:val="008411A1"/>
    <w:rsid w:val="008412A6"/>
    <w:rsid w:val="008414F8"/>
    <w:rsid w:val="00841851"/>
    <w:rsid w:val="00841C6E"/>
    <w:rsid w:val="00841CAA"/>
    <w:rsid w:val="00841CF3"/>
    <w:rsid w:val="008420C7"/>
    <w:rsid w:val="008420C8"/>
    <w:rsid w:val="008420DE"/>
    <w:rsid w:val="0084226A"/>
    <w:rsid w:val="0084233B"/>
    <w:rsid w:val="00842570"/>
    <w:rsid w:val="0084298A"/>
    <w:rsid w:val="00842A19"/>
    <w:rsid w:val="00842B8E"/>
    <w:rsid w:val="00842E0F"/>
    <w:rsid w:val="0084317C"/>
    <w:rsid w:val="00843261"/>
    <w:rsid w:val="00843411"/>
    <w:rsid w:val="0084346B"/>
    <w:rsid w:val="00843714"/>
    <w:rsid w:val="008437B7"/>
    <w:rsid w:val="00843959"/>
    <w:rsid w:val="00843B29"/>
    <w:rsid w:val="00843B47"/>
    <w:rsid w:val="00843C18"/>
    <w:rsid w:val="00843C7E"/>
    <w:rsid w:val="00843D71"/>
    <w:rsid w:val="00843DDE"/>
    <w:rsid w:val="00844129"/>
    <w:rsid w:val="008442B7"/>
    <w:rsid w:val="008446C8"/>
    <w:rsid w:val="00844741"/>
    <w:rsid w:val="008447ED"/>
    <w:rsid w:val="00844ADF"/>
    <w:rsid w:val="00844F64"/>
    <w:rsid w:val="008450A8"/>
    <w:rsid w:val="008453B1"/>
    <w:rsid w:val="008454DF"/>
    <w:rsid w:val="00845600"/>
    <w:rsid w:val="008456BD"/>
    <w:rsid w:val="00845840"/>
    <w:rsid w:val="00845939"/>
    <w:rsid w:val="00845C6F"/>
    <w:rsid w:val="00845D4C"/>
    <w:rsid w:val="008465AD"/>
    <w:rsid w:val="0084664A"/>
    <w:rsid w:val="0084668C"/>
    <w:rsid w:val="008466BB"/>
    <w:rsid w:val="008466CB"/>
    <w:rsid w:val="00846889"/>
    <w:rsid w:val="00846E48"/>
    <w:rsid w:val="00846F9A"/>
    <w:rsid w:val="00847259"/>
    <w:rsid w:val="008472D9"/>
    <w:rsid w:val="00847318"/>
    <w:rsid w:val="00847474"/>
    <w:rsid w:val="008476F5"/>
    <w:rsid w:val="0084774F"/>
    <w:rsid w:val="008478C0"/>
    <w:rsid w:val="00847D27"/>
    <w:rsid w:val="00847DF8"/>
    <w:rsid w:val="008502D6"/>
    <w:rsid w:val="008503EE"/>
    <w:rsid w:val="00850437"/>
    <w:rsid w:val="008504C5"/>
    <w:rsid w:val="0085090A"/>
    <w:rsid w:val="008509C8"/>
    <w:rsid w:val="00851193"/>
    <w:rsid w:val="00851401"/>
    <w:rsid w:val="00851757"/>
    <w:rsid w:val="00851A3A"/>
    <w:rsid w:val="00851B52"/>
    <w:rsid w:val="00851C78"/>
    <w:rsid w:val="008520D0"/>
    <w:rsid w:val="008523E9"/>
    <w:rsid w:val="00852464"/>
    <w:rsid w:val="00852841"/>
    <w:rsid w:val="00852848"/>
    <w:rsid w:val="0085285A"/>
    <w:rsid w:val="008529AE"/>
    <w:rsid w:val="00852C10"/>
    <w:rsid w:val="00852DDA"/>
    <w:rsid w:val="00852E14"/>
    <w:rsid w:val="00852E7D"/>
    <w:rsid w:val="00852E9D"/>
    <w:rsid w:val="00852EC9"/>
    <w:rsid w:val="008530AD"/>
    <w:rsid w:val="008535C6"/>
    <w:rsid w:val="00853620"/>
    <w:rsid w:val="00853622"/>
    <w:rsid w:val="00853756"/>
    <w:rsid w:val="008542D7"/>
    <w:rsid w:val="008542E3"/>
    <w:rsid w:val="00854432"/>
    <w:rsid w:val="00854579"/>
    <w:rsid w:val="0085464A"/>
    <w:rsid w:val="008546D7"/>
    <w:rsid w:val="008546F4"/>
    <w:rsid w:val="00854929"/>
    <w:rsid w:val="008553B8"/>
    <w:rsid w:val="00855423"/>
    <w:rsid w:val="008556F1"/>
    <w:rsid w:val="008558A0"/>
    <w:rsid w:val="00855947"/>
    <w:rsid w:val="00855E55"/>
    <w:rsid w:val="00855FF0"/>
    <w:rsid w:val="0085616D"/>
    <w:rsid w:val="008562FD"/>
    <w:rsid w:val="00856525"/>
    <w:rsid w:val="008565F8"/>
    <w:rsid w:val="00856667"/>
    <w:rsid w:val="008567BF"/>
    <w:rsid w:val="00856936"/>
    <w:rsid w:val="00856AC0"/>
    <w:rsid w:val="0085726A"/>
    <w:rsid w:val="008573D7"/>
    <w:rsid w:val="008573DD"/>
    <w:rsid w:val="00857507"/>
    <w:rsid w:val="008576CD"/>
    <w:rsid w:val="0085789A"/>
    <w:rsid w:val="00857C07"/>
    <w:rsid w:val="00857E0F"/>
    <w:rsid w:val="00857F60"/>
    <w:rsid w:val="00857FA0"/>
    <w:rsid w:val="008601B8"/>
    <w:rsid w:val="0086025D"/>
    <w:rsid w:val="008608A2"/>
    <w:rsid w:val="00860AD1"/>
    <w:rsid w:val="00860B79"/>
    <w:rsid w:val="00860BFC"/>
    <w:rsid w:val="00860CBF"/>
    <w:rsid w:val="00860FB1"/>
    <w:rsid w:val="00861019"/>
    <w:rsid w:val="008610D9"/>
    <w:rsid w:val="008611CE"/>
    <w:rsid w:val="0086123F"/>
    <w:rsid w:val="0086145A"/>
    <w:rsid w:val="00861993"/>
    <w:rsid w:val="00861B7E"/>
    <w:rsid w:val="00861DE3"/>
    <w:rsid w:val="00861DEE"/>
    <w:rsid w:val="00862155"/>
    <w:rsid w:val="008621AB"/>
    <w:rsid w:val="0086225F"/>
    <w:rsid w:val="0086234E"/>
    <w:rsid w:val="0086246D"/>
    <w:rsid w:val="008627DC"/>
    <w:rsid w:val="0086289D"/>
    <w:rsid w:val="00862B6F"/>
    <w:rsid w:val="00862C5F"/>
    <w:rsid w:val="00862D49"/>
    <w:rsid w:val="00862D66"/>
    <w:rsid w:val="0086312F"/>
    <w:rsid w:val="00863294"/>
    <w:rsid w:val="00863452"/>
    <w:rsid w:val="008637F8"/>
    <w:rsid w:val="00863885"/>
    <w:rsid w:val="00863950"/>
    <w:rsid w:val="008639B8"/>
    <w:rsid w:val="00863A0C"/>
    <w:rsid w:val="00863A30"/>
    <w:rsid w:val="0086413C"/>
    <w:rsid w:val="0086419C"/>
    <w:rsid w:val="0086421B"/>
    <w:rsid w:val="008642A0"/>
    <w:rsid w:val="008643B4"/>
    <w:rsid w:val="008644E2"/>
    <w:rsid w:val="008647C4"/>
    <w:rsid w:val="00864D5F"/>
    <w:rsid w:val="00864E75"/>
    <w:rsid w:val="00865389"/>
    <w:rsid w:val="008653EB"/>
    <w:rsid w:val="008654C3"/>
    <w:rsid w:val="00865827"/>
    <w:rsid w:val="00865BD2"/>
    <w:rsid w:val="00865EEB"/>
    <w:rsid w:val="00865F45"/>
    <w:rsid w:val="008660ED"/>
    <w:rsid w:val="008661FB"/>
    <w:rsid w:val="00866449"/>
    <w:rsid w:val="008665A8"/>
    <w:rsid w:val="00866639"/>
    <w:rsid w:val="0086672C"/>
    <w:rsid w:val="00866A1F"/>
    <w:rsid w:val="00866B27"/>
    <w:rsid w:val="00866D4C"/>
    <w:rsid w:val="00866DC4"/>
    <w:rsid w:val="00867156"/>
    <w:rsid w:val="00867472"/>
    <w:rsid w:val="008677B7"/>
    <w:rsid w:val="00867AAA"/>
    <w:rsid w:val="00867C8B"/>
    <w:rsid w:val="00867DB5"/>
    <w:rsid w:val="00870385"/>
    <w:rsid w:val="0087079C"/>
    <w:rsid w:val="00870F01"/>
    <w:rsid w:val="0087128C"/>
    <w:rsid w:val="00871385"/>
    <w:rsid w:val="0087182D"/>
    <w:rsid w:val="008719BA"/>
    <w:rsid w:val="00871AB2"/>
    <w:rsid w:val="00871BF0"/>
    <w:rsid w:val="00871C44"/>
    <w:rsid w:val="00871F8A"/>
    <w:rsid w:val="008726F1"/>
    <w:rsid w:val="00872916"/>
    <w:rsid w:val="008729BC"/>
    <w:rsid w:val="00872A2C"/>
    <w:rsid w:val="00872B54"/>
    <w:rsid w:val="00873D22"/>
    <w:rsid w:val="008741FC"/>
    <w:rsid w:val="008743B1"/>
    <w:rsid w:val="00874810"/>
    <w:rsid w:val="008755CD"/>
    <w:rsid w:val="008758CE"/>
    <w:rsid w:val="008758FB"/>
    <w:rsid w:val="00875B13"/>
    <w:rsid w:val="00875B4F"/>
    <w:rsid w:val="00875E9C"/>
    <w:rsid w:val="00875EE6"/>
    <w:rsid w:val="008765E0"/>
    <w:rsid w:val="0087687E"/>
    <w:rsid w:val="00876BCE"/>
    <w:rsid w:val="00876CAE"/>
    <w:rsid w:val="00876DD0"/>
    <w:rsid w:val="00876F32"/>
    <w:rsid w:val="00876FAA"/>
    <w:rsid w:val="0087738F"/>
    <w:rsid w:val="0087757C"/>
    <w:rsid w:val="00877733"/>
    <w:rsid w:val="008779D4"/>
    <w:rsid w:val="00877A6F"/>
    <w:rsid w:val="00880233"/>
    <w:rsid w:val="008802D6"/>
    <w:rsid w:val="00880627"/>
    <w:rsid w:val="00880769"/>
    <w:rsid w:val="00880986"/>
    <w:rsid w:val="00881239"/>
    <w:rsid w:val="00881567"/>
    <w:rsid w:val="008815DD"/>
    <w:rsid w:val="008819FA"/>
    <w:rsid w:val="00881A4C"/>
    <w:rsid w:val="00881C2F"/>
    <w:rsid w:val="00881C66"/>
    <w:rsid w:val="00881F1B"/>
    <w:rsid w:val="0088214D"/>
    <w:rsid w:val="00882649"/>
    <w:rsid w:val="0088268D"/>
    <w:rsid w:val="008829BF"/>
    <w:rsid w:val="008829FC"/>
    <w:rsid w:val="00882BED"/>
    <w:rsid w:val="00882DF2"/>
    <w:rsid w:val="00882E3B"/>
    <w:rsid w:val="00882FB2"/>
    <w:rsid w:val="0088315D"/>
    <w:rsid w:val="0088362C"/>
    <w:rsid w:val="008836F2"/>
    <w:rsid w:val="00883CAE"/>
    <w:rsid w:val="00883D3F"/>
    <w:rsid w:val="00883DD5"/>
    <w:rsid w:val="0088409B"/>
    <w:rsid w:val="008840A0"/>
    <w:rsid w:val="008841FC"/>
    <w:rsid w:val="008842C4"/>
    <w:rsid w:val="008843C4"/>
    <w:rsid w:val="00884441"/>
    <w:rsid w:val="00884896"/>
    <w:rsid w:val="008848D1"/>
    <w:rsid w:val="00884B65"/>
    <w:rsid w:val="00884C3A"/>
    <w:rsid w:val="008850AF"/>
    <w:rsid w:val="00885AA1"/>
    <w:rsid w:val="00885E17"/>
    <w:rsid w:val="00886080"/>
    <w:rsid w:val="0088637C"/>
    <w:rsid w:val="008863A8"/>
    <w:rsid w:val="00886567"/>
    <w:rsid w:val="008865A0"/>
    <w:rsid w:val="008867C8"/>
    <w:rsid w:val="00886CCD"/>
    <w:rsid w:val="00886F14"/>
    <w:rsid w:val="00886F56"/>
    <w:rsid w:val="0088719A"/>
    <w:rsid w:val="00887507"/>
    <w:rsid w:val="008875FE"/>
    <w:rsid w:val="008878F7"/>
    <w:rsid w:val="008879EF"/>
    <w:rsid w:val="00887B2F"/>
    <w:rsid w:val="00887B6A"/>
    <w:rsid w:val="0089003F"/>
    <w:rsid w:val="00890324"/>
    <w:rsid w:val="00890357"/>
    <w:rsid w:val="0089050E"/>
    <w:rsid w:val="0089051F"/>
    <w:rsid w:val="008905D2"/>
    <w:rsid w:val="008907B7"/>
    <w:rsid w:val="00890826"/>
    <w:rsid w:val="0089096B"/>
    <w:rsid w:val="00890E42"/>
    <w:rsid w:val="00891375"/>
    <w:rsid w:val="00891610"/>
    <w:rsid w:val="00891C7A"/>
    <w:rsid w:val="00891C93"/>
    <w:rsid w:val="00891E5C"/>
    <w:rsid w:val="00892731"/>
    <w:rsid w:val="00892A12"/>
    <w:rsid w:val="00892A59"/>
    <w:rsid w:val="00892AEC"/>
    <w:rsid w:val="0089320A"/>
    <w:rsid w:val="008932BD"/>
    <w:rsid w:val="00893499"/>
    <w:rsid w:val="00893717"/>
    <w:rsid w:val="00893834"/>
    <w:rsid w:val="00893A39"/>
    <w:rsid w:val="00893BF6"/>
    <w:rsid w:val="00893C96"/>
    <w:rsid w:val="00893DB6"/>
    <w:rsid w:val="00893F81"/>
    <w:rsid w:val="00894090"/>
    <w:rsid w:val="008942F0"/>
    <w:rsid w:val="0089478E"/>
    <w:rsid w:val="008948B3"/>
    <w:rsid w:val="00894B03"/>
    <w:rsid w:val="00895454"/>
    <w:rsid w:val="008954B4"/>
    <w:rsid w:val="00895795"/>
    <w:rsid w:val="008957E2"/>
    <w:rsid w:val="00895C15"/>
    <w:rsid w:val="00895D33"/>
    <w:rsid w:val="00896125"/>
    <w:rsid w:val="0089619D"/>
    <w:rsid w:val="008963CB"/>
    <w:rsid w:val="00896A86"/>
    <w:rsid w:val="00896ED9"/>
    <w:rsid w:val="008972B2"/>
    <w:rsid w:val="0089731F"/>
    <w:rsid w:val="008974B7"/>
    <w:rsid w:val="00897553"/>
    <w:rsid w:val="00897579"/>
    <w:rsid w:val="00897684"/>
    <w:rsid w:val="0089775B"/>
    <w:rsid w:val="00897BF5"/>
    <w:rsid w:val="00897C07"/>
    <w:rsid w:val="00897E49"/>
    <w:rsid w:val="00897FA3"/>
    <w:rsid w:val="008A038B"/>
    <w:rsid w:val="008A03A9"/>
    <w:rsid w:val="008A043B"/>
    <w:rsid w:val="008A0512"/>
    <w:rsid w:val="008A06F8"/>
    <w:rsid w:val="008A09AB"/>
    <w:rsid w:val="008A0AEE"/>
    <w:rsid w:val="008A0DC4"/>
    <w:rsid w:val="008A0DF9"/>
    <w:rsid w:val="008A10AA"/>
    <w:rsid w:val="008A13B2"/>
    <w:rsid w:val="008A1698"/>
    <w:rsid w:val="008A1792"/>
    <w:rsid w:val="008A179B"/>
    <w:rsid w:val="008A18BF"/>
    <w:rsid w:val="008A194F"/>
    <w:rsid w:val="008A1DE4"/>
    <w:rsid w:val="008A1EC2"/>
    <w:rsid w:val="008A249D"/>
    <w:rsid w:val="008A2551"/>
    <w:rsid w:val="008A291C"/>
    <w:rsid w:val="008A2A90"/>
    <w:rsid w:val="008A2DF1"/>
    <w:rsid w:val="008A2E9A"/>
    <w:rsid w:val="008A2F14"/>
    <w:rsid w:val="008A304D"/>
    <w:rsid w:val="008A37CB"/>
    <w:rsid w:val="008A37F6"/>
    <w:rsid w:val="008A38C8"/>
    <w:rsid w:val="008A39A1"/>
    <w:rsid w:val="008A3FA3"/>
    <w:rsid w:val="008A3FB2"/>
    <w:rsid w:val="008A4059"/>
    <w:rsid w:val="008A41B9"/>
    <w:rsid w:val="008A4676"/>
    <w:rsid w:val="008A481A"/>
    <w:rsid w:val="008A48B4"/>
    <w:rsid w:val="008A4B52"/>
    <w:rsid w:val="008A4B9F"/>
    <w:rsid w:val="008A4BA2"/>
    <w:rsid w:val="008A4EE4"/>
    <w:rsid w:val="008A52A0"/>
    <w:rsid w:val="008A55D9"/>
    <w:rsid w:val="008A5642"/>
    <w:rsid w:val="008A56A0"/>
    <w:rsid w:val="008A5764"/>
    <w:rsid w:val="008A5AE5"/>
    <w:rsid w:val="008A5C3C"/>
    <w:rsid w:val="008A6001"/>
    <w:rsid w:val="008A6039"/>
    <w:rsid w:val="008A61EE"/>
    <w:rsid w:val="008A62CC"/>
    <w:rsid w:val="008A64E9"/>
    <w:rsid w:val="008A6547"/>
    <w:rsid w:val="008A671C"/>
    <w:rsid w:val="008A6D91"/>
    <w:rsid w:val="008A6E05"/>
    <w:rsid w:val="008A6E89"/>
    <w:rsid w:val="008A6EB7"/>
    <w:rsid w:val="008A6F32"/>
    <w:rsid w:val="008A6F50"/>
    <w:rsid w:val="008A6FA5"/>
    <w:rsid w:val="008A7047"/>
    <w:rsid w:val="008A7450"/>
    <w:rsid w:val="008A75CC"/>
    <w:rsid w:val="008A7637"/>
    <w:rsid w:val="008A76C9"/>
    <w:rsid w:val="008A7963"/>
    <w:rsid w:val="008A7B52"/>
    <w:rsid w:val="008A7C93"/>
    <w:rsid w:val="008A7DA3"/>
    <w:rsid w:val="008A7ECB"/>
    <w:rsid w:val="008B018D"/>
    <w:rsid w:val="008B0299"/>
    <w:rsid w:val="008B045E"/>
    <w:rsid w:val="008B05FA"/>
    <w:rsid w:val="008B080C"/>
    <w:rsid w:val="008B09DF"/>
    <w:rsid w:val="008B0C30"/>
    <w:rsid w:val="008B1077"/>
    <w:rsid w:val="008B13B4"/>
    <w:rsid w:val="008B195B"/>
    <w:rsid w:val="008B1999"/>
    <w:rsid w:val="008B1BC0"/>
    <w:rsid w:val="008B2511"/>
    <w:rsid w:val="008B26DD"/>
    <w:rsid w:val="008B26FE"/>
    <w:rsid w:val="008B2784"/>
    <w:rsid w:val="008B28E8"/>
    <w:rsid w:val="008B29C8"/>
    <w:rsid w:val="008B2ACC"/>
    <w:rsid w:val="008B2D9D"/>
    <w:rsid w:val="008B2E1E"/>
    <w:rsid w:val="008B2E74"/>
    <w:rsid w:val="008B300D"/>
    <w:rsid w:val="008B38B6"/>
    <w:rsid w:val="008B3A97"/>
    <w:rsid w:val="008B3B13"/>
    <w:rsid w:val="008B3DD4"/>
    <w:rsid w:val="008B3E80"/>
    <w:rsid w:val="008B42DE"/>
    <w:rsid w:val="008B43AE"/>
    <w:rsid w:val="008B4700"/>
    <w:rsid w:val="008B4842"/>
    <w:rsid w:val="008B4907"/>
    <w:rsid w:val="008B4A1F"/>
    <w:rsid w:val="008B4BA9"/>
    <w:rsid w:val="008B4D01"/>
    <w:rsid w:val="008B4E86"/>
    <w:rsid w:val="008B50CA"/>
    <w:rsid w:val="008B548B"/>
    <w:rsid w:val="008B56E6"/>
    <w:rsid w:val="008B5837"/>
    <w:rsid w:val="008B58B7"/>
    <w:rsid w:val="008B597D"/>
    <w:rsid w:val="008B5A4A"/>
    <w:rsid w:val="008B5C68"/>
    <w:rsid w:val="008B5E95"/>
    <w:rsid w:val="008B5ED1"/>
    <w:rsid w:val="008B605B"/>
    <w:rsid w:val="008B6377"/>
    <w:rsid w:val="008B6AA2"/>
    <w:rsid w:val="008B6DE6"/>
    <w:rsid w:val="008B6E3A"/>
    <w:rsid w:val="008B6E91"/>
    <w:rsid w:val="008B6F7E"/>
    <w:rsid w:val="008B7067"/>
    <w:rsid w:val="008B70BD"/>
    <w:rsid w:val="008B7166"/>
    <w:rsid w:val="008B73F0"/>
    <w:rsid w:val="008B74FE"/>
    <w:rsid w:val="008B753B"/>
    <w:rsid w:val="008B7725"/>
    <w:rsid w:val="008B7964"/>
    <w:rsid w:val="008B7A3B"/>
    <w:rsid w:val="008C0039"/>
    <w:rsid w:val="008C023F"/>
    <w:rsid w:val="008C044E"/>
    <w:rsid w:val="008C0505"/>
    <w:rsid w:val="008C06C0"/>
    <w:rsid w:val="008C06D9"/>
    <w:rsid w:val="008C0721"/>
    <w:rsid w:val="008C0937"/>
    <w:rsid w:val="008C09DC"/>
    <w:rsid w:val="008C0BC3"/>
    <w:rsid w:val="008C0DF0"/>
    <w:rsid w:val="008C0FDA"/>
    <w:rsid w:val="008C12BD"/>
    <w:rsid w:val="008C12CD"/>
    <w:rsid w:val="008C1B65"/>
    <w:rsid w:val="008C1B8D"/>
    <w:rsid w:val="008C1CE0"/>
    <w:rsid w:val="008C2311"/>
    <w:rsid w:val="008C232B"/>
    <w:rsid w:val="008C2620"/>
    <w:rsid w:val="008C2936"/>
    <w:rsid w:val="008C298D"/>
    <w:rsid w:val="008C2B5C"/>
    <w:rsid w:val="008C2D74"/>
    <w:rsid w:val="008C310E"/>
    <w:rsid w:val="008C33BB"/>
    <w:rsid w:val="008C3622"/>
    <w:rsid w:val="008C37B9"/>
    <w:rsid w:val="008C3E57"/>
    <w:rsid w:val="008C434B"/>
    <w:rsid w:val="008C4777"/>
    <w:rsid w:val="008C4DF8"/>
    <w:rsid w:val="008C4E61"/>
    <w:rsid w:val="008C532F"/>
    <w:rsid w:val="008C5377"/>
    <w:rsid w:val="008C5662"/>
    <w:rsid w:val="008C5B31"/>
    <w:rsid w:val="008C5C55"/>
    <w:rsid w:val="008C5D2C"/>
    <w:rsid w:val="008C5F96"/>
    <w:rsid w:val="008C6299"/>
    <w:rsid w:val="008C6A6C"/>
    <w:rsid w:val="008C6CAC"/>
    <w:rsid w:val="008C6F68"/>
    <w:rsid w:val="008C74BA"/>
    <w:rsid w:val="008C78EB"/>
    <w:rsid w:val="008C7A50"/>
    <w:rsid w:val="008C7A5B"/>
    <w:rsid w:val="008C7C0B"/>
    <w:rsid w:val="008C7C0D"/>
    <w:rsid w:val="008D009D"/>
    <w:rsid w:val="008D0280"/>
    <w:rsid w:val="008D02EC"/>
    <w:rsid w:val="008D042D"/>
    <w:rsid w:val="008D0AD2"/>
    <w:rsid w:val="008D0BE5"/>
    <w:rsid w:val="008D0C7D"/>
    <w:rsid w:val="008D0E5A"/>
    <w:rsid w:val="008D1286"/>
    <w:rsid w:val="008D1431"/>
    <w:rsid w:val="008D1896"/>
    <w:rsid w:val="008D19EC"/>
    <w:rsid w:val="008D1B76"/>
    <w:rsid w:val="008D1CC8"/>
    <w:rsid w:val="008D1D49"/>
    <w:rsid w:val="008D21B1"/>
    <w:rsid w:val="008D2312"/>
    <w:rsid w:val="008D2C8B"/>
    <w:rsid w:val="008D2CCD"/>
    <w:rsid w:val="008D2FEA"/>
    <w:rsid w:val="008D303C"/>
    <w:rsid w:val="008D31EC"/>
    <w:rsid w:val="008D33AE"/>
    <w:rsid w:val="008D3912"/>
    <w:rsid w:val="008D4537"/>
    <w:rsid w:val="008D4643"/>
    <w:rsid w:val="008D470F"/>
    <w:rsid w:val="008D4FCC"/>
    <w:rsid w:val="008D50FF"/>
    <w:rsid w:val="008D52DB"/>
    <w:rsid w:val="008D5397"/>
    <w:rsid w:val="008D557D"/>
    <w:rsid w:val="008D595F"/>
    <w:rsid w:val="008D5C77"/>
    <w:rsid w:val="008D5D78"/>
    <w:rsid w:val="008D5EA4"/>
    <w:rsid w:val="008D5FCB"/>
    <w:rsid w:val="008D6017"/>
    <w:rsid w:val="008D6130"/>
    <w:rsid w:val="008D61FB"/>
    <w:rsid w:val="008D643E"/>
    <w:rsid w:val="008D646B"/>
    <w:rsid w:val="008D646F"/>
    <w:rsid w:val="008D6698"/>
    <w:rsid w:val="008D6701"/>
    <w:rsid w:val="008D683F"/>
    <w:rsid w:val="008D69FA"/>
    <w:rsid w:val="008D6A2B"/>
    <w:rsid w:val="008D6BC1"/>
    <w:rsid w:val="008D6BE9"/>
    <w:rsid w:val="008D6D65"/>
    <w:rsid w:val="008D6F9A"/>
    <w:rsid w:val="008D70E1"/>
    <w:rsid w:val="008D74DA"/>
    <w:rsid w:val="008D76E7"/>
    <w:rsid w:val="008D7816"/>
    <w:rsid w:val="008D7DAD"/>
    <w:rsid w:val="008D7DD4"/>
    <w:rsid w:val="008D7E47"/>
    <w:rsid w:val="008D7FAD"/>
    <w:rsid w:val="008E038D"/>
    <w:rsid w:val="008E0503"/>
    <w:rsid w:val="008E0A87"/>
    <w:rsid w:val="008E0B88"/>
    <w:rsid w:val="008E1374"/>
    <w:rsid w:val="008E147B"/>
    <w:rsid w:val="008E1683"/>
    <w:rsid w:val="008E17C5"/>
    <w:rsid w:val="008E1805"/>
    <w:rsid w:val="008E1938"/>
    <w:rsid w:val="008E1C4D"/>
    <w:rsid w:val="008E1DBC"/>
    <w:rsid w:val="008E208F"/>
    <w:rsid w:val="008E29F8"/>
    <w:rsid w:val="008E316D"/>
    <w:rsid w:val="008E3231"/>
    <w:rsid w:val="008E32A8"/>
    <w:rsid w:val="008E36C2"/>
    <w:rsid w:val="008E38E2"/>
    <w:rsid w:val="008E398B"/>
    <w:rsid w:val="008E3AF6"/>
    <w:rsid w:val="008E40B2"/>
    <w:rsid w:val="008E4234"/>
    <w:rsid w:val="008E42DE"/>
    <w:rsid w:val="008E4477"/>
    <w:rsid w:val="008E4513"/>
    <w:rsid w:val="008E473A"/>
    <w:rsid w:val="008E47CF"/>
    <w:rsid w:val="008E4A17"/>
    <w:rsid w:val="008E4B58"/>
    <w:rsid w:val="008E4C09"/>
    <w:rsid w:val="008E4F0C"/>
    <w:rsid w:val="008E512C"/>
    <w:rsid w:val="008E5371"/>
    <w:rsid w:val="008E540F"/>
    <w:rsid w:val="008E54AB"/>
    <w:rsid w:val="008E57B3"/>
    <w:rsid w:val="008E58FA"/>
    <w:rsid w:val="008E59C2"/>
    <w:rsid w:val="008E59EF"/>
    <w:rsid w:val="008E5A25"/>
    <w:rsid w:val="008E5F63"/>
    <w:rsid w:val="008E65FB"/>
    <w:rsid w:val="008E6E42"/>
    <w:rsid w:val="008E6ED0"/>
    <w:rsid w:val="008E7336"/>
    <w:rsid w:val="008E762E"/>
    <w:rsid w:val="008E786D"/>
    <w:rsid w:val="008E7B52"/>
    <w:rsid w:val="008E7B95"/>
    <w:rsid w:val="008E7C2C"/>
    <w:rsid w:val="008E7DAD"/>
    <w:rsid w:val="008E7E93"/>
    <w:rsid w:val="008F02F9"/>
    <w:rsid w:val="008F03F9"/>
    <w:rsid w:val="008F0503"/>
    <w:rsid w:val="008F0617"/>
    <w:rsid w:val="008F0662"/>
    <w:rsid w:val="008F0920"/>
    <w:rsid w:val="008F0958"/>
    <w:rsid w:val="008F0AA2"/>
    <w:rsid w:val="008F0B86"/>
    <w:rsid w:val="008F0E8B"/>
    <w:rsid w:val="008F1337"/>
    <w:rsid w:val="008F13D6"/>
    <w:rsid w:val="008F14AD"/>
    <w:rsid w:val="008F16D6"/>
    <w:rsid w:val="008F1712"/>
    <w:rsid w:val="008F1877"/>
    <w:rsid w:val="008F1AA6"/>
    <w:rsid w:val="008F1ADC"/>
    <w:rsid w:val="008F1B69"/>
    <w:rsid w:val="008F1B8F"/>
    <w:rsid w:val="008F1C59"/>
    <w:rsid w:val="008F1E0D"/>
    <w:rsid w:val="008F2518"/>
    <w:rsid w:val="008F2748"/>
    <w:rsid w:val="008F28BF"/>
    <w:rsid w:val="008F2AAF"/>
    <w:rsid w:val="008F2E45"/>
    <w:rsid w:val="008F2FBE"/>
    <w:rsid w:val="008F2FD3"/>
    <w:rsid w:val="008F31FC"/>
    <w:rsid w:val="008F341A"/>
    <w:rsid w:val="008F34BD"/>
    <w:rsid w:val="008F4655"/>
    <w:rsid w:val="008F4BC6"/>
    <w:rsid w:val="008F4C35"/>
    <w:rsid w:val="008F4CE7"/>
    <w:rsid w:val="008F4E8D"/>
    <w:rsid w:val="008F5104"/>
    <w:rsid w:val="008F528D"/>
    <w:rsid w:val="008F52D4"/>
    <w:rsid w:val="008F53A8"/>
    <w:rsid w:val="008F5695"/>
    <w:rsid w:val="008F5772"/>
    <w:rsid w:val="008F58E6"/>
    <w:rsid w:val="008F58EF"/>
    <w:rsid w:val="008F5A5D"/>
    <w:rsid w:val="008F5CF0"/>
    <w:rsid w:val="008F5E9C"/>
    <w:rsid w:val="008F5FBB"/>
    <w:rsid w:val="008F66A8"/>
    <w:rsid w:val="008F678A"/>
    <w:rsid w:val="008F67D8"/>
    <w:rsid w:val="008F6844"/>
    <w:rsid w:val="008F690A"/>
    <w:rsid w:val="008F6930"/>
    <w:rsid w:val="008F6B73"/>
    <w:rsid w:val="008F6C4F"/>
    <w:rsid w:val="008F6CA3"/>
    <w:rsid w:val="008F6D9E"/>
    <w:rsid w:val="008F6DD0"/>
    <w:rsid w:val="008F6F40"/>
    <w:rsid w:val="008F6F9A"/>
    <w:rsid w:val="008F70B0"/>
    <w:rsid w:val="008F72C5"/>
    <w:rsid w:val="008F74D9"/>
    <w:rsid w:val="008F762E"/>
    <w:rsid w:val="008F769F"/>
    <w:rsid w:val="008F76B2"/>
    <w:rsid w:val="008F7724"/>
    <w:rsid w:val="008F7D98"/>
    <w:rsid w:val="00900367"/>
    <w:rsid w:val="009005C2"/>
    <w:rsid w:val="0090060E"/>
    <w:rsid w:val="009006F5"/>
    <w:rsid w:val="00900873"/>
    <w:rsid w:val="00900B43"/>
    <w:rsid w:val="00900BD8"/>
    <w:rsid w:val="00900D13"/>
    <w:rsid w:val="00900E04"/>
    <w:rsid w:val="00900E91"/>
    <w:rsid w:val="00901054"/>
    <w:rsid w:val="00901255"/>
    <w:rsid w:val="00901498"/>
    <w:rsid w:val="0090157D"/>
    <w:rsid w:val="00901626"/>
    <w:rsid w:val="0090169E"/>
    <w:rsid w:val="00901717"/>
    <w:rsid w:val="0090194B"/>
    <w:rsid w:val="009019AB"/>
    <w:rsid w:val="00901C8D"/>
    <w:rsid w:val="00901E5B"/>
    <w:rsid w:val="0090210E"/>
    <w:rsid w:val="009024DF"/>
    <w:rsid w:val="00902614"/>
    <w:rsid w:val="0090293C"/>
    <w:rsid w:val="00902AEA"/>
    <w:rsid w:val="00902C35"/>
    <w:rsid w:val="00902CE6"/>
    <w:rsid w:val="009032B1"/>
    <w:rsid w:val="0090371D"/>
    <w:rsid w:val="0090373D"/>
    <w:rsid w:val="009038B2"/>
    <w:rsid w:val="00903981"/>
    <w:rsid w:val="00903B59"/>
    <w:rsid w:val="009040FB"/>
    <w:rsid w:val="009043CE"/>
    <w:rsid w:val="00904451"/>
    <w:rsid w:val="00904A4D"/>
    <w:rsid w:val="00904C84"/>
    <w:rsid w:val="00904EFB"/>
    <w:rsid w:val="00904F8A"/>
    <w:rsid w:val="00905B74"/>
    <w:rsid w:val="00905E92"/>
    <w:rsid w:val="00905EA6"/>
    <w:rsid w:val="00905FC7"/>
    <w:rsid w:val="00906594"/>
    <w:rsid w:val="00906679"/>
    <w:rsid w:val="00906927"/>
    <w:rsid w:val="009069D9"/>
    <w:rsid w:val="00906A42"/>
    <w:rsid w:val="00906BB8"/>
    <w:rsid w:val="00906C6C"/>
    <w:rsid w:val="00906F6E"/>
    <w:rsid w:val="0090758C"/>
    <w:rsid w:val="009078C8"/>
    <w:rsid w:val="00907DF6"/>
    <w:rsid w:val="009106AA"/>
    <w:rsid w:val="00910739"/>
    <w:rsid w:val="00910C06"/>
    <w:rsid w:val="00910D64"/>
    <w:rsid w:val="00910DC2"/>
    <w:rsid w:val="009110EF"/>
    <w:rsid w:val="00911510"/>
    <w:rsid w:val="009115E0"/>
    <w:rsid w:val="009116AB"/>
    <w:rsid w:val="009117DB"/>
    <w:rsid w:val="00911A5F"/>
    <w:rsid w:val="00911B4E"/>
    <w:rsid w:val="00911EC8"/>
    <w:rsid w:val="00911F39"/>
    <w:rsid w:val="00912157"/>
    <w:rsid w:val="00912357"/>
    <w:rsid w:val="00912804"/>
    <w:rsid w:val="009128C3"/>
    <w:rsid w:val="009131AB"/>
    <w:rsid w:val="009133F2"/>
    <w:rsid w:val="00914140"/>
    <w:rsid w:val="00914529"/>
    <w:rsid w:val="00914562"/>
    <w:rsid w:val="0091495B"/>
    <w:rsid w:val="00914BD8"/>
    <w:rsid w:val="00914D7D"/>
    <w:rsid w:val="009150FE"/>
    <w:rsid w:val="00915C50"/>
    <w:rsid w:val="00915F39"/>
    <w:rsid w:val="00915FE4"/>
    <w:rsid w:val="00916297"/>
    <w:rsid w:val="0091637F"/>
    <w:rsid w:val="00916721"/>
    <w:rsid w:val="009169EB"/>
    <w:rsid w:val="00916B3F"/>
    <w:rsid w:val="00916F1B"/>
    <w:rsid w:val="0091716D"/>
    <w:rsid w:val="009174B0"/>
    <w:rsid w:val="009174F2"/>
    <w:rsid w:val="009176E3"/>
    <w:rsid w:val="00917787"/>
    <w:rsid w:val="009179A0"/>
    <w:rsid w:val="00917A17"/>
    <w:rsid w:val="00917AD9"/>
    <w:rsid w:val="00917D3C"/>
    <w:rsid w:val="00917F46"/>
    <w:rsid w:val="00920502"/>
    <w:rsid w:val="009208A1"/>
    <w:rsid w:val="009208A9"/>
    <w:rsid w:val="00920AF0"/>
    <w:rsid w:val="00920BA1"/>
    <w:rsid w:val="009213C1"/>
    <w:rsid w:val="0092140B"/>
    <w:rsid w:val="00921780"/>
    <w:rsid w:val="009217C6"/>
    <w:rsid w:val="00921863"/>
    <w:rsid w:val="00921E56"/>
    <w:rsid w:val="009221E7"/>
    <w:rsid w:val="0092257D"/>
    <w:rsid w:val="00922688"/>
    <w:rsid w:val="00922AF0"/>
    <w:rsid w:val="00922BDF"/>
    <w:rsid w:val="00922C9F"/>
    <w:rsid w:val="00922EC2"/>
    <w:rsid w:val="009232B9"/>
    <w:rsid w:val="009232D3"/>
    <w:rsid w:val="009233EB"/>
    <w:rsid w:val="0092357D"/>
    <w:rsid w:val="009237B6"/>
    <w:rsid w:val="009238B4"/>
    <w:rsid w:val="00923935"/>
    <w:rsid w:val="009239BF"/>
    <w:rsid w:val="00923C72"/>
    <w:rsid w:val="00923E46"/>
    <w:rsid w:val="0092403C"/>
    <w:rsid w:val="009240F2"/>
    <w:rsid w:val="009245C9"/>
    <w:rsid w:val="00924B6F"/>
    <w:rsid w:val="00924E2D"/>
    <w:rsid w:val="0092542B"/>
    <w:rsid w:val="009256D9"/>
    <w:rsid w:val="009257A2"/>
    <w:rsid w:val="00925A58"/>
    <w:rsid w:val="00925BCC"/>
    <w:rsid w:val="00926446"/>
    <w:rsid w:val="009264DB"/>
    <w:rsid w:val="00926A15"/>
    <w:rsid w:val="00926D69"/>
    <w:rsid w:val="0092702E"/>
    <w:rsid w:val="0092719C"/>
    <w:rsid w:val="00927B4E"/>
    <w:rsid w:val="00927BD3"/>
    <w:rsid w:val="00927C26"/>
    <w:rsid w:val="00927D03"/>
    <w:rsid w:val="00930618"/>
    <w:rsid w:val="00930BE8"/>
    <w:rsid w:val="00930C73"/>
    <w:rsid w:val="00930EB2"/>
    <w:rsid w:val="00931259"/>
    <w:rsid w:val="00931398"/>
    <w:rsid w:val="00931535"/>
    <w:rsid w:val="00931E76"/>
    <w:rsid w:val="00932061"/>
    <w:rsid w:val="00932094"/>
    <w:rsid w:val="009321EA"/>
    <w:rsid w:val="009324A5"/>
    <w:rsid w:val="009325BA"/>
    <w:rsid w:val="009327B3"/>
    <w:rsid w:val="009329A9"/>
    <w:rsid w:val="00932C9F"/>
    <w:rsid w:val="00932F3F"/>
    <w:rsid w:val="00932FB6"/>
    <w:rsid w:val="009330E4"/>
    <w:rsid w:val="0093311F"/>
    <w:rsid w:val="0093314D"/>
    <w:rsid w:val="00933389"/>
    <w:rsid w:val="0093349B"/>
    <w:rsid w:val="00933538"/>
    <w:rsid w:val="009335E2"/>
    <w:rsid w:val="00933727"/>
    <w:rsid w:val="009339D2"/>
    <w:rsid w:val="009339F5"/>
    <w:rsid w:val="00933A3F"/>
    <w:rsid w:val="00933EA8"/>
    <w:rsid w:val="0093402A"/>
    <w:rsid w:val="009340FF"/>
    <w:rsid w:val="00934600"/>
    <w:rsid w:val="009348CB"/>
    <w:rsid w:val="00934E86"/>
    <w:rsid w:val="00935084"/>
    <w:rsid w:val="0093511B"/>
    <w:rsid w:val="00935360"/>
    <w:rsid w:val="0093540A"/>
    <w:rsid w:val="00935754"/>
    <w:rsid w:val="00935D02"/>
    <w:rsid w:val="00936031"/>
    <w:rsid w:val="0093659B"/>
    <w:rsid w:val="00936624"/>
    <w:rsid w:val="009369DD"/>
    <w:rsid w:val="00936B64"/>
    <w:rsid w:val="00936D4C"/>
    <w:rsid w:val="00936F92"/>
    <w:rsid w:val="009372F7"/>
    <w:rsid w:val="0093734F"/>
    <w:rsid w:val="0093755A"/>
    <w:rsid w:val="00937645"/>
    <w:rsid w:val="00937A2F"/>
    <w:rsid w:val="00937C31"/>
    <w:rsid w:val="00937D17"/>
    <w:rsid w:val="009401BA"/>
    <w:rsid w:val="0094023A"/>
    <w:rsid w:val="0094028D"/>
    <w:rsid w:val="00940397"/>
    <w:rsid w:val="00940514"/>
    <w:rsid w:val="00940EAB"/>
    <w:rsid w:val="00941062"/>
    <w:rsid w:val="009416CE"/>
    <w:rsid w:val="009416F4"/>
    <w:rsid w:val="00941745"/>
    <w:rsid w:val="009417B7"/>
    <w:rsid w:val="00941859"/>
    <w:rsid w:val="00941880"/>
    <w:rsid w:val="00941A4D"/>
    <w:rsid w:val="009420DA"/>
    <w:rsid w:val="0094230C"/>
    <w:rsid w:val="00942AF9"/>
    <w:rsid w:val="00942C6B"/>
    <w:rsid w:val="00942D96"/>
    <w:rsid w:val="009438B0"/>
    <w:rsid w:val="0094392B"/>
    <w:rsid w:val="00943BE1"/>
    <w:rsid w:val="00943EB1"/>
    <w:rsid w:val="0094433F"/>
    <w:rsid w:val="00944657"/>
    <w:rsid w:val="00944736"/>
    <w:rsid w:val="00944842"/>
    <w:rsid w:val="009449F6"/>
    <w:rsid w:val="009449FD"/>
    <w:rsid w:val="00944AA3"/>
    <w:rsid w:val="00944D98"/>
    <w:rsid w:val="00944EEE"/>
    <w:rsid w:val="00944FA7"/>
    <w:rsid w:val="009450A5"/>
    <w:rsid w:val="0094523F"/>
    <w:rsid w:val="009452FF"/>
    <w:rsid w:val="009453D1"/>
    <w:rsid w:val="00945711"/>
    <w:rsid w:val="00945A5E"/>
    <w:rsid w:val="00945E54"/>
    <w:rsid w:val="0094601E"/>
    <w:rsid w:val="009464E1"/>
    <w:rsid w:val="00946E4B"/>
    <w:rsid w:val="0094732A"/>
    <w:rsid w:val="009476B5"/>
    <w:rsid w:val="0094779C"/>
    <w:rsid w:val="00947CD9"/>
    <w:rsid w:val="00950306"/>
    <w:rsid w:val="00950794"/>
    <w:rsid w:val="00950828"/>
    <w:rsid w:val="00950906"/>
    <w:rsid w:val="009513C5"/>
    <w:rsid w:val="00951508"/>
    <w:rsid w:val="0095172F"/>
    <w:rsid w:val="0095181A"/>
    <w:rsid w:val="00951AAF"/>
    <w:rsid w:val="00951BDC"/>
    <w:rsid w:val="00951E1B"/>
    <w:rsid w:val="009527A5"/>
    <w:rsid w:val="009527D8"/>
    <w:rsid w:val="00952893"/>
    <w:rsid w:val="00952C83"/>
    <w:rsid w:val="00952FE3"/>
    <w:rsid w:val="009531D1"/>
    <w:rsid w:val="009532F3"/>
    <w:rsid w:val="0095336C"/>
    <w:rsid w:val="009535CA"/>
    <w:rsid w:val="009539BC"/>
    <w:rsid w:val="00953D05"/>
    <w:rsid w:val="00953D93"/>
    <w:rsid w:val="00953F69"/>
    <w:rsid w:val="0095433C"/>
    <w:rsid w:val="009546AD"/>
    <w:rsid w:val="009549BF"/>
    <w:rsid w:val="009549D5"/>
    <w:rsid w:val="00954A51"/>
    <w:rsid w:val="00954D01"/>
    <w:rsid w:val="00954D50"/>
    <w:rsid w:val="00954F56"/>
    <w:rsid w:val="00955200"/>
    <w:rsid w:val="009552F5"/>
    <w:rsid w:val="009556AB"/>
    <w:rsid w:val="00955BF7"/>
    <w:rsid w:val="00955EC7"/>
    <w:rsid w:val="00955EDA"/>
    <w:rsid w:val="0095636F"/>
    <w:rsid w:val="00956447"/>
    <w:rsid w:val="009568FC"/>
    <w:rsid w:val="00956ACA"/>
    <w:rsid w:val="00956B4C"/>
    <w:rsid w:val="00956B53"/>
    <w:rsid w:val="00956CA9"/>
    <w:rsid w:val="00956CC9"/>
    <w:rsid w:val="00956E21"/>
    <w:rsid w:val="00956F50"/>
    <w:rsid w:val="00957074"/>
    <w:rsid w:val="009570C5"/>
    <w:rsid w:val="00957588"/>
    <w:rsid w:val="0095764E"/>
    <w:rsid w:val="00957815"/>
    <w:rsid w:val="00957AD2"/>
    <w:rsid w:val="00957BCC"/>
    <w:rsid w:val="00957DCC"/>
    <w:rsid w:val="00957EA4"/>
    <w:rsid w:val="00957FED"/>
    <w:rsid w:val="009602CB"/>
    <w:rsid w:val="0096049C"/>
    <w:rsid w:val="00960B53"/>
    <w:rsid w:val="00960E53"/>
    <w:rsid w:val="0096111E"/>
    <w:rsid w:val="0096160E"/>
    <w:rsid w:val="009616AF"/>
    <w:rsid w:val="0096187B"/>
    <w:rsid w:val="00961993"/>
    <w:rsid w:val="009619AE"/>
    <w:rsid w:val="00961CFE"/>
    <w:rsid w:val="0096200C"/>
    <w:rsid w:val="0096220A"/>
    <w:rsid w:val="009623EF"/>
    <w:rsid w:val="009625A8"/>
    <w:rsid w:val="00962693"/>
    <w:rsid w:val="00962966"/>
    <w:rsid w:val="00962D8A"/>
    <w:rsid w:val="00962EAF"/>
    <w:rsid w:val="00962FE4"/>
    <w:rsid w:val="0096300C"/>
    <w:rsid w:val="009637A4"/>
    <w:rsid w:val="00963B3F"/>
    <w:rsid w:val="00963D27"/>
    <w:rsid w:val="00963D74"/>
    <w:rsid w:val="00963E09"/>
    <w:rsid w:val="009640D9"/>
    <w:rsid w:val="009641B3"/>
    <w:rsid w:val="0096425F"/>
    <w:rsid w:val="00964414"/>
    <w:rsid w:val="009644BA"/>
    <w:rsid w:val="0096499C"/>
    <w:rsid w:val="009649A1"/>
    <w:rsid w:val="00964A58"/>
    <w:rsid w:val="00964BCB"/>
    <w:rsid w:val="00964EB1"/>
    <w:rsid w:val="00965263"/>
    <w:rsid w:val="009653AB"/>
    <w:rsid w:val="00965413"/>
    <w:rsid w:val="00965610"/>
    <w:rsid w:val="009656A2"/>
    <w:rsid w:val="009656F5"/>
    <w:rsid w:val="009659B9"/>
    <w:rsid w:val="009663C5"/>
    <w:rsid w:val="00966513"/>
    <w:rsid w:val="009665B9"/>
    <w:rsid w:val="009665BB"/>
    <w:rsid w:val="0096667E"/>
    <w:rsid w:val="00966A80"/>
    <w:rsid w:val="00966B98"/>
    <w:rsid w:val="00966CDB"/>
    <w:rsid w:val="00966E63"/>
    <w:rsid w:val="0096700C"/>
    <w:rsid w:val="0096701A"/>
    <w:rsid w:val="009675C8"/>
    <w:rsid w:val="00967704"/>
    <w:rsid w:val="00967737"/>
    <w:rsid w:val="009677CF"/>
    <w:rsid w:val="00967A3E"/>
    <w:rsid w:val="00967B68"/>
    <w:rsid w:val="00967E26"/>
    <w:rsid w:val="0097007D"/>
    <w:rsid w:val="0097041A"/>
    <w:rsid w:val="009708FB"/>
    <w:rsid w:val="00970BDF"/>
    <w:rsid w:val="0097161F"/>
    <w:rsid w:val="00971661"/>
    <w:rsid w:val="009718B2"/>
    <w:rsid w:val="00971B36"/>
    <w:rsid w:val="00971FA4"/>
    <w:rsid w:val="00972BF4"/>
    <w:rsid w:val="00972C1C"/>
    <w:rsid w:val="00972E24"/>
    <w:rsid w:val="00972E94"/>
    <w:rsid w:val="00973097"/>
    <w:rsid w:val="00973336"/>
    <w:rsid w:val="00973706"/>
    <w:rsid w:val="00973DA7"/>
    <w:rsid w:val="00973DC3"/>
    <w:rsid w:val="00973E23"/>
    <w:rsid w:val="00973F01"/>
    <w:rsid w:val="00974018"/>
    <w:rsid w:val="0097405B"/>
    <w:rsid w:val="0097405D"/>
    <w:rsid w:val="0097454D"/>
    <w:rsid w:val="009749FE"/>
    <w:rsid w:val="00974A2D"/>
    <w:rsid w:val="00974CF3"/>
    <w:rsid w:val="00974D8E"/>
    <w:rsid w:val="00974DE7"/>
    <w:rsid w:val="00974F00"/>
    <w:rsid w:val="00974F6E"/>
    <w:rsid w:val="00975B02"/>
    <w:rsid w:val="00975CED"/>
    <w:rsid w:val="00976605"/>
    <w:rsid w:val="009766B0"/>
    <w:rsid w:val="009767EE"/>
    <w:rsid w:val="00976988"/>
    <w:rsid w:val="00976C09"/>
    <w:rsid w:val="00976D8E"/>
    <w:rsid w:val="00976F17"/>
    <w:rsid w:val="00977083"/>
    <w:rsid w:val="0097719A"/>
    <w:rsid w:val="009776FA"/>
    <w:rsid w:val="0097779B"/>
    <w:rsid w:val="009778EE"/>
    <w:rsid w:val="009778FA"/>
    <w:rsid w:val="00977DAF"/>
    <w:rsid w:val="00977FC4"/>
    <w:rsid w:val="0098003D"/>
    <w:rsid w:val="009800BA"/>
    <w:rsid w:val="00980118"/>
    <w:rsid w:val="00980266"/>
    <w:rsid w:val="00980764"/>
    <w:rsid w:val="00980B66"/>
    <w:rsid w:val="00980BA2"/>
    <w:rsid w:val="00980FC5"/>
    <w:rsid w:val="00981122"/>
    <w:rsid w:val="00981243"/>
    <w:rsid w:val="00981388"/>
    <w:rsid w:val="00981592"/>
    <w:rsid w:val="00981660"/>
    <w:rsid w:val="0098167F"/>
    <w:rsid w:val="009816ED"/>
    <w:rsid w:val="00981782"/>
    <w:rsid w:val="00981936"/>
    <w:rsid w:val="00981A95"/>
    <w:rsid w:val="00981E03"/>
    <w:rsid w:val="00981EAD"/>
    <w:rsid w:val="00982147"/>
    <w:rsid w:val="009821D8"/>
    <w:rsid w:val="009823F4"/>
    <w:rsid w:val="009827EF"/>
    <w:rsid w:val="00982A8E"/>
    <w:rsid w:val="00982BFE"/>
    <w:rsid w:val="00983003"/>
    <w:rsid w:val="00983410"/>
    <w:rsid w:val="009835E2"/>
    <w:rsid w:val="0098360A"/>
    <w:rsid w:val="009836CC"/>
    <w:rsid w:val="00984090"/>
    <w:rsid w:val="0098440A"/>
    <w:rsid w:val="00984473"/>
    <w:rsid w:val="009847EA"/>
    <w:rsid w:val="00984B3E"/>
    <w:rsid w:val="00984C32"/>
    <w:rsid w:val="00984CFC"/>
    <w:rsid w:val="00984E33"/>
    <w:rsid w:val="00984E82"/>
    <w:rsid w:val="009850F7"/>
    <w:rsid w:val="00985190"/>
    <w:rsid w:val="00985207"/>
    <w:rsid w:val="00985400"/>
    <w:rsid w:val="00985750"/>
    <w:rsid w:val="00985FEE"/>
    <w:rsid w:val="009860DF"/>
    <w:rsid w:val="0098638B"/>
    <w:rsid w:val="00986696"/>
    <w:rsid w:val="009867B5"/>
    <w:rsid w:val="00986A69"/>
    <w:rsid w:val="00986BBD"/>
    <w:rsid w:val="00986BDD"/>
    <w:rsid w:val="00986C51"/>
    <w:rsid w:val="00987190"/>
    <w:rsid w:val="0098730F"/>
    <w:rsid w:val="00987313"/>
    <w:rsid w:val="0098742B"/>
    <w:rsid w:val="00987861"/>
    <w:rsid w:val="009878A1"/>
    <w:rsid w:val="00987C02"/>
    <w:rsid w:val="00987C81"/>
    <w:rsid w:val="00987CF3"/>
    <w:rsid w:val="00987F21"/>
    <w:rsid w:val="0099003A"/>
    <w:rsid w:val="0099065C"/>
    <w:rsid w:val="00990973"/>
    <w:rsid w:val="009909CB"/>
    <w:rsid w:val="00990B45"/>
    <w:rsid w:val="00990B70"/>
    <w:rsid w:val="00990BAB"/>
    <w:rsid w:val="00990D94"/>
    <w:rsid w:val="00990F4B"/>
    <w:rsid w:val="00991458"/>
    <w:rsid w:val="009915D5"/>
    <w:rsid w:val="0099186B"/>
    <w:rsid w:val="00991B30"/>
    <w:rsid w:val="00991B46"/>
    <w:rsid w:val="0099216F"/>
    <w:rsid w:val="009921A7"/>
    <w:rsid w:val="009922F4"/>
    <w:rsid w:val="00992358"/>
    <w:rsid w:val="0099236F"/>
    <w:rsid w:val="0099238F"/>
    <w:rsid w:val="0099241D"/>
    <w:rsid w:val="00992523"/>
    <w:rsid w:val="00992BCF"/>
    <w:rsid w:val="00993450"/>
    <w:rsid w:val="0099347B"/>
    <w:rsid w:val="009934ED"/>
    <w:rsid w:val="009935DE"/>
    <w:rsid w:val="0099395C"/>
    <w:rsid w:val="00993C54"/>
    <w:rsid w:val="00993E23"/>
    <w:rsid w:val="00993FF2"/>
    <w:rsid w:val="0099404E"/>
    <w:rsid w:val="00994075"/>
    <w:rsid w:val="0099407B"/>
    <w:rsid w:val="009940BB"/>
    <w:rsid w:val="00994158"/>
    <w:rsid w:val="00994296"/>
    <w:rsid w:val="0099443F"/>
    <w:rsid w:val="009944C2"/>
    <w:rsid w:val="009944F8"/>
    <w:rsid w:val="009945EC"/>
    <w:rsid w:val="009947E2"/>
    <w:rsid w:val="00994B45"/>
    <w:rsid w:val="00994BB9"/>
    <w:rsid w:val="00994D15"/>
    <w:rsid w:val="00994F5E"/>
    <w:rsid w:val="00994FB3"/>
    <w:rsid w:val="00994FD7"/>
    <w:rsid w:val="00995387"/>
    <w:rsid w:val="009954A2"/>
    <w:rsid w:val="0099550F"/>
    <w:rsid w:val="00995949"/>
    <w:rsid w:val="00995F99"/>
    <w:rsid w:val="00996077"/>
    <w:rsid w:val="009960A4"/>
    <w:rsid w:val="0099616D"/>
    <w:rsid w:val="00996218"/>
    <w:rsid w:val="00996328"/>
    <w:rsid w:val="00996408"/>
    <w:rsid w:val="009966AA"/>
    <w:rsid w:val="00997009"/>
    <w:rsid w:val="00997115"/>
    <w:rsid w:val="009971B2"/>
    <w:rsid w:val="00997530"/>
    <w:rsid w:val="009976C6"/>
    <w:rsid w:val="009977E2"/>
    <w:rsid w:val="00997DE8"/>
    <w:rsid w:val="00997F6B"/>
    <w:rsid w:val="009A054D"/>
    <w:rsid w:val="009A096F"/>
    <w:rsid w:val="009A0C63"/>
    <w:rsid w:val="009A0E77"/>
    <w:rsid w:val="009A0EBE"/>
    <w:rsid w:val="009A153A"/>
    <w:rsid w:val="009A16B4"/>
    <w:rsid w:val="009A1D9F"/>
    <w:rsid w:val="009A1E69"/>
    <w:rsid w:val="009A226B"/>
    <w:rsid w:val="009A231A"/>
    <w:rsid w:val="009A25BC"/>
    <w:rsid w:val="009A27A7"/>
    <w:rsid w:val="009A2845"/>
    <w:rsid w:val="009A3031"/>
    <w:rsid w:val="009A33E2"/>
    <w:rsid w:val="009A3772"/>
    <w:rsid w:val="009A3999"/>
    <w:rsid w:val="009A3A68"/>
    <w:rsid w:val="009A3B90"/>
    <w:rsid w:val="009A3BB0"/>
    <w:rsid w:val="009A3FE8"/>
    <w:rsid w:val="009A4037"/>
    <w:rsid w:val="009A46A2"/>
    <w:rsid w:val="009A4A79"/>
    <w:rsid w:val="009A4BA7"/>
    <w:rsid w:val="009A4BDA"/>
    <w:rsid w:val="009A4ED5"/>
    <w:rsid w:val="009A4F1A"/>
    <w:rsid w:val="009A5354"/>
    <w:rsid w:val="009A5371"/>
    <w:rsid w:val="009A55B2"/>
    <w:rsid w:val="009A5807"/>
    <w:rsid w:val="009A5C51"/>
    <w:rsid w:val="009A5D17"/>
    <w:rsid w:val="009A5D8F"/>
    <w:rsid w:val="009A6135"/>
    <w:rsid w:val="009A63A4"/>
    <w:rsid w:val="009A684A"/>
    <w:rsid w:val="009A6856"/>
    <w:rsid w:val="009A6B85"/>
    <w:rsid w:val="009A6BC3"/>
    <w:rsid w:val="009A6EC8"/>
    <w:rsid w:val="009A6F51"/>
    <w:rsid w:val="009A732F"/>
    <w:rsid w:val="009A7891"/>
    <w:rsid w:val="009A7B57"/>
    <w:rsid w:val="009A7CAF"/>
    <w:rsid w:val="009A7CB0"/>
    <w:rsid w:val="009A7CD1"/>
    <w:rsid w:val="009A7CD8"/>
    <w:rsid w:val="009A7E67"/>
    <w:rsid w:val="009B01E7"/>
    <w:rsid w:val="009B02AA"/>
    <w:rsid w:val="009B0367"/>
    <w:rsid w:val="009B0488"/>
    <w:rsid w:val="009B0755"/>
    <w:rsid w:val="009B0885"/>
    <w:rsid w:val="009B0C3F"/>
    <w:rsid w:val="009B0F48"/>
    <w:rsid w:val="009B116B"/>
    <w:rsid w:val="009B1507"/>
    <w:rsid w:val="009B184B"/>
    <w:rsid w:val="009B1901"/>
    <w:rsid w:val="009B1A1C"/>
    <w:rsid w:val="009B1B69"/>
    <w:rsid w:val="009B1C2B"/>
    <w:rsid w:val="009B1EC1"/>
    <w:rsid w:val="009B1EEA"/>
    <w:rsid w:val="009B1F44"/>
    <w:rsid w:val="009B214D"/>
    <w:rsid w:val="009B2363"/>
    <w:rsid w:val="009B2436"/>
    <w:rsid w:val="009B2796"/>
    <w:rsid w:val="009B2BBA"/>
    <w:rsid w:val="009B2C36"/>
    <w:rsid w:val="009B2CE1"/>
    <w:rsid w:val="009B2FF2"/>
    <w:rsid w:val="009B305A"/>
    <w:rsid w:val="009B32A3"/>
    <w:rsid w:val="009B33AE"/>
    <w:rsid w:val="009B3608"/>
    <w:rsid w:val="009B39BE"/>
    <w:rsid w:val="009B3D61"/>
    <w:rsid w:val="009B3EEF"/>
    <w:rsid w:val="009B43FF"/>
    <w:rsid w:val="009B4867"/>
    <w:rsid w:val="009B492F"/>
    <w:rsid w:val="009B4956"/>
    <w:rsid w:val="009B4DA4"/>
    <w:rsid w:val="009B4E78"/>
    <w:rsid w:val="009B4F20"/>
    <w:rsid w:val="009B5511"/>
    <w:rsid w:val="009B589A"/>
    <w:rsid w:val="009B58D0"/>
    <w:rsid w:val="009B5974"/>
    <w:rsid w:val="009B59BD"/>
    <w:rsid w:val="009B5AE4"/>
    <w:rsid w:val="009B5AF7"/>
    <w:rsid w:val="009B5B53"/>
    <w:rsid w:val="009B5D18"/>
    <w:rsid w:val="009B632D"/>
    <w:rsid w:val="009B64F4"/>
    <w:rsid w:val="009B6E13"/>
    <w:rsid w:val="009B73C5"/>
    <w:rsid w:val="009B7548"/>
    <w:rsid w:val="009B7645"/>
    <w:rsid w:val="009C0003"/>
    <w:rsid w:val="009C01FB"/>
    <w:rsid w:val="009C02F7"/>
    <w:rsid w:val="009C036F"/>
    <w:rsid w:val="009C05AC"/>
    <w:rsid w:val="009C09D1"/>
    <w:rsid w:val="009C0F06"/>
    <w:rsid w:val="009C1097"/>
    <w:rsid w:val="009C12BE"/>
    <w:rsid w:val="009C12D3"/>
    <w:rsid w:val="009C17D6"/>
    <w:rsid w:val="009C188B"/>
    <w:rsid w:val="009C190C"/>
    <w:rsid w:val="009C1A76"/>
    <w:rsid w:val="009C1C20"/>
    <w:rsid w:val="009C1D43"/>
    <w:rsid w:val="009C1F4F"/>
    <w:rsid w:val="009C20F7"/>
    <w:rsid w:val="009C23B3"/>
    <w:rsid w:val="009C23E1"/>
    <w:rsid w:val="009C2403"/>
    <w:rsid w:val="009C2567"/>
    <w:rsid w:val="009C26A5"/>
    <w:rsid w:val="009C28D9"/>
    <w:rsid w:val="009C28E3"/>
    <w:rsid w:val="009C2949"/>
    <w:rsid w:val="009C2B32"/>
    <w:rsid w:val="009C2C55"/>
    <w:rsid w:val="009C31D0"/>
    <w:rsid w:val="009C3216"/>
    <w:rsid w:val="009C35E7"/>
    <w:rsid w:val="009C360E"/>
    <w:rsid w:val="009C3CDF"/>
    <w:rsid w:val="009C408D"/>
    <w:rsid w:val="009C44A7"/>
    <w:rsid w:val="009C44B7"/>
    <w:rsid w:val="009C45DE"/>
    <w:rsid w:val="009C47BB"/>
    <w:rsid w:val="009C4879"/>
    <w:rsid w:val="009C4922"/>
    <w:rsid w:val="009C4E0D"/>
    <w:rsid w:val="009C4F9A"/>
    <w:rsid w:val="009C52F2"/>
    <w:rsid w:val="009C5373"/>
    <w:rsid w:val="009C5656"/>
    <w:rsid w:val="009C583F"/>
    <w:rsid w:val="009C598B"/>
    <w:rsid w:val="009C5A47"/>
    <w:rsid w:val="009C5BB7"/>
    <w:rsid w:val="009C62E8"/>
    <w:rsid w:val="009C67E5"/>
    <w:rsid w:val="009C683E"/>
    <w:rsid w:val="009C69E6"/>
    <w:rsid w:val="009C6A59"/>
    <w:rsid w:val="009C6A70"/>
    <w:rsid w:val="009C6AEB"/>
    <w:rsid w:val="009C6D80"/>
    <w:rsid w:val="009C6D8C"/>
    <w:rsid w:val="009C6F04"/>
    <w:rsid w:val="009C6F44"/>
    <w:rsid w:val="009C7204"/>
    <w:rsid w:val="009C7347"/>
    <w:rsid w:val="009C745C"/>
    <w:rsid w:val="009C7493"/>
    <w:rsid w:val="009C750A"/>
    <w:rsid w:val="009C769E"/>
    <w:rsid w:val="009C776D"/>
    <w:rsid w:val="009C7A9A"/>
    <w:rsid w:val="009C7D6B"/>
    <w:rsid w:val="009C7DCC"/>
    <w:rsid w:val="009D0002"/>
    <w:rsid w:val="009D0163"/>
    <w:rsid w:val="009D0165"/>
    <w:rsid w:val="009D0296"/>
    <w:rsid w:val="009D0400"/>
    <w:rsid w:val="009D04EC"/>
    <w:rsid w:val="009D05B7"/>
    <w:rsid w:val="009D08A5"/>
    <w:rsid w:val="009D0AE1"/>
    <w:rsid w:val="009D0D0C"/>
    <w:rsid w:val="009D0DD6"/>
    <w:rsid w:val="009D0FAB"/>
    <w:rsid w:val="009D105E"/>
    <w:rsid w:val="009D11A4"/>
    <w:rsid w:val="009D1527"/>
    <w:rsid w:val="009D16E8"/>
    <w:rsid w:val="009D191C"/>
    <w:rsid w:val="009D1AB1"/>
    <w:rsid w:val="009D1B40"/>
    <w:rsid w:val="009D1E47"/>
    <w:rsid w:val="009D2158"/>
    <w:rsid w:val="009D22C3"/>
    <w:rsid w:val="009D2A3E"/>
    <w:rsid w:val="009D2AEA"/>
    <w:rsid w:val="009D2E27"/>
    <w:rsid w:val="009D2E3F"/>
    <w:rsid w:val="009D2E98"/>
    <w:rsid w:val="009D302B"/>
    <w:rsid w:val="009D3052"/>
    <w:rsid w:val="009D3D97"/>
    <w:rsid w:val="009D4289"/>
    <w:rsid w:val="009D433E"/>
    <w:rsid w:val="009D44D1"/>
    <w:rsid w:val="009D48E9"/>
    <w:rsid w:val="009D48FE"/>
    <w:rsid w:val="009D4C5B"/>
    <w:rsid w:val="009D4E52"/>
    <w:rsid w:val="009D4F4F"/>
    <w:rsid w:val="009D5231"/>
    <w:rsid w:val="009D536E"/>
    <w:rsid w:val="009D55B5"/>
    <w:rsid w:val="009D55B6"/>
    <w:rsid w:val="009D576D"/>
    <w:rsid w:val="009D57C9"/>
    <w:rsid w:val="009D586A"/>
    <w:rsid w:val="009D5969"/>
    <w:rsid w:val="009D5B70"/>
    <w:rsid w:val="009D5D8A"/>
    <w:rsid w:val="009D5DB7"/>
    <w:rsid w:val="009D5E35"/>
    <w:rsid w:val="009D6219"/>
    <w:rsid w:val="009D6315"/>
    <w:rsid w:val="009D6724"/>
    <w:rsid w:val="009D6A0D"/>
    <w:rsid w:val="009D6E4E"/>
    <w:rsid w:val="009D6FA8"/>
    <w:rsid w:val="009D7359"/>
    <w:rsid w:val="009D75C1"/>
    <w:rsid w:val="009D7781"/>
    <w:rsid w:val="009D784C"/>
    <w:rsid w:val="009D7871"/>
    <w:rsid w:val="009D78BC"/>
    <w:rsid w:val="009D78FE"/>
    <w:rsid w:val="009D7B55"/>
    <w:rsid w:val="009E0257"/>
    <w:rsid w:val="009E04BB"/>
    <w:rsid w:val="009E0893"/>
    <w:rsid w:val="009E0D59"/>
    <w:rsid w:val="009E0EA4"/>
    <w:rsid w:val="009E0F26"/>
    <w:rsid w:val="009E12A9"/>
    <w:rsid w:val="009E13FA"/>
    <w:rsid w:val="009E1550"/>
    <w:rsid w:val="009E1587"/>
    <w:rsid w:val="009E1C1D"/>
    <w:rsid w:val="009E1C5E"/>
    <w:rsid w:val="009E28BA"/>
    <w:rsid w:val="009E2BE0"/>
    <w:rsid w:val="009E2BEB"/>
    <w:rsid w:val="009E2D99"/>
    <w:rsid w:val="009E2DE2"/>
    <w:rsid w:val="009E3359"/>
    <w:rsid w:val="009E3436"/>
    <w:rsid w:val="009E3730"/>
    <w:rsid w:val="009E3876"/>
    <w:rsid w:val="009E3885"/>
    <w:rsid w:val="009E3935"/>
    <w:rsid w:val="009E3D2F"/>
    <w:rsid w:val="009E3D70"/>
    <w:rsid w:val="009E3F22"/>
    <w:rsid w:val="009E4166"/>
    <w:rsid w:val="009E4557"/>
    <w:rsid w:val="009E4747"/>
    <w:rsid w:val="009E48EF"/>
    <w:rsid w:val="009E48F9"/>
    <w:rsid w:val="009E4A16"/>
    <w:rsid w:val="009E4E28"/>
    <w:rsid w:val="009E527F"/>
    <w:rsid w:val="009E52D4"/>
    <w:rsid w:val="009E53C9"/>
    <w:rsid w:val="009E5470"/>
    <w:rsid w:val="009E597D"/>
    <w:rsid w:val="009E5A91"/>
    <w:rsid w:val="009E5C07"/>
    <w:rsid w:val="009E5D6C"/>
    <w:rsid w:val="009E6064"/>
    <w:rsid w:val="009E63FD"/>
    <w:rsid w:val="009E641C"/>
    <w:rsid w:val="009E6443"/>
    <w:rsid w:val="009E6722"/>
    <w:rsid w:val="009E67FB"/>
    <w:rsid w:val="009E68E2"/>
    <w:rsid w:val="009E6F01"/>
    <w:rsid w:val="009E6FCB"/>
    <w:rsid w:val="009E7095"/>
    <w:rsid w:val="009E78C6"/>
    <w:rsid w:val="009E79A7"/>
    <w:rsid w:val="009E7C72"/>
    <w:rsid w:val="009E7DF3"/>
    <w:rsid w:val="009F0235"/>
    <w:rsid w:val="009F0265"/>
    <w:rsid w:val="009F02F4"/>
    <w:rsid w:val="009F0394"/>
    <w:rsid w:val="009F042C"/>
    <w:rsid w:val="009F04F5"/>
    <w:rsid w:val="009F0F39"/>
    <w:rsid w:val="009F0FBC"/>
    <w:rsid w:val="009F1C5A"/>
    <w:rsid w:val="009F1D0F"/>
    <w:rsid w:val="009F1D56"/>
    <w:rsid w:val="009F1FE8"/>
    <w:rsid w:val="009F210F"/>
    <w:rsid w:val="009F22EC"/>
    <w:rsid w:val="009F2399"/>
    <w:rsid w:val="009F2456"/>
    <w:rsid w:val="009F274E"/>
    <w:rsid w:val="009F2873"/>
    <w:rsid w:val="009F2A01"/>
    <w:rsid w:val="009F2B0F"/>
    <w:rsid w:val="009F2D21"/>
    <w:rsid w:val="009F32DA"/>
    <w:rsid w:val="009F330A"/>
    <w:rsid w:val="009F3387"/>
    <w:rsid w:val="009F338C"/>
    <w:rsid w:val="009F3631"/>
    <w:rsid w:val="009F36F4"/>
    <w:rsid w:val="009F39B8"/>
    <w:rsid w:val="009F3C34"/>
    <w:rsid w:val="009F3C62"/>
    <w:rsid w:val="009F3C6F"/>
    <w:rsid w:val="009F3DAC"/>
    <w:rsid w:val="009F3F8D"/>
    <w:rsid w:val="009F40E4"/>
    <w:rsid w:val="009F4458"/>
    <w:rsid w:val="009F44EA"/>
    <w:rsid w:val="009F4575"/>
    <w:rsid w:val="009F47F8"/>
    <w:rsid w:val="009F4AD6"/>
    <w:rsid w:val="009F4C3B"/>
    <w:rsid w:val="009F4D3A"/>
    <w:rsid w:val="009F4F44"/>
    <w:rsid w:val="009F5310"/>
    <w:rsid w:val="009F584F"/>
    <w:rsid w:val="009F589E"/>
    <w:rsid w:val="009F5C93"/>
    <w:rsid w:val="009F5E22"/>
    <w:rsid w:val="009F5E3F"/>
    <w:rsid w:val="009F5ED1"/>
    <w:rsid w:val="009F5EF7"/>
    <w:rsid w:val="009F6955"/>
    <w:rsid w:val="009F6A40"/>
    <w:rsid w:val="009F6CA9"/>
    <w:rsid w:val="009F7059"/>
    <w:rsid w:val="009F72F9"/>
    <w:rsid w:val="009F734A"/>
    <w:rsid w:val="009F752E"/>
    <w:rsid w:val="009F7815"/>
    <w:rsid w:val="009F7899"/>
    <w:rsid w:val="009F7A47"/>
    <w:rsid w:val="00A00487"/>
    <w:rsid w:val="00A004B3"/>
    <w:rsid w:val="00A0065C"/>
    <w:rsid w:val="00A00734"/>
    <w:rsid w:val="00A00935"/>
    <w:rsid w:val="00A009CE"/>
    <w:rsid w:val="00A00AD3"/>
    <w:rsid w:val="00A00D13"/>
    <w:rsid w:val="00A00D68"/>
    <w:rsid w:val="00A00FA6"/>
    <w:rsid w:val="00A01132"/>
    <w:rsid w:val="00A015B6"/>
    <w:rsid w:val="00A01607"/>
    <w:rsid w:val="00A01805"/>
    <w:rsid w:val="00A01A79"/>
    <w:rsid w:val="00A01B77"/>
    <w:rsid w:val="00A01CF5"/>
    <w:rsid w:val="00A01DBB"/>
    <w:rsid w:val="00A01DFE"/>
    <w:rsid w:val="00A01F26"/>
    <w:rsid w:val="00A0217D"/>
    <w:rsid w:val="00A021D1"/>
    <w:rsid w:val="00A02301"/>
    <w:rsid w:val="00A0267B"/>
    <w:rsid w:val="00A02834"/>
    <w:rsid w:val="00A02890"/>
    <w:rsid w:val="00A02997"/>
    <w:rsid w:val="00A029DE"/>
    <w:rsid w:val="00A02D24"/>
    <w:rsid w:val="00A02D83"/>
    <w:rsid w:val="00A02ED6"/>
    <w:rsid w:val="00A031D4"/>
    <w:rsid w:val="00A031F5"/>
    <w:rsid w:val="00A0324B"/>
    <w:rsid w:val="00A0343E"/>
    <w:rsid w:val="00A03604"/>
    <w:rsid w:val="00A03621"/>
    <w:rsid w:val="00A0391C"/>
    <w:rsid w:val="00A03A8F"/>
    <w:rsid w:val="00A03AB3"/>
    <w:rsid w:val="00A0401A"/>
    <w:rsid w:val="00A04039"/>
    <w:rsid w:val="00A04ADC"/>
    <w:rsid w:val="00A04B49"/>
    <w:rsid w:val="00A04CA4"/>
    <w:rsid w:val="00A051D7"/>
    <w:rsid w:val="00A0570A"/>
    <w:rsid w:val="00A057B4"/>
    <w:rsid w:val="00A0590A"/>
    <w:rsid w:val="00A05F46"/>
    <w:rsid w:val="00A06410"/>
    <w:rsid w:val="00A06946"/>
    <w:rsid w:val="00A06A16"/>
    <w:rsid w:val="00A06B3D"/>
    <w:rsid w:val="00A06C25"/>
    <w:rsid w:val="00A06CC4"/>
    <w:rsid w:val="00A06E0B"/>
    <w:rsid w:val="00A06ED0"/>
    <w:rsid w:val="00A070C2"/>
    <w:rsid w:val="00A075BB"/>
    <w:rsid w:val="00A07923"/>
    <w:rsid w:val="00A07E63"/>
    <w:rsid w:val="00A10710"/>
    <w:rsid w:val="00A1087E"/>
    <w:rsid w:val="00A10BD2"/>
    <w:rsid w:val="00A10CBF"/>
    <w:rsid w:val="00A10CE2"/>
    <w:rsid w:val="00A111ED"/>
    <w:rsid w:val="00A11297"/>
    <w:rsid w:val="00A112F2"/>
    <w:rsid w:val="00A115CF"/>
    <w:rsid w:val="00A11642"/>
    <w:rsid w:val="00A11A5F"/>
    <w:rsid w:val="00A11D98"/>
    <w:rsid w:val="00A11DC5"/>
    <w:rsid w:val="00A11EA9"/>
    <w:rsid w:val="00A11F43"/>
    <w:rsid w:val="00A11F7B"/>
    <w:rsid w:val="00A120ED"/>
    <w:rsid w:val="00A12113"/>
    <w:rsid w:val="00A124C7"/>
    <w:rsid w:val="00A12588"/>
    <w:rsid w:val="00A12B79"/>
    <w:rsid w:val="00A135F1"/>
    <w:rsid w:val="00A135FC"/>
    <w:rsid w:val="00A135FE"/>
    <w:rsid w:val="00A1387A"/>
    <w:rsid w:val="00A138C5"/>
    <w:rsid w:val="00A14239"/>
    <w:rsid w:val="00A143A6"/>
    <w:rsid w:val="00A147EA"/>
    <w:rsid w:val="00A14A06"/>
    <w:rsid w:val="00A14CDF"/>
    <w:rsid w:val="00A1533E"/>
    <w:rsid w:val="00A15391"/>
    <w:rsid w:val="00A153F5"/>
    <w:rsid w:val="00A159F9"/>
    <w:rsid w:val="00A15C4D"/>
    <w:rsid w:val="00A15DAB"/>
    <w:rsid w:val="00A15E2C"/>
    <w:rsid w:val="00A1602C"/>
    <w:rsid w:val="00A16060"/>
    <w:rsid w:val="00A1630D"/>
    <w:rsid w:val="00A16346"/>
    <w:rsid w:val="00A163D3"/>
    <w:rsid w:val="00A16680"/>
    <w:rsid w:val="00A166C0"/>
    <w:rsid w:val="00A16710"/>
    <w:rsid w:val="00A16967"/>
    <w:rsid w:val="00A16C51"/>
    <w:rsid w:val="00A17149"/>
    <w:rsid w:val="00A171C6"/>
    <w:rsid w:val="00A17313"/>
    <w:rsid w:val="00A173FD"/>
    <w:rsid w:val="00A175F3"/>
    <w:rsid w:val="00A177DC"/>
    <w:rsid w:val="00A1789F"/>
    <w:rsid w:val="00A1797C"/>
    <w:rsid w:val="00A17A27"/>
    <w:rsid w:val="00A17C3A"/>
    <w:rsid w:val="00A17CCC"/>
    <w:rsid w:val="00A17F32"/>
    <w:rsid w:val="00A17F69"/>
    <w:rsid w:val="00A200F7"/>
    <w:rsid w:val="00A203D7"/>
    <w:rsid w:val="00A20497"/>
    <w:rsid w:val="00A2085C"/>
    <w:rsid w:val="00A20B14"/>
    <w:rsid w:val="00A20C2E"/>
    <w:rsid w:val="00A20D58"/>
    <w:rsid w:val="00A20EAE"/>
    <w:rsid w:val="00A212BB"/>
    <w:rsid w:val="00A213C3"/>
    <w:rsid w:val="00A213E1"/>
    <w:rsid w:val="00A217F2"/>
    <w:rsid w:val="00A21AA5"/>
    <w:rsid w:val="00A21CB1"/>
    <w:rsid w:val="00A21DB9"/>
    <w:rsid w:val="00A226C9"/>
    <w:rsid w:val="00A22866"/>
    <w:rsid w:val="00A229E8"/>
    <w:rsid w:val="00A22BAE"/>
    <w:rsid w:val="00A22D9C"/>
    <w:rsid w:val="00A22FA5"/>
    <w:rsid w:val="00A23207"/>
    <w:rsid w:val="00A233D0"/>
    <w:rsid w:val="00A237EC"/>
    <w:rsid w:val="00A2389E"/>
    <w:rsid w:val="00A23C00"/>
    <w:rsid w:val="00A240E4"/>
    <w:rsid w:val="00A2465B"/>
    <w:rsid w:val="00A248B2"/>
    <w:rsid w:val="00A248CF"/>
    <w:rsid w:val="00A24AA7"/>
    <w:rsid w:val="00A24E52"/>
    <w:rsid w:val="00A24F16"/>
    <w:rsid w:val="00A24F98"/>
    <w:rsid w:val="00A25064"/>
    <w:rsid w:val="00A255E6"/>
    <w:rsid w:val="00A256AD"/>
    <w:rsid w:val="00A25BBB"/>
    <w:rsid w:val="00A26018"/>
    <w:rsid w:val="00A2673D"/>
    <w:rsid w:val="00A26791"/>
    <w:rsid w:val="00A26E14"/>
    <w:rsid w:val="00A26ED1"/>
    <w:rsid w:val="00A26EF9"/>
    <w:rsid w:val="00A26FBA"/>
    <w:rsid w:val="00A2708C"/>
    <w:rsid w:val="00A27187"/>
    <w:rsid w:val="00A272C6"/>
    <w:rsid w:val="00A27363"/>
    <w:rsid w:val="00A27474"/>
    <w:rsid w:val="00A274C3"/>
    <w:rsid w:val="00A274D8"/>
    <w:rsid w:val="00A278A1"/>
    <w:rsid w:val="00A27B5E"/>
    <w:rsid w:val="00A30227"/>
    <w:rsid w:val="00A3058F"/>
    <w:rsid w:val="00A305E7"/>
    <w:rsid w:val="00A3099E"/>
    <w:rsid w:val="00A30D87"/>
    <w:rsid w:val="00A30F06"/>
    <w:rsid w:val="00A310C9"/>
    <w:rsid w:val="00A31582"/>
    <w:rsid w:val="00A319D6"/>
    <w:rsid w:val="00A31AD1"/>
    <w:rsid w:val="00A31D96"/>
    <w:rsid w:val="00A3213F"/>
    <w:rsid w:val="00A3227C"/>
    <w:rsid w:val="00A322BE"/>
    <w:rsid w:val="00A32341"/>
    <w:rsid w:val="00A32688"/>
    <w:rsid w:val="00A3285D"/>
    <w:rsid w:val="00A3288C"/>
    <w:rsid w:val="00A32907"/>
    <w:rsid w:val="00A331C0"/>
    <w:rsid w:val="00A332F8"/>
    <w:rsid w:val="00A33400"/>
    <w:rsid w:val="00A33583"/>
    <w:rsid w:val="00A335D2"/>
    <w:rsid w:val="00A337AE"/>
    <w:rsid w:val="00A3387A"/>
    <w:rsid w:val="00A339DB"/>
    <w:rsid w:val="00A33DCF"/>
    <w:rsid w:val="00A33E06"/>
    <w:rsid w:val="00A33F11"/>
    <w:rsid w:val="00A33F3E"/>
    <w:rsid w:val="00A340F9"/>
    <w:rsid w:val="00A34246"/>
    <w:rsid w:val="00A346C2"/>
    <w:rsid w:val="00A34C85"/>
    <w:rsid w:val="00A34EAA"/>
    <w:rsid w:val="00A34FE1"/>
    <w:rsid w:val="00A35325"/>
    <w:rsid w:val="00A3569C"/>
    <w:rsid w:val="00A359F3"/>
    <w:rsid w:val="00A35AA6"/>
    <w:rsid w:val="00A35B56"/>
    <w:rsid w:val="00A35E52"/>
    <w:rsid w:val="00A35FCC"/>
    <w:rsid w:val="00A3620D"/>
    <w:rsid w:val="00A36328"/>
    <w:rsid w:val="00A363AC"/>
    <w:rsid w:val="00A363C4"/>
    <w:rsid w:val="00A368A2"/>
    <w:rsid w:val="00A36954"/>
    <w:rsid w:val="00A369A2"/>
    <w:rsid w:val="00A369EF"/>
    <w:rsid w:val="00A36D32"/>
    <w:rsid w:val="00A36E6D"/>
    <w:rsid w:val="00A36E85"/>
    <w:rsid w:val="00A37105"/>
    <w:rsid w:val="00A37616"/>
    <w:rsid w:val="00A37738"/>
    <w:rsid w:val="00A378D3"/>
    <w:rsid w:val="00A37EF2"/>
    <w:rsid w:val="00A37F28"/>
    <w:rsid w:val="00A401AB"/>
    <w:rsid w:val="00A40588"/>
    <w:rsid w:val="00A406A8"/>
    <w:rsid w:val="00A4099B"/>
    <w:rsid w:val="00A40C50"/>
    <w:rsid w:val="00A40C5D"/>
    <w:rsid w:val="00A40F71"/>
    <w:rsid w:val="00A410FB"/>
    <w:rsid w:val="00A4164C"/>
    <w:rsid w:val="00A41709"/>
    <w:rsid w:val="00A41B88"/>
    <w:rsid w:val="00A41F4A"/>
    <w:rsid w:val="00A42440"/>
    <w:rsid w:val="00A4244F"/>
    <w:rsid w:val="00A424BD"/>
    <w:rsid w:val="00A42887"/>
    <w:rsid w:val="00A428E4"/>
    <w:rsid w:val="00A42B97"/>
    <w:rsid w:val="00A42C53"/>
    <w:rsid w:val="00A42DBA"/>
    <w:rsid w:val="00A42F86"/>
    <w:rsid w:val="00A43042"/>
    <w:rsid w:val="00A4305C"/>
    <w:rsid w:val="00A430EB"/>
    <w:rsid w:val="00A43354"/>
    <w:rsid w:val="00A4354C"/>
    <w:rsid w:val="00A435E9"/>
    <w:rsid w:val="00A438BC"/>
    <w:rsid w:val="00A43A0D"/>
    <w:rsid w:val="00A440E1"/>
    <w:rsid w:val="00A44187"/>
    <w:rsid w:val="00A4421F"/>
    <w:rsid w:val="00A4451E"/>
    <w:rsid w:val="00A44787"/>
    <w:rsid w:val="00A4489E"/>
    <w:rsid w:val="00A44944"/>
    <w:rsid w:val="00A44B91"/>
    <w:rsid w:val="00A44E2C"/>
    <w:rsid w:val="00A451B6"/>
    <w:rsid w:val="00A45536"/>
    <w:rsid w:val="00A45562"/>
    <w:rsid w:val="00A455C9"/>
    <w:rsid w:val="00A4566C"/>
    <w:rsid w:val="00A457B8"/>
    <w:rsid w:val="00A45D69"/>
    <w:rsid w:val="00A45E1A"/>
    <w:rsid w:val="00A460C6"/>
    <w:rsid w:val="00A46330"/>
    <w:rsid w:val="00A46367"/>
    <w:rsid w:val="00A46935"/>
    <w:rsid w:val="00A46E9E"/>
    <w:rsid w:val="00A46F56"/>
    <w:rsid w:val="00A46FBE"/>
    <w:rsid w:val="00A47067"/>
    <w:rsid w:val="00A47439"/>
    <w:rsid w:val="00A47482"/>
    <w:rsid w:val="00A47489"/>
    <w:rsid w:val="00A474C3"/>
    <w:rsid w:val="00A47B85"/>
    <w:rsid w:val="00A47D24"/>
    <w:rsid w:val="00A47D52"/>
    <w:rsid w:val="00A47E36"/>
    <w:rsid w:val="00A47F4C"/>
    <w:rsid w:val="00A5004C"/>
    <w:rsid w:val="00A501AE"/>
    <w:rsid w:val="00A501D2"/>
    <w:rsid w:val="00A5031C"/>
    <w:rsid w:val="00A50503"/>
    <w:rsid w:val="00A5060E"/>
    <w:rsid w:val="00A50651"/>
    <w:rsid w:val="00A5095D"/>
    <w:rsid w:val="00A50AF3"/>
    <w:rsid w:val="00A50CA6"/>
    <w:rsid w:val="00A51287"/>
    <w:rsid w:val="00A51455"/>
    <w:rsid w:val="00A514C7"/>
    <w:rsid w:val="00A51542"/>
    <w:rsid w:val="00A518A4"/>
    <w:rsid w:val="00A51C4E"/>
    <w:rsid w:val="00A51D8C"/>
    <w:rsid w:val="00A51DC8"/>
    <w:rsid w:val="00A51DD5"/>
    <w:rsid w:val="00A51E80"/>
    <w:rsid w:val="00A52204"/>
    <w:rsid w:val="00A5252C"/>
    <w:rsid w:val="00A52840"/>
    <w:rsid w:val="00A52C3A"/>
    <w:rsid w:val="00A52C8D"/>
    <w:rsid w:val="00A52D3D"/>
    <w:rsid w:val="00A52DB1"/>
    <w:rsid w:val="00A53807"/>
    <w:rsid w:val="00A53938"/>
    <w:rsid w:val="00A53958"/>
    <w:rsid w:val="00A53996"/>
    <w:rsid w:val="00A53D7F"/>
    <w:rsid w:val="00A547B6"/>
    <w:rsid w:val="00A54982"/>
    <w:rsid w:val="00A54B71"/>
    <w:rsid w:val="00A54DDF"/>
    <w:rsid w:val="00A54F5E"/>
    <w:rsid w:val="00A550DA"/>
    <w:rsid w:val="00A550E5"/>
    <w:rsid w:val="00A55304"/>
    <w:rsid w:val="00A55604"/>
    <w:rsid w:val="00A55825"/>
    <w:rsid w:val="00A5598C"/>
    <w:rsid w:val="00A55C38"/>
    <w:rsid w:val="00A55D43"/>
    <w:rsid w:val="00A55E88"/>
    <w:rsid w:val="00A55EC9"/>
    <w:rsid w:val="00A55F39"/>
    <w:rsid w:val="00A5610C"/>
    <w:rsid w:val="00A561C9"/>
    <w:rsid w:val="00A563F1"/>
    <w:rsid w:val="00A5666E"/>
    <w:rsid w:val="00A568C1"/>
    <w:rsid w:val="00A568F1"/>
    <w:rsid w:val="00A569ED"/>
    <w:rsid w:val="00A56AFC"/>
    <w:rsid w:val="00A57316"/>
    <w:rsid w:val="00A57504"/>
    <w:rsid w:val="00A57924"/>
    <w:rsid w:val="00A57BE5"/>
    <w:rsid w:val="00A57E7B"/>
    <w:rsid w:val="00A60192"/>
    <w:rsid w:val="00A603D4"/>
    <w:rsid w:val="00A60780"/>
    <w:rsid w:val="00A60788"/>
    <w:rsid w:val="00A607A1"/>
    <w:rsid w:val="00A60D5B"/>
    <w:rsid w:val="00A612C2"/>
    <w:rsid w:val="00A6150B"/>
    <w:rsid w:val="00A618CE"/>
    <w:rsid w:val="00A6197B"/>
    <w:rsid w:val="00A619DA"/>
    <w:rsid w:val="00A61BA0"/>
    <w:rsid w:val="00A61FF4"/>
    <w:rsid w:val="00A6202C"/>
    <w:rsid w:val="00A62650"/>
    <w:rsid w:val="00A62879"/>
    <w:rsid w:val="00A62BB8"/>
    <w:rsid w:val="00A62C40"/>
    <w:rsid w:val="00A62F74"/>
    <w:rsid w:val="00A631FB"/>
    <w:rsid w:val="00A6334A"/>
    <w:rsid w:val="00A634D0"/>
    <w:rsid w:val="00A6366D"/>
    <w:rsid w:val="00A6392C"/>
    <w:rsid w:val="00A63ADB"/>
    <w:rsid w:val="00A63C29"/>
    <w:rsid w:val="00A63C61"/>
    <w:rsid w:val="00A6416D"/>
    <w:rsid w:val="00A64382"/>
    <w:rsid w:val="00A645DF"/>
    <w:rsid w:val="00A64871"/>
    <w:rsid w:val="00A649A4"/>
    <w:rsid w:val="00A64A13"/>
    <w:rsid w:val="00A64AD1"/>
    <w:rsid w:val="00A6515B"/>
    <w:rsid w:val="00A6539C"/>
    <w:rsid w:val="00A655C6"/>
    <w:rsid w:val="00A65A36"/>
    <w:rsid w:val="00A65A59"/>
    <w:rsid w:val="00A65E85"/>
    <w:rsid w:val="00A660D6"/>
    <w:rsid w:val="00A66172"/>
    <w:rsid w:val="00A66771"/>
    <w:rsid w:val="00A667A0"/>
    <w:rsid w:val="00A66834"/>
    <w:rsid w:val="00A6683A"/>
    <w:rsid w:val="00A672DE"/>
    <w:rsid w:val="00A67823"/>
    <w:rsid w:val="00A678D9"/>
    <w:rsid w:val="00A70291"/>
    <w:rsid w:val="00A7039D"/>
    <w:rsid w:val="00A70580"/>
    <w:rsid w:val="00A706CB"/>
    <w:rsid w:val="00A709BC"/>
    <w:rsid w:val="00A709E3"/>
    <w:rsid w:val="00A70B7A"/>
    <w:rsid w:val="00A70E60"/>
    <w:rsid w:val="00A70FEA"/>
    <w:rsid w:val="00A7129E"/>
    <w:rsid w:val="00A71333"/>
    <w:rsid w:val="00A71767"/>
    <w:rsid w:val="00A71C1F"/>
    <w:rsid w:val="00A71D32"/>
    <w:rsid w:val="00A71EE2"/>
    <w:rsid w:val="00A71F28"/>
    <w:rsid w:val="00A71F75"/>
    <w:rsid w:val="00A72436"/>
    <w:rsid w:val="00A7251E"/>
    <w:rsid w:val="00A726C9"/>
    <w:rsid w:val="00A72956"/>
    <w:rsid w:val="00A72A76"/>
    <w:rsid w:val="00A730D8"/>
    <w:rsid w:val="00A73222"/>
    <w:rsid w:val="00A7343B"/>
    <w:rsid w:val="00A73A0B"/>
    <w:rsid w:val="00A74150"/>
    <w:rsid w:val="00A743E1"/>
    <w:rsid w:val="00A74635"/>
    <w:rsid w:val="00A7470A"/>
    <w:rsid w:val="00A74A25"/>
    <w:rsid w:val="00A74AEE"/>
    <w:rsid w:val="00A74D1D"/>
    <w:rsid w:val="00A74E6C"/>
    <w:rsid w:val="00A74FB0"/>
    <w:rsid w:val="00A7531F"/>
    <w:rsid w:val="00A7533C"/>
    <w:rsid w:val="00A754D5"/>
    <w:rsid w:val="00A75503"/>
    <w:rsid w:val="00A75710"/>
    <w:rsid w:val="00A7589F"/>
    <w:rsid w:val="00A76627"/>
    <w:rsid w:val="00A76B48"/>
    <w:rsid w:val="00A76BA0"/>
    <w:rsid w:val="00A76C18"/>
    <w:rsid w:val="00A76C39"/>
    <w:rsid w:val="00A77109"/>
    <w:rsid w:val="00A7712A"/>
    <w:rsid w:val="00A77131"/>
    <w:rsid w:val="00A77277"/>
    <w:rsid w:val="00A77606"/>
    <w:rsid w:val="00A77688"/>
    <w:rsid w:val="00A778D7"/>
    <w:rsid w:val="00A77D82"/>
    <w:rsid w:val="00A77FF1"/>
    <w:rsid w:val="00A80379"/>
    <w:rsid w:val="00A8050E"/>
    <w:rsid w:val="00A8061B"/>
    <w:rsid w:val="00A80878"/>
    <w:rsid w:val="00A80BAA"/>
    <w:rsid w:val="00A8121B"/>
    <w:rsid w:val="00A81740"/>
    <w:rsid w:val="00A81914"/>
    <w:rsid w:val="00A8199C"/>
    <w:rsid w:val="00A81A63"/>
    <w:rsid w:val="00A8213A"/>
    <w:rsid w:val="00A824B4"/>
    <w:rsid w:val="00A8278B"/>
    <w:rsid w:val="00A82902"/>
    <w:rsid w:val="00A82A1F"/>
    <w:rsid w:val="00A82D05"/>
    <w:rsid w:val="00A82D72"/>
    <w:rsid w:val="00A83563"/>
    <w:rsid w:val="00A835F7"/>
    <w:rsid w:val="00A83680"/>
    <w:rsid w:val="00A83B8B"/>
    <w:rsid w:val="00A83C15"/>
    <w:rsid w:val="00A83D14"/>
    <w:rsid w:val="00A83DCC"/>
    <w:rsid w:val="00A83ED2"/>
    <w:rsid w:val="00A84208"/>
    <w:rsid w:val="00A8461D"/>
    <w:rsid w:val="00A846D7"/>
    <w:rsid w:val="00A84869"/>
    <w:rsid w:val="00A84A55"/>
    <w:rsid w:val="00A84CB2"/>
    <w:rsid w:val="00A84EB9"/>
    <w:rsid w:val="00A84EC0"/>
    <w:rsid w:val="00A8509F"/>
    <w:rsid w:val="00A854DB"/>
    <w:rsid w:val="00A855FB"/>
    <w:rsid w:val="00A8587B"/>
    <w:rsid w:val="00A8592C"/>
    <w:rsid w:val="00A85B17"/>
    <w:rsid w:val="00A85DA6"/>
    <w:rsid w:val="00A8600B"/>
    <w:rsid w:val="00A860F8"/>
    <w:rsid w:val="00A8632E"/>
    <w:rsid w:val="00A86AA8"/>
    <w:rsid w:val="00A8709E"/>
    <w:rsid w:val="00A871D9"/>
    <w:rsid w:val="00A87241"/>
    <w:rsid w:val="00A87344"/>
    <w:rsid w:val="00A87924"/>
    <w:rsid w:val="00A87A09"/>
    <w:rsid w:val="00A87B20"/>
    <w:rsid w:val="00A87D61"/>
    <w:rsid w:val="00A87E50"/>
    <w:rsid w:val="00A87E88"/>
    <w:rsid w:val="00A901FD"/>
    <w:rsid w:val="00A9026A"/>
    <w:rsid w:val="00A9032A"/>
    <w:rsid w:val="00A9032E"/>
    <w:rsid w:val="00A90343"/>
    <w:rsid w:val="00A908DA"/>
    <w:rsid w:val="00A9095C"/>
    <w:rsid w:val="00A909A2"/>
    <w:rsid w:val="00A90B07"/>
    <w:rsid w:val="00A90B61"/>
    <w:rsid w:val="00A90B77"/>
    <w:rsid w:val="00A90D3D"/>
    <w:rsid w:val="00A9115F"/>
    <w:rsid w:val="00A915E8"/>
    <w:rsid w:val="00A91838"/>
    <w:rsid w:val="00A91936"/>
    <w:rsid w:val="00A91A88"/>
    <w:rsid w:val="00A91DB6"/>
    <w:rsid w:val="00A91E32"/>
    <w:rsid w:val="00A91F29"/>
    <w:rsid w:val="00A92109"/>
    <w:rsid w:val="00A92287"/>
    <w:rsid w:val="00A922B3"/>
    <w:rsid w:val="00A92619"/>
    <w:rsid w:val="00A92632"/>
    <w:rsid w:val="00A92952"/>
    <w:rsid w:val="00A92B75"/>
    <w:rsid w:val="00A92BB7"/>
    <w:rsid w:val="00A9324B"/>
    <w:rsid w:val="00A932BB"/>
    <w:rsid w:val="00A93364"/>
    <w:rsid w:val="00A93645"/>
    <w:rsid w:val="00A93726"/>
    <w:rsid w:val="00A93BD6"/>
    <w:rsid w:val="00A93DE0"/>
    <w:rsid w:val="00A9406E"/>
    <w:rsid w:val="00A9449A"/>
    <w:rsid w:val="00A9467E"/>
    <w:rsid w:val="00A9480F"/>
    <w:rsid w:val="00A94DA7"/>
    <w:rsid w:val="00A94DA8"/>
    <w:rsid w:val="00A95291"/>
    <w:rsid w:val="00A95398"/>
    <w:rsid w:val="00A953BE"/>
    <w:rsid w:val="00A95468"/>
    <w:rsid w:val="00A95585"/>
    <w:rsid w:val="00A95696"/>
    <w:rsid w:val="00A9596C"/>
    <w:rsid w:val="00A95AB7"/>
    <w:rsid w:val="00A95E84"/>
    <w:rsid w:val="00A95F0A"/>
    <w:rsid w:val="00A96246"/>
    <w:rsid w:val="00A9631E"/>
    <w:rsid w:val="00A9644A"/>
    <w:rsid w:val="00A964E4"/>
    <w:rsid w:val="00A96574"/>
    <w:rsid w:val="00A965EC"/>
    <w:rsid w:val="00A966DD"/>
    <w:rsid w:val="00A968A5"/>
    <w:rsid w:val="00A96B8C"/>
    <w:rsid w:val="00A96EC4"/>
    <w:rsid w:val="00A972E2"/>
    <w:rsid w:val="00A974DF"/>
    <w:rsid w:val="00A97646"/>
    <w:rsid w:val="00A97695"/>
    <w:rsid w:val="00A976F4"/>
    <w:rsid w:val="00A977C9"/>
    <w:rsid w:val="00A97830"/>
    <w:rsid w:val="00A97A66"/>
    <w:rsid w:val="00A97AE2"/>
    <w:rsid w:val="00A97B1C"/>
    <w:rsid w:val="00A97BFE"/>
    <w:rsid w:val="00A97C08"/>
    <w:rsid w:val="00A97D70"/>
    <w:rsid w:val="00A97E86"/>
    <w:rsid w:val="00A97EF9"/>
    <w:rsid w:val="00AA005D"/>
    <w:rsid w:val="00AA0821"/>
    <w:rsid w:val="00AA0CA2"/>
    <w:rsid w:val="00AA0DE3"/>
    <w:rsid w:val="00AA0E24"/>
    <w:rsid w:val="00AA0E33"/>
    <w:rsid w:val="00AA128F"/>
    <w:rsid w:val="00AA1419"/>
    <w:rsid w:val="00AA15D3"/>
    <w:rsid w:val="00AA1612"/>
    <w:rsid w:val="00AA1811"/>
    <w:rsid w:val="00AA1CFF"/>
    <w:rsid w:val="00AA207A"/>
    <w:rsid w:val="00AA214C"/>
    <w:rsid w:val="00AA2828"/>
    <w:rsid w:val="00AA2C5A"/>
    <w:rsid w:val="00AA3071"/>
    <w:rsid w:val="00AA31ED"/>
    <w:rsid w:val="00AA3204"/>
    <w:rsid w:val="00AA34F3"/>
    <w:rsid w:val="00AA37A3"/>
    <w:rsid w:val="00AA3C1A"/>
    <w:rsid w:val="00AA405C"/>
    <w:rsid w:val="00AA4A31"/>
    <w:rsid w:val="00AA4C02"/>
    <w:rsid w:val="00AA4C49"/>
    <w:rsid w:val="00AA533F"/>
    <w:rsid w:val="00AA5625"/>
    <w:rsid w:val="00AA56F1"/>
    <w:rsid w:val="00AA5C3B"/>
    <w:rsid w:val="00AA5E03"/>
    <w:rsid w:val="00AA6046"/>
    <w:rsid w:val="00AA60D8"/>
    <w:rsid w:val="00AA67DA"/>
    <w:rsid w:val="00AA6969"/>
    <w:rsid w:val="00AA6C73"/>
    <w:rsid w:val="00AA6C79"/>
    <w:rsid w:val="00AA781B"/>
    <w:rsid w:val="00AA788F"/>
    <w:rsid w:val="00AA78D3"/>
    <w:rsid w:val="00AA78E6"/>
    <w:rsid w:val="00AA799D"/>
    <w:rsid w:val="00AA7A0F"/>
    <w:rsid w:val="00AA7A10"/>
    <w:rsid w:val="00AA7B95"/>
    <w:rsid w:val="00AA7BDE"/>
    <w:rsid w:val="00AA7D2F"/>
    <w:rsid w:val="00AA7DC8"/>
    <w:rsid w:val="00AA7EDD"/>
    <w:rsid w:val="00AA7F8B"/>
    <w:rsid w:val="00AA7F9F"/>
    <w:rsid w:val="00AB00E8"/>
    <w:rsid w:val="00AB0327"/>
    <w:rsid w:val="00AB034B"/>
    <w:rsid w:val="00AB0429"/>
    <w:rsid w:val="00AB04F3"/>
    <w:rsid w:val="00AB0604"/>
    <w:rsid w:val="00AB07E9"/>
    <w:rsid w:val="00AB0856"/>
    <w:rsid w:val="00AB098C"/>
    <w:rsid w:val="00AB0BF3"/>
    <w:rsid w:val="00AB0C06"/>
    <w:rsid w:val="00AB1134"/>
    <w:rsid w:val="00AB149D"/>
    <w:rsid w:val="00AB14CC"/>
    <w:rsid w:val="00AB190C"/>
    <w:rsid w:val="00AB1948"/>
    <w:rsid w:val="00AB1B01"/>
    <w:rsid w:val="00AB1C00"/>
    <w:rsid w:val="00AB1C4D"/>
    <w:rsid w:val="00AB1C81"/>
    <w:rsid w:val="00AB1E67"/>
    <w:rsid w:val="00AB1E7C"/>
    <w:rsid w:val="00AB1EC3"/>
    <w:rsid w:val="00AB1F07"/>
    <w:rsid w:val="00AB1F5E"/>
    <w:rsid w:val="00AB20B4"/>
    <w:rsid w:val="00AB21C6"/>
    <w:rsid w:val="00AB2355"/>
    <w:rsid w:val="00AB24E7"/>
    <w:rsid w:val="00AB24F9"/>
    <w:rsid w:val="00AB2784"/>
    <w:rsid w:val="00AB2850"/>
    <w:rsid w:val="00AB2CE9"/>
    <w:rsid w:val="00AB300B"/>
    <w:rsid w:val="00AB3166"/>
    <w:rsid w:val="00AB33B5"/>
    <w:rsid w:val="00AB3446"/>
    <w:rsid w:val="00AB3493"/>
    <w:rsid w:val="00AB376C"/>
    <w:rsid w:val="00AB3793"/>
    <w:rsid w:val="00AB3F3D"/>
    <w:rsid w:val="00AB3F8F"/>
    <w:rsid w:val="00AB4174"/>
    <w:rsid w:val="00AB445D"/>
    <w:rsid w:val="00AB4599"/>
    <w:rsid w:val="00AB4763"/>
    <w:rsid w:val="00AB4927"/>
    <w:rsid w:val="00AB4EC2"/>
    <w:rsid w:val="00AB4EEC"/>
    <w:rsid w:val="00AB5502"/>
    <w:rsid w:val="00AB5F6A"/>
    <w:rsid w:val="00AB6299"/>
    <w:rsid w:val="00AB63EE"/>
    <w:rsid w:val="00AB6A0C"/>
    <w:rsid w:val="00AB6D63"/>
    <w:rsid w:val="00AB71F6"/>
    <w:rsid w:val="00AB7565"/>
    <w:rsid w:val="00AB7738"/>
    <w:rsid w:val="00AB776B"/>
    <w:rsid w:val="00AB778B"/>
    <w:rsid w:val="00AB77E3"/>
    <w:rsid w:val="00AB78C2"/>
    <w:rsid w:val="00AB791D"/>
    <w:rsid w:val="00AB7C44"/>
    <w:rsid w:val="00AB7EF8"/>
    <w:rsid w:val="00AC0125"/>
    <w:rsid w:val="00AC046F"/>
    <w:rsid w:val="00AC07C6"/>
    <w:rsid w:val="00AC085C"/>
    <w:rsid w:val="00AC086E"/>
    <w:rsid w:val="00AC0A23"/>
    <w:rsid w:val="00AC0B0A"/>
    <w:rsid w:val="00AC0EC9"/>
    <w:rsid w:val="00AC0F0F"/>
    <w:rsid w:val="00AC11EA"/>
    <w:rsid w:val="00AC15E0"/>
    <w:rsid w:val="00AC1FF5"/>
    <w:rsid w:val="00AC202B"/>
    <w:rsid w:val="00AC20C4"/>
    <w:rsid w:val="00AC223E"/>
    <w:rsid w:val="00AC2867"/>
    <w:rsid w:val="00AC2AF1"/>
    <w:rsid w:val="00AC2FA2"/>
    <w:rsid w:val="00AC30D6"/>
    <w:rsid w:val="00AC32C0"/>
    <w:rsid w:val="00AC39F8"/>
    <w:rsid w:val="00AC3A3D"/>
    <w:rsid w:val="00AC4105"/>
    <w:rsid w:val="00AC41C0"/>
    <w:rsid w:val="00AC4224"/>
    <w:rsid w:val="00AC47E4"/>
    <w:rsid w:val="00AC4980"/>
    <w:rsid w:val="00AC4CD1"/>
    <w:rsid w:val="00AC4E4E"/>
    <w:rsid w:val="00AC4E7E"/>
    <w:rsid w:val="00AC5278"/>
    <w:rsid w:val="00AC52CD"/>
    <w:rsid w:val="00AC52DC"/>
    <w:rsid w:val="00AC5350"/>
    <w:rsid w:val="00AC5407"/>
    <w:rsid w:val="00AC55F4"/>
    <w:rsid w:val="00AC5634"/>
    <w:rsid w:val="00AC5641"/>
    <w:rsid w:val="00AC5C18"/>
    <w:rsid w:val="00AC5D30"/>
    <w:rsid w:val="00AC5ED2"/>
    <w:rsid w:val="00AC61F2"/>
    <w:rsid w:val="00AC6312"/>
    <w:rsid w:val="00AC6506"/>
    <w:rsid w:val="00AC6581"/>
    <w:rsid w:val="00AC6659"/>
    <w:rsid w:val="00AC670B"/>
    <w:rsid w:val="00AC6D1A"/>
    <w:rsid w:val="00AC6F09"/>
    <w:rsid w:val="00AC71C6"/>
    <w:rsid w:val="00AC726B"/>
    <w:rsid w:val="00AC734C"/>
    <w:rsid w:val="00AC736E"/>
    <w:rsid w:val="00AC73E0"/>
    <w:rsid w:val="00AC75AE"/>
    <w:rsid w:val="00AC791E"/>
    <w:rsid w:val="00AC7C4B"/>
    <w:rsid w:val="00AC7EFA"/>
    <w:rsid w:val="00AD0368"/>
    <w:rsid w:val="00AD04B1"/>
    <w:rsid w:val="00AD0534"/>
    <w:rsid w:val="00AD06ED"/>
    <w:rsid w:val="00AD07A1"/>
    <w:rsid w:val="00AD07A4"/>
    <w:rsid w:val="00AD0B7E"/>
    <w:rsid w:val="00AD0EA9"/>
    <w:rsid w:val="00AD108B"/>
    <w:rsid w:val="00AD19D2"/>
    <w:rsid w:val="00AD1D04"/>
    <w:rsid w:val="00AD1EF1"/>
    <w:rsid w:val="00AD1F96"/>
    <w:rsid w:val="00AD2390"/>
    <w:rsid w:val="00AD260F"/>
    <w:rsid w:val="00AD2FE6"/>
    <w:rsid w:val="00AD31B7"/>
    <w:rsid w:val="00AD3501"/>
    <w:rsid w:val="00AD3604"/>
    <w:rsid w:val="00AD390C"/>
    <w:rsid w:val="00AD3931"/>
    <w:rsid w:val="00AD394B"/>
    <w:rsid w:val="00AD3FA7"/>
    <w:rsid w:val="00AD4A8C"/>
    <w:rsid w:val="00AD4AEB"/>
    <w:rsid w:val="00AD4D2A"/>
    <w:rsid w:val="00AD4E33"/>
    <w:rsid w:val="00AD5061"/>
    <w:rsid w:val="00AD539F"/>
    <w:rsid w:val="00AD5754"/>
    <w:rsid w:val="00AD57BF"/>
    <w:rsid w:val="00AD5859"/>
    <w:rsid w:val="00AD5F94"/>
    <w:rsid w:val="00AD609F"/>
    <w:rsid w:val="00AD630E"/>
    <w:rsid w:val="00AD6407"/>
    <w:rsid w:val="00AD674D"/>
    <w:rsid w:val="00AD67DC"/>
    <w:rsid w:val="00AD6D37"/>
    <w:rsid w:val="00AD7392"/>
    <w:rsid w:val="00AD74B3"/>
    <w:rsid w:val="00AD7500"/>
    <w:rsid w:val="00AD772C"/>
    <w:rsid w:val="00AD7A6C"/>
    <w:rsid w:val="00AD7B97"/>
    <w:rsid w:val="00AD7F6B"/>
    <w:rsid w:val="00AE01D2"/>
    <w:rsid w:val="00AE025C"/>
    <w:rsid w:val="00AE0602"/>
    <w:rsid w:val="00AE0686"/>
    <w:rsid w:val="00AE06DF"/>
    <w:rsid w:val="00AE0965"/>
    <w:rsid w:val="00AE0F68"/>
    <w:rsid w:val="00AE1147"/>
    <w:rsid w:val="00AE11E8"/>
    <w:rsid w:val="00AE1490"/>
    <w:rsid w:val="00AE14CA"/>
    <w:rsid w:val="00AE14CC"/>
    <w:rsid w:val="00AE159D"/>
    <w:rsid w:val="00AE15EE"/>
    <w:rsid w:val="00AE1657"/>
    <w:rsid w:val="00AE167B"/>
    <w:rsid w:val="00AE16DC"/>
    <w:rsid w:val="00AE17CB"/>
    <w:rsid w:val="00AE1B77"/>
    <w:rsid w:val="00AE1D3D"/>
    <w:rsid w:val="00AE1F56"/>
    <w:rsid w:val="00AE214D"/>
    <w:rsid w:val="00AE25CE"/>
    <w:rsid w:val="00AE260F"/>
    <w:rsid w:val="00AE291A"/>
    <w:rsid w:val="00AE2CA4"/>
    <w:rsid w:val="00AE2CDF"/>
    <w:rsid w:val="00AE2D22"/>
    <w:rsid w:val="00AE2D7A"/>
    <w:rsid w:val="00AE2DDA"/>
    <w:rsid w:val="00AE30DF"/>
    <w:rsid w:val="00AE311A"/>
    <w:rsid w:val="00AE33D7"/>
    <w:rsid w:val="00AE33DB"/>
    <w:rsid w:val="00AE373C"/>
    <w:rsid w:val="00AE3781"/>
    <w:rsid w:val="00AE39B7"/>
    <w:rsid w:val="00AE3AEC"/>
    <w:rsid w:val="00AE3BDD"/>
    <w:rsid w:val="00AE3CD5"/>
    <w:rsid w:val="00AE3D61"/>
    <w:rsid w:val="00AE3DB1"/>
    <w:rsid w:val="00AE3EEE"/>
    <w:rsid w:val="00AE3FA2"/>
    <w:rsid w:val="00AE3FB9"/>
    <w:rsid w:val="00AE40A9"/>
    <w:rsid w:val="00AE412F"/>
    <w:rsid w:val="00AE4225"/>
    <w:rsid w:val="00AE42D4"/>
    <w:rsid w:val="00AE4515"/>
    <w:rsid w:val="00AE459A"/>
    <w:rsid w:val="00AE45C7"/>
    <w:rsid w:val="00AE4649"/>
    <w:rsid w:val="00AE4782"/>
    <w:rsid w:val="00AE4870"/>
    <w:rsid w:val="00AE48B1"/>
    <w:rsid w:val="00AE4A8C"/>
    <w:rsid w:val="00AE4D98"/>
    <w:rsid w:val="00AE502C"/>
    <w:rsid w:val="00AE5069"/>
    <w:rsid w:val="00AE53A2"/>
    <w:rsid w:val="00AE53F5"/>
    <w:rsid w:val="00AE5425"/>
    <w:rsid w:val="00AE54B2"/>
    <w:rsid w:val="00AE563D"/>
    <w:rsid w:val="00AE5A02"/>
    <w:rsid w:val="00AE62C9"/>
    <w:rsid w:val="00AE642F"/>
    <w:rsid w:val="00AE65BD"/>
    <w:rsid w:val="00AE668F"/>
    <w:rsid w:val="00AE69DC"/>
    <w:rsid w:val="00AE728E"/>
    <w:rsid w:val="00AE72AC"/>
    <w:rsid w:val="00AE7365"/>
    <w:rsid w:val="00AE7409"/>
    <w:rsid w:val="00AE74A3"/>
    <w:rsid w:val="00AE7512"/>
    <w:rsid w:val="00AE7A67"/>
    <w:rsid w:val="00AE7F97"/>
    <w:rsid w:val="00AF00EF"/>
    <w:rsid w:val="00AF0270"/>
    <w:rsid w:val="00AF02C8"/>
    <w:rsid w:val="00AF0381"/>
    <w:rsid w:val="00AF08E6"/>
    <w:rsid w:val="00AF0C1B"/>
    <w:rsid w:val="00AF0C7D"/>
    <w:rsid w:val="00AF0F1D"/>
    <w:rsid w:val="00AF0F52"/>
    <w:rsid w:val="00AF0F8B"/>
    <w:rsid w:val="00AF129A"/>
    <w:rsid w:val="00AF136B"/>
    <w:rsid w:val="00AF137C"/>
    <w:rsid w:val="00AF1610"/>
    <w:rsid w:val="00AF186E"/>
    <w:rsid w:val="00AF1BC4"/>
    <w:rsid w:val="00AF1D96"/>
    <w:rsid w:val="00AF202B"/>
    <w:rsid w:val="00AF21C9"/>
    <w:rsid w:val="00AF228D"/>
    <w:rsid w:val="00AF24A5"/>
    <w:rsid w:val="00AF264A"/>
    <w:rsid w:val="00AF29A7"/>
    <w:rsid w:val="00AF2A57"/>
    <w:rsid w:val="00AF30F3"/>
    <w:rsid w:val="00AF31FA"/>
    <w:rsid w:val="00AF320D"/>
    <w:rsid w:val="00AF3332"/>
    <w:rsid w:val="00AF36AA"/>
    <w:rsid w:val="00AF3C7C"/>
    <w:rsid w:val="00AF4084"/>
    <w:rsid w:val="00AF40C0"/>
    <w:rsid w:val="00AF410C"/>
    <w:rsid w:val="00AF41C5"/>
    <w:rsid w:val="00AF4940"/>
    <w:rsid w:val="00AF4A78"/>
    <w:rsid w:val="00AF4AA6"/>
    <w:rsid w:val="00AF4C40"/>
    <w:rsid w:val="00AF4D58"/>
    <w:rsid w:val="00AF4F10"/>
    <w:rsid w:val="00AF5009"/>
    <w:rsid w:val="00AF5231"/>
    <w:rsid w:val="00AF5371"/>
    <w:rsid w:val="00AF5398"/>
    <w:rsid w:val="00AF55A1"/>
    <w:rsid w:val="00AF5627"/>
    <w:rsid w:val="00AF57C3"/>
    <w:rsid w:val="00AF58B5"/>
    <w:rsid w:val="00AF594C"/>
    <w:rsid w:val="00AF5994"/>
    <w:rsid w:val="00AF5AC7"/>
    <w:rsid w:val="00AF5D62"/>
    <w:rsid w:val="00AF5DD7"/>
    <w:rsid w:val="00AF61BD"/>
    <w:rsid w:val="00AF660C"/>
    <w:rsid w:val="00AF6859"/>
    <w:rsid w:val="00AF68FD"/>
    <w:rsid w:val="00AF6AC7"/>
    <w:rsid w:val="00AF6C71"/>
    <w:rsid w:val="00AF7487"/>
    <w:rsid w:val="00AF75C7"/>
    <w:rsid w:val="00AF78F4"/>
    <w:rsid w:val="00AF7B2B"/>
    <w:rsid w:val="00AF7F18"/>
    <w:rsid w:val="00B00A24"/>
    <w:rsid w:val="00B00BBA"/>
    <w:rsid w:val="00B00CA2"/>
    <w:rsid w:val="00B012CE"/>
    <w:rsid w:val="00B012F8"/>
    <w:rsid w:val="00B0176A"/>
    <w:rsid w:val="00B0177C"/>
    <w:rsid w:val="00B01BC8"/>
    <w:rsid w:val="00B01D4B"/>
    <w:rsid w:val="00B01F0F"/>
    <w:rsid w:val="00B02162"/>
    <w:rsid w:val="00B02192"/>
    <w:rsid w:val="00B023AC"/>
    <w:rsid w:val="00B0258F"/>
    <w:rsid w:val="00B025AF"/>
    <w:rsid w:val="00B02699"/>
    <w:rsid w:val="00B02952"/>
    <w:rsid w:val="00B029EA"/>
    <w:rsid w:val="00B02E19"/>
    <w:rsid w:val="00B030D0"/>
    <w:rsid w:val="00B0311A"/>
    <w:rsid w:val="00B03234"/>
    <w:rsid w:val="00B032DD"/>
    <w:rsid w:val="00B0354F"/>
    <w:rsid w:val="00B03558"/>
    <w:rsid w:val="00B03EB2"/>
    <w:rsid w:val="00B040B3"/>
    <w:rsid w:val="00B04332"/>
    <w:rsid w:val="00B04422"/>
    <w:rsid w:val="00B04D29"/>
    <w:rsid w:val="00B04D90"/>
    <w:rsid w:val="00B04E8E"/>
    <w:rsid w:val="00B05718"/>
    <w:rsid w:val="00B0594E"/>
    <w:rsid w:val="00B05E69"/>
    <w:rsid w:val="00B05F97"/>
    <w:rsid w:val="00B06532"/>
    <w:rsid w:val="00B0665A"/>
    <w:rsid w:val="00B06B4A"/>
    <w:rsid w:val="00B06B64"/>
    <w:rsid w:val="00B06C4A"/>
    <w:rsid w:val="00B06DE2"/>
    <w:rsid w:val="00B06E60"/>
    <w:rsid w:val="00B06E67"/>
    <w:rsid w:val="00B07099"/>
    <w:rsid w:val="00B07120"/>
    <w:rsid w:val="00B07331"/>
    <w:rsid w:val="00B074CF"/>
    <w:rsid w:val="00B07630"/>
    <w:rsid w:val="00B07C8E"/>
    <w:rsid w:val="00B07DBD"/>
    <w:rsid w:val="00B10299"/>
    <w:rsid w:val="00B1047A"/>
    <w:rsid w:val="00B104F1"/>
    <w:rsid w:val="00B108DD"/>
    <w:rsid w:val="00B108FE"/>
    <w:rsid w:val="00B10DC6"/>
    <w:rsid w:val="00B10E2B"/>
    <w:rsid w:val="00B11087"/>
    <w:rsid w:val="00B11229"/>
    <w:rsid w:val="00B11292"/>
    <w:rsid w:val="00B1132A"/>
    <w:rsid w:val="00B11336"/>
    <w:rsid w:val="00B113E4"/>
    <w:rsid w:val="00B114DB"/>
    <w:rsid w:val="00B114E8"/>
    <w:rsid w:val="00B11705"/>
    <w:rsid w:val="00B126B8"/>
    <w:rsid w:val="00B129EA"/>
    <w:rsid w:val="00B12AE2"/>
    <w:rsid w:val="00B12CEF"/>
    <w:rsid w:val="00B133CD"/>
    <w:rsid w:val="00B13A37"/>
    <w:rsid w:val="00B13CFB"/>
    <w:rsid w:val="00B13D6B"/>
    <w:rsid w:val="00B13E11"/>
    <w:rsid w:val="00B14084"/>
    <w:rsid w:val="00B141B3"/>
    <w:rsid w:val="00B141C6"/>
    <w:rsid w:val="00B14421"/>
    <w:rsid w:val="00B145F2"/>
    <w:rsid w:val="00B14692"/>
    <w:rsid w:val="00B14A26"/>
    <w:rsid w:val="00B14A9D"/>
    <w:rsid w:val="00B14AEB"/>
    <w:rsid w:val="00B14B1B"/>
    <w:rsid w:val="00B14CE0"/>
    <w:rsid w:val="00B14D6C"/>
    <w:rsid w:val="00B15441"/>
    <w:rsid w:val="00B1577D"/>
    <w:rsid w:val="00B158BD"/>
    <w:rsid w:val="00B16158"/>
    <w:rsid w:val="00B161DF"/>
    <w:rsid w:val="00B162DA"/>
    <w:rsid w:val="00B16469"/>
    <w:rsid w:val="00B16564"/>
    <w:rsid w:val="00B166E1"/>
    <w:rsid w:val="00B169EC"/>
    <w:rsid w:val="00B1779E"/>
    <w:rsid w:val="00B178A7"/>
    <w:rsid w:val="00B17F25"/>
    <w:rsid w:val="00B20055"/>
    <w:rsid w:val="00B20248"/>
    <w:rsid w:val="00B207A4"/>
    <w:rsid w:val="00B2098C"/>
    <w:rsid w:val="00B20AF2"/>
    <w:rsid w:val="00B20B31"/>
    <w:rsid w:val="00B20CA1"/>
    <w:rsid w:val="00B20F15"/>
    <w:rsid w:val="00B2149E"/>
    <w:rsid w:val="00B21631"/>
    <w:rsid w:val="00B218C6"/>
    <w:rsid w:val="00B21A73"/>
    <w:rsid w:val="00B21AA5"/>
    <w:rsid w:val="00B22339"/>
    <w:rsid w:val="00B2246F"/>
    <w:rsid w:val="00B227DB"/>
    <w:rsid w:val="00B22938"/>
    <w:rsid w:val="00B22996"/>
    <w:rsid w:val="00B2325C"/>
    <w:rsid w:val="00B2412D"/>
    <w:rsid w:val="00B246F4"/>
    <w:rsid w:val="00B24A03"/>
    <w:rsid w:val="00B24AE2"/>
    <w:rsid w:val="00B24C22"/>
    <w:rsid w:val="00B24CB2"/>
    <w:rsid w:val="00B24DCD"/>
    <w:rsid w:val="00B24E30"/>
    <w:rsid w:val="00B24E83"/>
    <w:rsid w:val="00B25058"/>
    <w:rsid w:val="00B251CC"/>
    <w:rsid w:val="00B255CC"/>
    <w:rsid w:val="00B255FF"/>
    <w:rsid w:val="00B25935"/>
    <w:rsid w:val="00B25A3A"/>
    <w:rsid w:val="00B25AE6"/>
    <w:rsid w:val="00B25C71"/>
    <w:rsid w:val="00B25C7C"/>
    <w:rsid w:val="00B25CB1"/>
    <w:rsid w:val="00B25CEE"/>
    <w:rsid w:val="00B25D66"/>
    <w:rsid w:val="00B25F01"/>
    <w:rsid w:val="00B26003"/>
    <w:rsid w:val="00B264CB"/>
    <w:rsid w:val="00B26538"/>
    <w:rsid w:val="00B265AF"/>
    <w:rsid w:val="00B26AD4"/>
    <w:rsid w:val="00B26E18"/>
    <w:rsid w:val="00B26FC3"/>
    <w:rsid w:val="00B26FCB"/>
    <w:rsid w:val="00B27264"/>
    <w:rsid w:val="00B274F1"/>
    <w:rsid w:val="00B27B53"/>
    <w:rsid w:val="00B27B93"/>
    <w:rsid w:val="00B27D60"/>
    <w:rsid w:val="00B27F1F"/>
    <w:rsid w:val="00B30016"/>
    <w:rsid w:val="00B3003A"/>
    <w:rsid w:val="00B30235"/>
    <w:rsid w:val="00B30D16"/>
    <w:rsid w:val="00B30EAF"/>
    <w:rsid w:val="00B30FBF"/>
    <w:rsid w:val="00B311CF"/>
    <w:rsid w:val="00B3138C"/>
    <w:rsid w:val="00B3141D"/>
    <w:rsid w:val="00B31B09"/>
    <w:rsid w:val="00B31D6C"/>
    <w:rsid w:val="00B32200"/>
    <w:rsid w:val="00B32309"/>
    <w:rsid w:val="00B3238B"/>
    <w:rsid w:val="00B32629"/>
    <w:rsid w:val="00B3318D"/>
    <w:rsid w:val="00B33382"/>
    <w:rsid w:val="00B33662"/>
    <w:rsid w:val="00B33E52"/>
    <w:rsid w:val="00B34280"/>
    <w:rsid w:val="00B344BE"/>
    <w:rsid w:val="00B34809"/>
    <w:rsid w:val="00B34F39"/>
    <w:rsid w:val="00B355F9"/>
    <w:rsid w:val="00B3578F"/>
    <w:rsid w:val="00B357A9"/>
    <w:rsid w:val="00B35AD8"/>
    <w:rsid w:val="00B35B0D"/>
    <w:rsid w:val="00B35DC4"/>
    <w:rsid w:val="00B3611F"/>
    <w:rsid w:val="00B3648A"/>
    <w:rsid w:val="00B364AA"/>
    <w:rsid w:val="00B36639"/>
    <w:rsid w:val="00B36769"/>
    <w:rsid w:val="00B3687D"/>
    <w:rsid w:val="00B36E59"/>
    <w:rsid w:val="00B36EF3"/>
    <w:rsid w:val="00B371F8"/>
    <w:rsid w:val="00B37397"/>
    <w:rsid w:val="00B37684"/>
    <w:rsid w:val="00B3797C"/>
    <w:rsid w:val="00B379B1"/>
    <w:rsid w:val="00B37B31"/>
    <w:rsid w:val="00B40159"/>
    <w:rsid w:val="00B40224"/>
    <w:rsid w:val="00B404D8"/>
    <w:rsid w:val="00B40551"/>
    <w:rsid w:val="00B406AC"/>
    <w:rsid w:val="00B40C69"/>
    <w:rsid w:val="00B40DC6"/>
    <w:rsid w:val="00B40F15"/>
    <w:rsid w:val="00B418E0"/>
    <w:rsid w:val="00B41936"/>
    <w:rsid w:val="00B41A45"/>
    <w:rsid w:val="00B41A75"/>
    <w:rsid w:val="00B41C35"/>
    <w:rsid w:val="00B41E95"/>
    <w:rsid w:val="00B4211A"/>
    <w:rsid w:val="00B421E8"/>
    <w:rsid w:val="00B424D4"/>
    <w:rsid w:val="00B4292E"/>
    <w:rsid w:val="00B42AA6"/>
    <w:rsid w:val="00B42BBF"/>
    <w:rsid w:val="00B42C69"/>
    <w:rsid w:val="00B42EA4"/>
    <w:rsid w:val="00B4312E"/>
    <w:rsid w:val="00B4336C"/>
    <w:rsid w:val="00B437DA"/>
    <w:rsid w:val="00B4389B"/>
    <w:rsid w:val="00B438CD"/>
    <w:rsid w:val="00B43A75"/>
    <w:rsid w:val="00B43CA6"/>
    <w:rsid w:val="00B43D4E"/>
    <w:rsid w:val="00B43E12"/>
    <w:rsid w:val="00B44166"/>
    <w:rsid w:val="00B443BE"/>
    <w:rsid w:val="00B447A4"/>
    <w:rsid w:val="00B44E14"/>
    <w:rsid w:val="00B451AC"/>
    <w:rsid w:val="00B4571E"/>
    <w:rsid w:val="00B45BFC"/>
    <w:rsid w:val="00B45D80"/>
    <w:rsid w:val="00B462F6"/>
    <w:rsid w:val="00B46328"/>
    <w:rsid w:val="00B4649A"/>
    <w:rsid w:val="00B469CB"/>
    <w:rsid w:val="00B46CD1"/>
    <w:rsid w:val="00B46FD3"/>
    <w:rsid w:val="00B47116"/>
    <w:rsid w:val="00B47A0F"/>
    <w:rsid w:val="00B47ADE"/>
    <w:rsid w:val="00B47C83"/>
    <w:rsid w:val="00B50559"/>
    <w:rsid w:val="00B50591"/>
    <w:rsid w:val="00B505CA"/>
    <w:rsid w:val="00B5089A"/>
    <w:rsid w:val="00B50BF5"/>
    <w:rsid w:val="00B50DA8"/>
    <w:rsid w:val="00B50E04"/>
    <w:rsid w:val="00B50EAF"/>
    <w:rsid w:val="00B51028"/>
    <w:rsid w:val="00B51031"/>
    <w:rsid w:val="00B51151"/>
    <w:rsid w:val="00B512F3"/>
    <w:rsid w:val="00B514A5"/>
    <w:rsid w:val="00B514FB"/>
    <w:rsid w:val="00B51C69"/>
    <w:rsid w:val="00B51EE6"/>
    <w:rsid w:val="00B51F1D"/>
    <w:rsid w:val="00B51FC2"/>
    <w:rsid w:val="00B52542"/>
    <w:rsid w:val="00B526E6"/>
    <w:rsid w:val="00B52BA8"/>
    <w:rsid w:val="00B52C69"/>
    <w:rsid w:val="00B52E4E"/>
    <w:rsid w:val="00B5314F"/>
    <w:rsid w:val="00B53382"/>
    <w:rsid w:val="00B5365D"/>
    <w:rsid w:val="00B53705"/>
    <w:rsid w:val="00B538F8"/>
    <w:rsid w:val="00B539D8"/>
    <w:rsid w:val="00B54382"/>
    <w:rsid w:val="00B5439D"/>
    <w:rsid w:val="00B548D4"/>
    <w:rsid w:val="00B54B72"/>
    <w:rsid w:val="00B54C65"/>
    <w:rsid w:val="00B54DCF"/>
    <w:rsid w:val="00B54EF8"/>
    <w:rsid w:val="00B550D4"/>
    <w:rsid w:val="00B5538C"/>
    <w:rsid w:val="00B554D6"/>
    <w:rsid w:val="00B55614"/>
    <w:rsid w:val="00B55BBC"/>
    <w:rsid w:val="00B55BD8"/>
    <w:rsid w:val="00B5648E"/>
    <w:rsid w:val="00B56774"/>
    <w:rsid w:val="00B568E0"/>
    <w:rsid w:val="00B56964"/>
    <w:rsid w:val="00B56E4A"/>
    <w:rsid w:val="00B570C2"/>
    <w:rsid w:val="00B5739E"/>
    <w:rsid w:val="00B57489"/>
    <w:rsid w:val="00B576BD"/>
    <w:rsid w:val="00B5792B"/>
    <w:rsid w:val="00B57D18"/>
    <w:rsid w:val="00B57EC4"/>
    <w:rsid w:val="00B60210"/>
    <w:rsid w:val="00B60470"/>
    <w:rsid w:val="00B6048F"/>
    <w:rsid w:val="00B60737"/>
    <w:rsid w:val="00B60844"/>
    <w:rsid w:val="00B609B6"/>
    <w:rsid w:val="00B60C8D"/>
    <w:rsid w:val="00B60EFF"/>
    <w:rsid w:val="00B60FEA"/>
    <w:rsid w:val="00B612ED"/>
    <w:rsid w:val="00B61309"/>
    <w:rsid w:val="00B61770"/>
    <w:rsid w:val="00B6178A"/>
    <w:rsid w:val="00B61FDF"/>
    <w:rsid w:val="00B620AD"/>
    <w:rsid w:val="00B6224C"/>
    <w:rsid w:val="00B62656"/>
    <w:rsid w:val="00B62876"/>
    <w:rsid w:val="00B62B77"/>
    <w:rsid w:val="00B62C99"/>
    <w:rsid w:val="00B63299"/>
    <w:rsid w:val="00B633FA"/>
    <w:rsid w:val="00B63B40"/>
    <w:rsid w:val="00B63F98"/>
    <w:rsid w:val="00B63FD7"/>
    <w:rsid w:val="00B64455"/>
    <w:rsid w:val="00B646F2"/>
    <w:rsid w:val="00B65583"/>
    <w:rsid w:val="00B656B1"/>
    <w:rsid w:val="00B65892"/>
    <w:rsid w:val="00B658E1"/>
    <w:rsid w:val="00B65B61"/>
    <w:rsid w:val="00B65EBB"/>
    <w:rsid w:val="00B66086"/>
    <w:rsid w:val="00B6618D"/>
    <w:rsid w:val="00B66223"/>
    <w:rsid w:val="00B664E4"/>
    <w:rsid w:val="00B66814"/>
    <w:rsid w:val="00B669A9"/>
    <w:rsid w:val="00B66E22"/>
    <w:rsid w:val="00B671F9"/>
    <w:rsid w:val="00B6723C"/>
    <w:rsid w:val="00B67293"/>
    <w:rsid w:val="00B67314"/>
    <w:rsid w:val="00B673DA"/>
    <w:rsid w:val="00B67A3A"/>
    <w:rsid w:val="00B67A46"/>
    <w:rsid w:val="00B67EBE"/>
    <w:rsid w:val="00B7004F"/>
    <w:rsid w:val="00B7010A"/>
    <w:rsid w:val="00B70200"/>
    <w:rsid w:val="00B7020E"/>
    <w:rsid w:val="00B7036C"/>
    <w:rsid w:val="00B704D5"/>
    <w:rsid w:val="00B70F4E"/>
    <w:rsid w:val="00B71701"/>
    <w:rsid w:val="00B7177D"/>
    <w:rsid w:val="00B71A69"/>
    <w:rsid w:val="00B71EC0"/>
    <w:rsid w:val="00B72187"/>
    <w:rsid w:val="00B721B5"/>
    <w:rsid w:val="00B7247C"/>
    <w:rsid w:val="00B725B1"/>
    <w:rsid w:val="00B72862"/>
    <w:rsid w:val="00B72B7E"/>
    <w:rsid w:val="00B72B8D"/>
    <w:rsid w:val="00B72DFC"/>
    <w:rsid w:val="00B72E15"/>
    <w:rsid w:val="00B72EA0"/>
    <w:rsid w:val="00B730CB"/>
    <w:rsid w:val="00B7318A"/>
    <w:rsid w:val="00B73993"/>
    <w:rsid w:val="00B73B28"/>
    <w:rsid w:val="00B73C26"/>
    <w:rsid w:val="00B73EA9"/>
    <w:rsid w:val="00B744D7"/>
    <w:rsid w:val="00B745E5"/>
    <w:rsid w:val="00B74A52"/>
    <w:rsid w:val="00B74A9A"/>
    <w:rsid w:val="00B74BC0"/>
    <w:rsid w:val="00B74D27"/>
    <w:rsid w:val="00B74D58"/>
    <w:rsid w:val="00B74D80"/>
    <w:rsid w:val="00B75123"/>
    <w:rsid w:val="00B751B8"/>
    <w:rsid w:val="00B7530A"/>
    <w:rsid w:val="00B758FC"/>
    <w:rsid w:val="00B75A4A"/>
    <w:rsid w:val="00B75BAB"/>
    <w:rsid w:val="00B75F34"/>
    <w:rsid w:val="00B75F4D"/>
    <w:rsid w:val="00B761BD"/>
    <w:rsid w:val="00B76242"/>
    <w:rsid w:val="00B7657D"/>
    <w:rsid w:val="00B7691E"/>
    <w:rsid w:val="00B76AB5"/>
    <w:rsid w:val="00B76C5C"/>
    <w:rsid w:val="00B76D44"/>
    <w:rsid w:val="00B770CA"/>
    <w:rsid w:val="00B7734E"/>
    <w:rsid w:val="00B77D63"/>
    <w:rsid w:val="00B77E2C"/>
    <w:rsid w:val="00B80055"/>
    <w:rsid w:val="00B806D5"/>
    <w:rsid w:val="00B807E9"/>
    <w:rsid w:val="00B80988"/>
    <w:rsid w:val="00B80A85"/>
    <w:rsid w:val="00B80D4A"/>
    <w:rsid w:val="00B80EE8"/>
    <w:rsid w:val="00B81200"/>
    <w:rsid w:val="00B813EE"/>
    <w:rsid w:val="00B81496"/>
    <w:rsid w:val="00B81671"/>
    <w:rsid w:val="00B818ED"/>
    <w:rsid w:val="00B81A20"/>
    <w:rsid w:val="00B81C3A"/>
    <w:rsid w:val="00B81C94"/>
    <w:rsid w:val="00B81DA7"/>
    <w:rsid w:val="00B81DE6"/>
    <w:rsid w:val="00B81E20"/>
    <w:rsid w:val="00B820C2"/>
    <w:rsid w:val="00B82240"/>
    <w:rsid w:val="00B8239C"/>
    <w:rsid w:val="00B824FA"/>
    <w:rsid w:val="00B827D0"/>
    <w:rsid w:val="00B830C2"/>
    <w:rsid w:val="00B83120"/>
    <w:rsid w:val="00B83162"/>
    <w:rsid w:val="00B8363D"/>
    <w:rsid w:val="00B83D46"/>
    <w:rsid w:val="00B83FF9"/>
    <w:rsid w:val="00B844CB"/>
    <w:rsid w:val="00B84524"/>
    <w:rsid w:val="00B84602"/>
    <w:rsid w:val="00B847C1"/>
    <w:rsid w:val="00B84868"/>
    <w:rsid w:val="00B84A3E"/>
    <w:rsid w:val="00B84A7F"/>
    <w:rsid w:val="00B84B66"/>
    <w:rsid w:val="00B84DD1"/>
    <w:rsid w:val="00B84DDE"/>
    <w:rsid w:val="00B84E27"/>
    <w:rsid w:val="00B85002"/>
    <w:rsid w:val="00B850BE"/>
    <w:rsid w:val="00B8538B"/>
    <w:rsid w:val="00B853FB"/>
    <w:rsid w:val="00B85500"/>
    <w:rsid w:val="00B855F5"/>
    <w:rsid w:val="00B85C47"/>
    <w:rsid w:val="00B85DED"/>
    <w:rsid w:val="00B86049"/>
    <w:rsid w:val="00B86296"/>
    <w:rsid w:val="00B869A2"/>
    <w:rsid w:val="00B86B64"/>
    <w:rsid w:val="00B86E6C"/>
    <w:rsid w:val="00B87073"/>
    <w:rsid w:val="00B8708A"/>
    <w:rsid w:val="00B870CB"/>
    <w:rsid w:val="00B871C9"/>
    <w:rsid w:val="00B87297"/>
    <w:rsid w:val="00B873D6"/>
    <w:rsid w:val="00B87582"/>
    <w:rsid w:val="00B8759F"/>
    <w:rsid w:val="00B87931"/>
    <w:rsid w:val="00B87C92"/>
    <w:rsid w:val="00B87D8A"/>
    <w:rsid w:val="00B87FD3"/>
    <w:rsid w:val="00B87FD5"/>
    <w:rsid w:val="00B90082"/>
    <w:rsid w:val="00B90096"/>
    <w:rsid w:val="00B900D4"/>
    <w:rsid w:val="00B902BB"/>
    <w:rsid w:val="00B90343"/>
    <w:rsid w:val="00B9065E"/>
    <w:rsid w:val="00B9087A"/>
    <w:rsid w:val="00B90916"/>
    <w:rsid w:val="00B9095C"/>
    <w:rsid w:val="00B9123B"/>
    <w:rsid w:val="00B91305"/>
    <w:rsid w:val="00B918F3"/>
    <w:rsid w:val="00B91B45"/>
    <w:rsid w:val="00B91E02"/>
    <w:rsid w:val="00B91FA2"/>
    <w:rsid w:val="00B92000"/>
    <w:rsid w:val="00B920CF"/>
    <w:rsid w:val="00B9251D"/>
    <w:rsid w:val="00B92899"/>
    <w:rsid w:val="00B93136"/>
    <w:rsid w:val="00B932F4"/>
    <w:rsid w:val="00B9333B"/>
    <w:rsid w:val="00B93716"/>
    <w:rsid w:val="00B9383C"/>
    <w:rsid w:val="00B939FD"/>
    <w:rsid w:val="00B94060"/>
    <w:rsid w:val="00B9431B"/>
    <w:rsid w:val="00B9444D"/>
    <w:rsid w:val="00B94459"/>
    <w:rsid w:val="00B9461A"/>
    <w:rsid w:val="00B94A51"/>
    <w:rsid w:val="00B94A68"/>
    <w:rsid w:val="00B94BF1"/>
    <w:rsid w:val="00B94C8A"/>
    <w:rsid w:val="00B94E4A"/>
    <w:rsid w:val="00B94FDF"/>
    <w:rsid w:val="00B953C8"/>
    <w:rsid w:val="00B95458"/>
    <w:rsid w:val="00B95609"/>
    <w:rsid w:val="00B95610"/>
    <w:rsid w:val="00B9575A"/>
    <w:rsid w:val="00B9586C"/>
    <w:rsid w:val="00B95A1A"/>
    <w:rsid w:val="00B96175"/>
    <w:rsid w:val="00B9627A"/>
    <w:rsid w:val="00B96473"/>
    <w:rsid w:val="00B96571"/>
    <w:rsid w:val="00B96582"/>
    <w:rsid w:val="00B967A8"/>
    <w:rsid w:val="00B96C7D"/>
    <w:rsid w:val="00B96F0B"/>
    <w:rsid w:val="00B9711D"/>
    <w:rsid w:val="00B9713A"/>
    <w:rsid w:val="00B971EF"/>
    <w:rsid w:val="00B976D4"/>
    <w:rsid w:val="00B97C34"/>
    <w:rsid w:val="00B97CC8"/>
    <w:rsid w:val="00B97D0A"/>
    <w:rsid w:val="00B97F26"/>
    <w:rsid w:val="00BA0105"/>
    <w:rsid w:val="00BA0566"/>
    <w:rsid w:val="00BA060B"/>
    <w:rsid w:val="00BA0C90"/>
    <w:rsid w:val="00BA11A1"/>
    <w:rsid w:val="00BA14D9"/>
    <w:rsid w:val="00BA1679"/>
    <w:rsid w:val="00BA1E26"/>
    <w:rsid w:val="00BA1F67"/>
    <w:rsid w:val="00BA229E"/>
    <w:rsid w:val="00BA232A"/>
    <w:rsid w:val="00BA2339"/>
    <w:rsid w:val="00BA2595"/>
    <w:rsid w:val="00BA259B"/>
    <w:rsid w:val="00BA29EC"/>
    <w:rsid w:val="00BA3575"/>
    <w:rsid w:val="00BA3941"/>
    <w:rsid w:val="00BA39D0"/>
    <w:rsid w:val="00BA3DAF"/>
    <w:rsid w:val="00BA3F2F"/>
    <w:rsid w:val="00BA4204"/>
    <w:rsid w:val="00BA4249"/>
    <w:rsid w:val="00BA482D"/>
    <w:rsid w:val="00BA4857"/>
    <w:rsid w:val="00BA4A3B"/>
    <w:rsid w:val="00BA4C4E"/>
    <w:rsid w:val="00BA4D56"/>
    <w:rsid w:val="00BA4EF6"/>
    <w:rsid w:val="00BA4F06"/>
    <w:rsid w:val="00BA5073"/>
    <w:rsid w:val="00BA530D"/>
    <w:rsid w:val="00BA5349"/>
    <w:rsid w:val="00BA572B"/>
    <w:rsid w:val="00BA5803"/>
    <w:rsid w:val="00BA5947"/>
    <w:rsid w:val="00BA5C00"/>
    <w:rsid w:val="00BA6036"/>
    <w:rsid w:val="00BA618C"/>
    <w:rsid w:val="00BA632D"/>
    <w:rsid w:val="00BA660A"/>
    <w:rsid w:val="00BA68E9"/>
    <w:rsid w:val="00BA76C4"/>
    <w:rsid w:val="00BA76CD"/>
    <w:rsid w:val="00BA76DC"/>
    <w:rsid w:val="00BA7766"/>
    <w:rsid w:val="00BB000D"/>
    <w:rsid w:val="00BB02FA"/>
    <w:rsid w:val="00BB046B"/>
    <w:rsid w:val="00BB048C"/>
    <w:rsid w:val="00BB056F"/>
    <w:rsid w:val="00BB05A6"/>
    <w:rsid w:val="00BB0DB7"/>
    <w:rsid w:val="00BB125D"/>
    <w:rsid w:val="00BB128C"/>
    <w:rsid w:val="00BB1322"/>
    <w:rsid w:val="00BB139D"/>
    <w:rsid w:val="00BB17A4"/>
    <w:rsid w:val="00BB1A25"/>
    <w:rsid w:val="00BB1A5C"/>
    <w:rsid w:val="00BB1BE3"/>
    <w:rsid w:val="00BB21D0"/>
    <w:rsid w:val="00BB2258"/>
    <w:rsid w:val="00BB22EC"/>
    <w:rsid w:val="00BB2707"/>
    <w:rsid w:val="00BB2741"/>
    <w:rsid w:val="00BB2AD7"/>
    <w:rsid w:val="00BB2CBA"/>
    <w:rsid w:val="00BB3271"/>
    <w:rsid w:val="00BB337F"/>
    <w:rsid w:val="00BB3735"/>
    <w:rsid w:val="00BB4542"/>
    <w:rsid w:val="00BB49D9"/>
    <w:rsid w:val="00BB4A38"/>
    <w:rsid w:val="00BB4B8F"/>
    <w:rsid w:val="00BB4CF0"/>
    <w:rsid w:val="00BB573E"/>
    <w:rsid w:val="00BB57CB"/>
    <w:rsid w:val="00BB59CC"/>
    <w:rsid w:val="00BB5B77"/>
    <w:rsid w:val="00BB5DCA"/>
    <w:rsid w:val="00BB60DB"/>
    <w:rsid w:val="00BB6644"/>
    <w:rsid w:val="00BB689F"/>
    <w:rsid w:val="00BB7164"/>
    <w:rsid w:val="00BB724D"/>
    <w:rsid w:val="00BB72C0"/>
    <w:rsid w:val="00BB7632"/>
    <w:rsid w:val="00BB76D7"/>
    <w:rsid w:val="00BB774F"/>
    <w:rsid w:val="00BB77F8"/>
    <w:rsid w:val="00BB7E02"/>
    <w:rsid w:val="00BB7E25"/>
    <w:rsid w:val="00BB7F8F"/>
    <w:rsid w:val="00BC013B"/>
    <w:rsid w:val="00BC044C"/>
    <w:rsid w:val="00BC0BCD"/>
    <w:rsid w:val="00BC0CA9"/>
    <w:rsid w:val="00BC0CBD"/>
    <w:rsid w:val="00BC0F4A"/>
    <w:rsid w:val="00BC10D6"/>
    <w:rsid w:val="00BC12F0"/>
    <w:rsid w:val="00BC13F5"/>
    <w:rsid w:val="00BC14AF"/>
    <w:rsid w:val="00BC173F"/>
    <w:rsid w:val="00BC1773"/>
    <w:rsid w:val="00BC187F"/>
    <w:rsid w:val="00BC19A1"/>
    <w:rsid w:val="00BC1C97"/>
    <w:rsid w:val="00BC22E5"/>
    <w:rsid w:val="00BC267D"/>
    <w:rsid w:val="00BC2760"/>
    <w:rsid w:val="00BC28AF"/>
    <w:rsid w:val="00BC2A47"/>
    <w:rsid w:val="00BC2F53"/>
    <w:rsid w:val="00BC312B"/>
    <w:rsid w:val="00BC32C5"/>
    <w:rsid w:val="00BC3305"/>
    <w:rsid w:val="00BC3462"/>
    <w:rsid w:val="00BC350A"/>
    <w:rsid w:val="00BC35FF"/>
    <w:rsid w:val="00BC36A9"/>
    <w:rsid w:val="00BC388E"/>
    <w:rsid w:val="00BC3B49"/>
    <w:rsid w:val="00BC3B7D"/>
    <w:rsid w:val="00BC429D"/>
    <w:rsid w:val="00BC4423"/>
    <w:rsid w:val="00BC44C5"/>
    <w:rsid w:val="00BC44E1"/>
    <w:rsid w:val="00BC475A"/>
    <w:rsid w:val="00BC4A34"/>
    <w:rsid w:val="00BC4B8F"/>
    <w:rsid w:val="00BC4C5F"/>
    <w:rsid w:val="00BC4C80"/>
    <w:rsid w:val="00BC5252"/>
    <w:rsid w:val="00BC549A"/>
    <w:rsid w:val="00BC5523"/>
    <w:rsid w:val="00BC5854"/>
    <w:rsid w:val="00BC5B3D"/>
    <w:rsid w:val="00BC5CB5"/>
    <w:rsid w:val="00BC5E6F"/>
    <w:rsid w:val="00BC6358"/>
    <w:rsid w:val="00BC63A0"/>
    <w:rsid w:val="00BC63D6"/>
    <w:rsid w:val="00BC6A61"/>
    <w:rsid w:val="00BC6F49"/>
    <w:rsid w:val="00BC7107"/>
    <w:rsid w:val="00BC78E0"/>
    <w:rsid w:val="00BC7D92"/>
    <w:rsid w:val="00BC7F04"/>
    <w:rsid w:val="00BC7F72"/>
    <w:rsid w:val="00BD000A"/>
    <w:rsid w:val="00BD0312"/>
    <w:rsid w:val="00BD0364"/>
    <w:rsid w:val="00BD0752"/>
    <w:rsid w:val="00BD07BA"/>
    <w:rsid w:val="00BD092A"/>
    <w:rsid w:val="00BD092F"/>
    <w:rsid w:val="00BD0B25"/>
    <w:rsid w:val="00BD0C26"/>
    <w:rsid w:val="00BD0CB0"/>
    <w:rsid w:val="00BD0E21"/>
    <w:rsid w:val="00BD106C"/>
    <w:rsid w:val="00BD17B4"/>
    <w:rsid w:val="00BD17D8"/>
    <w:rsid w:val="00BD189C"/>
    <w:rsid w:val="00BD1BB5"/>
    <w:rsid w:val="00BD21F6"/>
    <w:rsid w:val="00BD23AF"/>
    <w:rsid w:val="00BD2426"/>
    <w:rsid w:val="00BD2509"/>
    <w:rsid w:val="00BD2741"/>
    <w:rsid w:val="00BD2AB1"/>
    <w:rsid w:val="00BD2D90"/>
    <w:rsid w:val="00BD30FA"/>
    <w:rsid w:val="00BD3382"/>
    <w:rsid w:val="00BD3519"/>
    <w:rsid w:val="00BD3977"/>
    <w:rsid w:val="00BD39AC"/>
    <w:rsid w:val="00BD3CA1"/>
    <w:rsid w:val="00BD3D50"/>
    <w:rsid w:val="00BD3D80"/>
    <w:rsid w:val="00BD4016"/>
    <w:rsid w:val="00BD43DE"/>
    <w:rsid w:val="00BD43E1"/>
    <w:rsid w:val="00BD45C2"/>
    <w:rsid w:val="00BD460A"/>
    <w:rsid w:val="00BD4646"/>
    <w:rsid w:val="00BD4665"/>
    <w:rsid w:val="00BD4A1F"/>
    <w:rsid w:val="00BD4A43"/>
    <w:rsid w:val="00BD4A87"/>
    <w:rsid w:val="00BD4B41"/>
    <w:rsid w:val="00BD4C45"/>
    <w:rsid w:val="00BD4EDB"/>
    <w:rsid w:val="00BD4F0A"/>
    <w:rsid w:val="00BD5062"/>
    <w:rsid w:val="00BD517B"/>
    <w:rsid w:val="00BD5263"/>
    <w:rsid w:val="00BD55BB"/>
    <w:rsid w:val="00BD5AD6"/>
    <w:rsid w:val="00BD5AF8"/>
    <w:rsid w:val="00BD5C69"/>
    <w:rsid w:val="00BD6109"/>
    <w:rsid w:val="00BD6599"/>
    <w:rsid w:val="00BD673D"/>
    <w:rsid w:val="00BD67BF"/>
    <w:rsid w:val="00BD692E"/>
    <w:rsid w:val="00BD6FB5"/>
    <w:rsid w:val="00BD7039"/>
    <w:rsid w:val="00BD707D"/>
    <w:rsid w:val="00BD7321"/>
    <w:rsid w:val="00BD77DA"/>
    <w:rsid w:val="00BD7C81"/>
    <w:rsid w:val="00BD7F62"/>
    <w:rsid w:val="00BD7FC8"/>
    <w:rsid w:val="00BE05BB"/>
    <w:rsid w:val="00BE06B6"/>
    <w:rsid w:val="00BE0AF6"/>
    <w:rsid w:val="00BE0C74"/>
    <w:rsid w:val="00BE0D14"/>
    <w:rsid w:val="00BE0DB0"/>
    <w:rsid w:val="00BE0E36"/>
    <w:rsid w:val="00BE0FC5"/>
    <w:rsid w:val="00BE1375"/>
    <w:rsid w:val="00BE1399"/>
    <w:rsid w:val="00BE13B3"/>
    <w:rsid w:val="00BE1648"/>
    <w:rsid w:val="00BE16CF"/>
    <w:rsid w:val="00BE17FD"/>
    <w:rsid w:val="00BE1A29"/>
    <w:rsid w:val="00BE1B29"/>
    <w:rsid w:val="00BE1C61"/>
    <w:rsid w:val="00BE1E52"/>
    <w:rsid w:val="00BE1E63"/>
    <w:rsid w:val="00BE1FB7"/>
    <w:rsid w:val="00BE23F0"/>
    <w:rsid w:val="00BE27F9"/>
    <w:rsid w:val="00BE2A6C"/>
    <w:rsid w:val="00BE2B2F"/>
    <w:rsid w:val="00BE2D5A"/>
    <w:rsid w:val="00BE2DC4"/>
    <w:rsid w:val="00BE2FC3"/>
    <w:rsid w:val="00BE38AB"/>
    <w:rsid w:val="00BE39F6"/>
    <w:rsid w:val="00BE3CCB"/>
    <w:rsid w:val="00BE420B"/>
    <w:rsid w:val="00BE4298"/>
    <w:rsid w:val="00BE42C6"/>
    <w:rsid w:val="00BE450E"/>
    <w:rsid w:val="00BE4634"/>
    <w:rsid w:val="00BE469D"/>
    <w:rsid w:val="00BE47C8"/>
    <w:rsid w:val="00BE48BF"/>
    <w:rsid w:val="00BE490C"/>
    <w:rsid w:val="00BE4AD8"/>
    <w:rsid w:val="00BE505D"/>
    <w:rsid w:val="00BE51A1"/>
    <w:rsid w:val="00BE58AC"/>
    <w:rsid w:val="00BE598E"/>
    <w:rsid w:val="00BE5A6F"/>
    <w:rsid w:val="00BE5FCB"/>
    <w:rsid w:val="00BE605A"/>
    <w:rsid w:val="00BE63AD"/>
    <w:rsid w:val="00BE6705"/>
    <w:rsid w:val="00BE673D"/>
    <w:rsid w:val="00BE6811"/>
    <w:rsid w:val="00BE698C"/>
    <w:rsid w:val="00BE6B95"/>
    <w:rsid w:val="00BE6DC1"/>
    <w:rsid w:val="00BE6E92"/>
    <w:rsid w:val="00BE6EBD"/>
    <w:rsid w:val="00BE6FFD"/>
    <w:rsid w:val="00BE7075"/>
    <w:rsid w:val="00BE70EE"/>
    <w:rsid w:val="00BE7309"/>
    <w:rsid w:val="00BE74DC"/>
    <w:rsid w:val="00BE78B2"/>
    <w:rsid w:val="00BE7A03"/>
    <w:rsid w:val="00BE7ACD"/>
    <w:rsid w:val="00BF04B3"/>
    <w:rsid w:val="00BF081D"/>
    <w:rsid w:val="00BF129E"/>
    <w:rsid w:val="00BF1647"/>
    <w:rsid w:val="00BF18AB"/>
    <w:rsid w:val="00BF1C46"/>
    <w:rsid w:val="00BF1DE0"/>
    <w:rsid w:val="00BF1FA9"/>
    <w:rsid w:val="00BF20F6"/>
    <w:rsid w:val="00BF220B"/>
    <w:rsid w:val="00BF2227"/>
    <w:rsid w:val="00BF230B"/>
    <w:rsid w:val="00BF2694"/>
    <w:rsid w:val="00BF2731"/>
    <w:rsid w:val="00BF2A10"/>
    <w:rsid w:val="00BF2C3A"/>
    <w:rsid w:val="00BF2D81"/>
    <w:rsid w:val="00BF3246"/>
    <w:rsid w:val="00BF3818"/>
    <w:rsid w:val="00BF381D"/>
    <w:rsid w:val="00BF3839"/>
    <w:rsid w:val="00BF3910"/>
    <w:rsid w:val="00BF3A66"/>
    <w:rsid w:val="00BF3C0F"/>
    <w:rsid w:val="00BF3D1D"/>
    <w:rsid w:val="00BF3EAE"/>
    <w:rsid w:val="00BF4221"/>
    <w:rsid w:val="00BF47A0"/>
    <w:rsid w:val="00BF485D"/>
    <w:rsid w:val="00BF48DF"/>
    <w:rsid w:val="00BF4B81"/>
    <w:rsid w:val="00BF4D30"/>
    <w:rsid w:val="00BF5272"/>
    <w:rsid w:val="00BF52F7"/>
    <w:rsid w:val="00BF5461"/>
    <w:rsid w:val="00BF551B"/>
    <w:rsid w:val="00BF56DD"/>
    <w:rsid w:val="00BF59AB"/>
    <w:rsid w:val="00BF5C69"/>
    <w:rsid w:val="00BF5C72"/>
    <w:rsid w:val="00BF5D37"/>
    <w:rsid w:val="00BF60E3"/>
    <w:rsid w:val="00BF611C"/>
    <w:rsid w:val="00BF657F"/>
    <w:rsid w:val="00BF6741"/>
    <w:rsid w:val="00BF68BB"/>
    <w:rsid w:val="00BF6B39"/>
    <w:rsid w:val="00BF6C5F"/>
    <w:rsid w:val="00BF6E4E"/>
    <w:rsid w:val="00BF6E97"/>
    <w:rsid w:val="00BF6F39"/>
    <w:rsid w:val="00BF75E4"/>
    <w:rsid w:val="00BF7632"/>
    <w:rsid w:val="00BF7A4D"/>
    <w:rsid w:val="00BF7ECA"/>
    <w:rsid w:val="00C0033C"/>
    <w:rsid w:val="00C00467"/>
    <w:rsid w:val="00C005F8"/>
    <w:rsid w:val="00C0076D"/>
    <w:rsid w:val="00C00DCE"/>
    <w:rsid w:val="00C00E5D"/>
    <w:rsid w:val="00C01396"/>
    <w:rsid w:val="00C01466"/>
    <w:rsid w:val="00C014BD"/>
    <w:rsid w:val="00C0157E"/>
    <w:rsid w:val="00C01B6C"/>
    <w:rsid w:val="00C01E54"/>
    <w:rsid w:val="00C01F50"/>
    <w:rsid w:val="00C01F82"/>
    <w:rsid w:val="00C02936"/>
    <w:rsid w:val="00C029A4"/>
    <w:rsid w:val="00C029EB"/>
    <w:rsid w:val="00C02B6A"/>
    <w:rsid w:val="00C02C97"/>
    <w:rsid w:val="00C02CB2"/>
    <w:rsid w:val="00C02DFA"/>
    <w:rsid w:val="00C02E77"/>
    <w:rsid w:val="00C02F6B"/>
    <w:rsid w:val="00C030C0"/>
    <w:rsid w:val="00C0312A"/>
    <w:rsid w:val="00C031BD"/>
    <w:rsid w:val="00C03549"/>
    <w:rsid w:val="00C038E9"/>
    <w:rsid w:val="00C039D6"/>
    <w:rsid w:val="00C03A15"/>
    <w:rsid w:val="00C03BCF"/>
    <w:rsid w:val="00C03CE9"/>
    <w:rsid w:val="00C042D5"/>
    <w:rsid w:val="00C04882"/>
    <w:rsid w:val="00C04A65"/>
    <w:rsid w:val="00C04ADF"/>
    <w:rsid w:val="00C04ED1"/>
    <w:rsid w:val="00C05011"/>
    <w:rsid w:val="00C050C9"/>
    <w:rsid w:val="00C0566E"/>
    <w:rsid w:val="00C0577B"/>
    <w:rsid w:val="00C057E1"/>
    <w:rsid w:val="00C05CFD"/>
    <w:rsid w:val="00C06262"/>
    <w:rsid w:val="00C06373"/>
    <w:rsid w:val="00C0672E"/>
    <w:rsid w:val="00C067C0"/>
    <w:rsid w:val="00C06DDE"/>
    <w:rsid w:val="00C06F5B"/>
    <w:rsid w:val="00C06FD8"/>
    <w:rsid w:val="00C07208"/>
    <w:rsid w:val="00C07ABB"/>
    <w:rsid w:val="00C07E87"/>
    <w:rsid w:val="00C10047"/>
    <w:rsid w:val="00C1016E"/>
    <w:rsid w:val="00C102E5"/>
    <w:rsid w:val="00C10329"/>
    <w:rsid w:val="00C103F6"/>
    <w:rsid w:val="00C104D5"/>
    <w:rsid w:val="00C107A6"/>
    <w:rsid w:val="00C10E40"/>
    <w:rsid w:val="00C10E8B"/>
    <w:rsid w:val="00C1110E"/>
    <w:rsid w:val="00C11148"/>
    <w:rsid w:val="00C111F9"/>
    <w:rsid w:val="00C11205"/>
    <w:rsid w:val="00C11541"/>
    <w:rsid w:val="00C11547"/>
    <w:rsid w:val="00C118E9"/>
    <w:rsid w:val="00C119F5"/>
    <w:rsid w:val="00C11A04"/>
    <w:rsid w:val="00C11B1F"/>
    <w:rsid w:val="00C11D98"/>
    <w:rsid w:val="00C11E94"/>
    <w:rsid w:val="00C11F78"/>
    <w:rsid w:val="00C12395"/>
    <w:rsid w:val="00C125BF"/>
    <w:rsid w:val="00C1298E"/>
    <w:rsid w:val="00C134A4"/>
    <w:rsid w:val="00C135EA"/>
    <w:rsid w:val="00C1396F"/>
    <w:rsid w:val="00C13DCD"/>
    <w:rsid w:val="00C140AE"/>
    <w:rsid w:val="00C140D5"/>
    <w:rsid w:val="00C14228"/>
    <w:rsid w:val="00C1428F"/>
    <w:rsid w:val="00C143EC"/>
    <w:rsid w:val="00C1441C"/>
    <w:rsid w:val="00C14498"/>
    <w:rsid w:val="00C145FA"/>
    <w:rsid w:val="00C14794"/>
    <w:rsid w:val="00C14901"/>
    <w:rsid w:val="00C14B1A"/>
    <w:rsid w:val="00C14C61"/>
    <w:rsid w:val="00C158B2"/>
    <w:rsid w:val="00C15C11"/>
    <w:rsid w:val="00C15D98"/>
    <w:rsid w:val="00C15DA9"/>
    <w:rsid w:val="00C15F6C"/>
    <w:rsid w:val="00C16055"/>
    <w:rsid w:val="00C16883"/>
    <w:rsid w:val="00C168C3"/>
    <w:rsid w:val="00C16A98"/>
    <w:rsid w:val="00C17107"/>
    <w:rsid w:val="00C171E3"/>
    <w:rsid w:val="00C176FC"/>
    <w:rsid w:val="00C17965"/>
    <w:rsid w:val="00C17D59"/>
    <w:rsid w:val="00C17DD0"/>
    <w:rsid w:val="00C2000E"/>
    <w:rsid w:val="00C20465"/>
    <w:rsid w:val="00C20492"/>
    <w:rsid w:val="00C204C9"/>
    <w:rsid w:val="00C20D81"/>
    <w:rsid w:val="00C20F1D"/>
    <w:rsid w:val="00C2104D"/>
    <w:rsid w:val="00C2112D"/>
    <w:rsid w:val="00C2139A"/>
    <w:rsid w:val="00C213A2"/>
    <w:rsid w:val="00C21724"/>
    <w:rsid w:val="00C21994"/>
    <w:rsid w:val="00C2260A"/>
    <w:rsid w:val="00C22A83"/>
    <w:rsid w:val="00C22AB8"/>
    <w:rsid w:val="00C22CA5"/>
    <w:rsid w:val="00C22D5B"/>
    <w:rsid w:val="00C22E5D"/>
    <w:rsid w:val="00C236F1"/>
    <w:rsid w:val="00C23DBC"/>
    <w:rsid w:val="00C23E41"/>
    <w:rsid w:val="00C24088"/>
    <w:rsid w:val="00C244AB"/>
    <w:rsid w:val="00C247A4"/>
    <w:rsid w:val="00C2488F"/>
    <w:rsid w:val="00C24C04"/>
    <w:rsid w:val="00C24CC2"/>
    <w:rsid w:val="00C24DF8"/>
    <w:rsid w:val="00C24E13"/>
    <w:rsid w:val="00C24E2D"/>
    <w:rsid w:val="00C25183"/>
    <w:rsid w:val="00C252A6"/>
    <w:rsid w:val="00C254C9"/>
    <w:rsid w:val="00C2567C"/>
    <w:rsid w:val="00C25805"/>
    <w:rsid w:val="00C25807"/>
    <w:rsid w:val="00C25A08"/>
    <w:rsid w:val="00C261FD"/>
    <w:rsid w:val="00C26358"/>
    <w:rsid w:val="00C26526"/>
    <w:rsid w:val="00C26C36"/>
    <w:rsid w:val="00C26DE3"/>
    <w:rsid w:val="00C272A4"/>
    <w:rsid w:val="00C2780E"/>
    <w:rsid w:val="00C27B1C"/>
    <w:rsid w:val="00C27E1E"/>
    <w:rsid w:val="00C3017D"/>
    <w:rsid w:val="00C3049E"/>
    <w:rsid w:val="00C30590"/>
    <w:rsid w:val="00C30C9E"/>
    <w:rsid w:val="00C30EEB"/>
    <w:rsid w:val="00C30FA9"/>
    <w:rsid w:val="00C311A7"/>
    <w:rsid w:val="00C312CD"/>
    <w:rsid w:val="00C312F6"/>
    <w:rsid w:val="00C318A3"/>
    <w:rsid w:val="00C31947"/>
    <w:rsid w:val="00C31ABC"/>
    <w:rsid w:val="00C31CE7"/>
    <w:rsid w:val="00C31F19"/>
    <w:rsid w:val="00C32232"/>
    <w:rsid w:val="00C32306"/>
    <w:rsid w:val="00C3250B"/>
    <w:rsid w:val="00C32D3C"/>
    <w:rsid w:val="00C32ECE"/>
    <w:rsid w:val="00C33025"/>
    <w:rsid w:val="00C330A4"/>
    <w:rsid w:val="00C3326E"/>
    <w:rsid w:val="00C3339B"/>
    <w:rsid w:val="00C33461"/>
    <w:rsid w:val="00C3348B"/>
    <w:rsid w:val="00C334C2"/>
    <w:rsid w:val="00C336F2"/>
    <w:rsid w:val="00C338FA"/>
    <w:rsid w:val="00C339F6"/>
    <w:rsid w:val="00C33A59"/>
    <w:rsid w:val="00C33F26"/>
    <w:rsid w:val="00C3422F"/>
    <w:rsid w:val="00C34554"/>
    <w:rsid w:val="00C3474C"/>
    <w:rsid w:val="00C347E0"/>
    <w:rsid w:val="00C347E6"/>
    <w:rsid w:val="00C34FAB"/>
    <w:rsid w:val="00C35161"/>
    <w:rsid w:val="00C352B2"/>
    <w:rsid w:val="00C35550"/>
    <w:rsid w:val="00C35889"/>
    <w:rsid w:val="00C35972"/>
    <w:rsid w:val="00C35AA6"/>
    <w:rsid w:val="00C35AF1"/>
    <w:rsid w:val="00C35C3C"/>
    <w:rsid w:val="00C35E1B"/>
    <w:rsid w:val="00C35F5B"/>
    <w:rsid w:val="00C36184"/>
    <w:rsid w:val="00C36339"/>
    <w:rsid w:val="00C3641F"/>
    <w:rsid w:val="00C3692F"/>
    <w:rsid w:val="00C37239"/>
    <w:rsid w:val="00C376AE"/>
    <w:rsid w:val="00C4017D"/>
    <w:rsid w:val="00C401ED"/>
    <w:rsid w:val="00C4042E"/>
    <w:rsid w:val="00C40474"/>
    <w:rsid w:val="00C40600"/>
    <w:rsid w:val="00C4074C"/>
    <w:rsid w:val="00C40DE3"/>
    <w:rsid w:val="00C41085"/>
    <w:rsid w:val="00C41219"/>
    <w:rsid w:val="00C4137C"/>
    <w:rsid w:val="00C413F1"/>
    <w:rsid w:val="00C415D6"/>
    <w:rsid w:val="00C419CF"/>
    <w:rsid w:val="00C41C2F"/>
    <w:rsid w:val="00C41CBC"/>
    <w:rsid w:val="00C41DCA"/>
    <w:rsid w:val="00C41F1A"/>
    <w:rsid w:val="00C41F41"/>
    <w:rsid w:val="00C4222F"/>
    <w:rsid w:val="00C42507"/>
    <w:rsid w:val="00C42775"/>
    <w:rsid w:val="00C42A31"/>
    <w:rsid w:val="00C42B34"/>
    <w:rsid w:val="00C42E6C"/>
    <w:rsid w:val="00C42F0E"/>
    <w:rsid w:val="00C42F32"/>
    <w:rsid w:val="00C4307A"/>
    <w:rsid w:val="00C4362C"/>
    <w:rsid w:val="00C438B4"/>
    <w:rsid w:val="00C445F6"/>
    <w:rsid w:val="00C44889"/>
    <w:rsid w:val="00C449DE"/>
    <w:rsid w:val="00C44B88"/>
    <w:rsid w:val="00C44CC4"/>
    <w:rsid w:val="00C44CCE"/>
    <w:rsid w:val="00C44D10"/>
    <w:rsid w:val="00C44F39"/>
    <w:rsid w:val="00C44FE3"/>
    <w:rsid w:val="00C4500A"/>
    <w:rsid w:val="00C45367"/>
    <w:rsid w:val="00C45407"/>
    <w:rsid w:val="00C454E6"/>
    <w:rsid w:val="00C45547"/>
    <w:rsid w:val="00C456EB"/>
    <w:rsid w:val="00C458AF"/>
    <w:rsid w:val="00C45DEE"/>
    <w:rsid w:val="00C45FD2"/>
    <w:rsid w:val="00C4618D"/>
    <w:rsid w:val="00C46334"/>
    <w:rsid w:val="00C46689"/>
    <w:rsid w:val="00C4674B"/>
    <w:rsid w:val="00C469EA"/>
    <w:rsid w:val="00C46A23"/>
    <w:rsid w:val="00C46DF1"/>
    <w:rsid w:val="00C46E37"/>
    <w:rsid w:val="00C46EC7"/>
    <w:rsid w:val="00C47066"/>
    <w:rsid w:val="00C470DA"/>
    <w:rsid w:val="00C471CD"/>
    <w:rsid w:val="00C474E8"/>
    <w:rsid w:val="00C4752D"/>
    <w:rsid w:val="00C477DB"/>
    <w:rsid w:val="00C4794F"/>
    <w:rsid w:val="00C47F4A"/>
    <w:rsid w:val="00C5010F"/>
    <w:rsid w:val="00C503B9"/>
    <w:rsid w:val="00C504FB"/>
    <w:rsid w:val="00C50AB7"/>
    <w:rsid w:val="00C50B57"/>
    <w:rsid w:val="00C50E69"/>
    <w:rsid w:val="00C5115E"/>
    <w:rsid w:val="00C51453"/>
    <w:rsid w:val="00C5178B"/>
    <w:rsid w:val="00C519BA"/>
    <w:rsid w:val="00C51ACB"/>
    <w:rsid w:val="00C5211D"/>
    <w:rsid w:val="00C5230C"/>
    <w:rsid w:val="00C5240A"/>
    <w:rsid w:val="00C524C3"/>
    <w:rsid w:val="00C52579"/>
    <w:rsid w:val="00C528BF"/>
    <w:rsid w:val="00C52AF0"/>
    <w:rsid w:val="00C52BC7"/>
    <w:rsid w:val="00C52EEE"/>
    <w:rsid w:val="00C5353B"/>
    <w:rsid w:val="00C53739"/>
    <w:rsid w:val="00C53AC0"/>
    <w:rsid w:val="00C53B22"/>
    <w:rsid w:val="00C53F10"/>
    <w:rsid w:val="00C54414"/>
    <w:rsid w:val="00C54444"/>
    <w:rsid w:val="00C5460D"/>
    <w:rsid w:val="00C546D2"/>
    <w:rsid w:val="00C548D3"/>
    <w:rsid w:val="00C54C2E"/>
    <w:rsid w:val="00C54D40"/>
    <w:rsid w:val="00C54DA8"/>
    <w:rsid w:val="00C54FB1"/>
    <w:rsid w:val="00C54FC4"/>
    <w:rsid w:val="00C54FEC"/>
    <w:rsid w:val="00C550B4"/>
    <w:rsid w:val="00C55592"/>
    <w:rsid w:val="00C5571D"/>
    <w:rsid w:val="00C557DB"/>
    <w:rsid w:val="00C559F7"/>
    <w:rsid w:val="00C55A23"/>
    <w:rsid w:val="00C55A3D"/>
    <w:rsid w:val="00C55DA9"/>
    <w:rsid w:val="00C55FF3"/>
    <w:rsid w:val="00C56241"/>
    <w:rsid w:val="00C562BD"/>
    <w:rsid w:val="00C56338"/>
    <w:rsid w:val="00C563B1"/>
    <w:rsid w:val="00C56473"/>
    <w:rsid w:val="00C56533"/>
    <w:rsid w:val="00C567EC"/>
    <w:rsid w:val="00C56A22"/>
    <w:rsid w:val="00C56B00"/>
    <w:rsid w:val="00C56BCB"/>
    <w:rsid w:val="00C56BDD"/>
    <w:rsid w:val="00C56E35"/>
    <w:rsid w:val="00C57208"/>
    <w:rsid w:val="00C5732E"/>
    <w:rsid w:val="00C57571"/>
    <w:rsid w:val="00C5775A"/>
    <w:rsid w:val="00C577B0"/>
    <w:rsid w:val="00C57B77"/>
    <w:rsid w:val="00C57CBB"/>
    <w:rsid w:val="00C57EFC"/>
    <w:rsid w:val="00C60153"/>
    <w:rsid w:val="00C6017C"/>
    <w:rsid w:val="00C60434"/>
    <w:rsid w:val="00C60499"/>
    <w:rsid w:val="00C604FB"/>
    <w:rsid w:val="00C60586"/>
    <w:rsid w:val="00C607AC"/>
    <w:rsid w:val="00C60DF6"/>
    <w:rsid w:val="00C61290"/>
    <w:rsid w:val="00C612EC"/>
    <w:rsid w:val="00C6137E"/>
    <w:rsid w:val="00C61653"/>
    <w:rsid w:val="00C61687"/>
    <w:rsid w:val="00C616DB"/>
    <w:rsid w:val="00C618CF"/>
    <w:rsid w:val="00C619A2"/>
    <w:rsid w:val="00C61B2C"/>
    <w:rsid w:val="00C61D14"/>
    <w:rsid w:val="00C61D2B"/>
    <w:rsid w:val="00C61D4C"/>
    <w:rsid w:val="00C61DE1"/>
    <w:rsid w:val="00C61EB7"/>
    <w:rsid w:val="00C62013"/>
    <w:rsid w:val="00C6229A"/>
    <w:rsid w:val="00C62377"/>
    <w:rsid w:val="00C6253F"/>
    <w:rsid w:val="00C62645"/>
    <w:rsid w:val="00C62923"/>
    <w:rsid w:val="00C62A26"/>
    <w:rsid w:val="00C62B7C"/>
    <w:rsid w:val="00C62D6C"/>
    <w:rsid w:val="00C62F6D"/>
    <w:rsid w:val="00C63028"/>
    <w:rsid w:val="00C63384"/>
    <w:rsid w:val="00C6346F"/>
    <w:rsid w:val="00C63670"/>
    <w:rsid w:val="00C6393D"/>
    <w:rsid w:val="00C63971"/>
    <w:rsid w:val="00C63D16"/>
    <w:rsid w:val="00C63F15"/>
    <w:rsid w:val="00C63FFF"/>
    <w:rsid w:val="00C6408D"/>
    <w:rsid w:val="00C640B5"/>
    <w:rsid w:val="00C648D2"/>
    <w:rsid w:val="00C648D8"/>
    <w:rsid w:val="00C64901"/>
    <w:rsid w:val="00C64D11"/>
    <w:rsid w:val="00C64F0F"/>
    <w:rsid w:val="00C65014"/>
    <w:rsid w:val="00C65734"/>
    <w:rsid w:val="00C6598A"/>
    <w:rsid w:val="00C65B3E"/>
    <w:rsid w:val="00C65C16"/>
    <w:rsid w:val="00C65D12"/>
    <w:rsid w:val="00C65DCD"/>
    <w:rsid w:val="00C66240"/>
    <w:rsid w:val="00C666B2"/>
    <w:rsid w:val="00C66A9A"/>
    <w:rsid w:val="00C66AEC"/>
    <w:rsid w:val="00C66C55"/>
    <w:rsid w:val="00C66D22"/>
    <w:rsid w:val="00C66D27"/>
    <w:rsid w:val="00C6724D"/>
    <w:rsid w:val="00C67319"/>
    <w:rsid w:val="00C676F9"/>
    <w:rsid w:val="00C6795C"/>
    <w:rsid w:val="00C67DDF"/>
    <w:rsid w:val="00C70006"/>
    <w:rsid w:val="00C7022B"/>
    <w:rsid w:val="00C7081A"/>
    <w:rsid w:val="00C70824"/>
    <w:rsid w:val="00C70BB8"/>
    <w:rsid w:val="00C70D88"/>
    <w:rsid w:val="00C70F4A"/>
    <w:rsid w:val="00C70F4B"/>
    <w:rsid w:val="00C7125A"/>
    <w:rsid w:val="00C71492"/>
    <w:rsid w:val="00C71787"/>
    <w:rsid w:val="00C71798"/>
    <w:rsid w:val="00C71815"/>
    <w:rsid w:val="00C71961"/>
    <w:rsid w:val="00C7199A"/>
    <w:rsid w:val="00C71DB1"/>
    <w:rsid w:val="00C7207D"/>
    <w:rsid w:val="00C72376"/>
    <w:rsid w:val="00C726CB"/>
    <w:rsid w:val="00C72745"/>
    <w:rsid w:val="00C7276A"/>
    <w:rsid w:val="00C72A84"/>
    <w:rsid w:val="00C72C8B"/>
    <w:rsid w:val="00C72D67"/>
    <w:rsid w:val="00C72F99"/>
    <w:rsid w:val="00C7300A"/>
    <w:rsid w:val="00C73441"/>
    <w:rsid w:val="00C7392E"/>
    <w:rsid w:val="00C7458B"/>
    <w:rsid w:val="00C7470D"/>
    <w:rsid w:val="00C747CD"/>
    <w:rsid w:val="00C74A68"/>
    <w:rsid w:val="00C74A8F"/>
    <w:rsid w:val="00C74B39"/>
    <w:rsid w:val="00C74DA8"/>
    <w:rsid w:val="00C74DBA"/>
    <w:rsid w:val="00C74F6D"/>
    <w:rsid w:val="00C74FC2"/>
    <w:rsid w:val="00C7510A"/>
    <w:rsid w:val="00C75327"/>
    <w:rsid w:val="00C75472"/>
    <w:rsid w:val="00C756B9"/>
    <w:rsid w:val="00C75963"/>
    <w:rsid w:val="00C75BC0"/>
    <w:rsid w:val="00C75BF3"/>
    <w:rsid w:val="00C7603F"/>
    <w:rsid w:val="00C76417"/>
    <w:rsid w:val="00C76430"/>
    <w:rsid w:val="00C76517"/>
    <w:rsid w:val="00C7691B"/>
    <w:rsid w:val="00C7699B"/>
    <w:rsid w:val="00C76F3C"/>
    <w:rsid w:val="00C772D4"/>
    <w:rsid w:val="00C779D7"/>
    <w:rsid w:val="00C77DCC"/>
    <w:rsid w:val="00C77DF3"/>
    <w:rsid w:val="00C803F2"/>
    <w:rsid w:val="00C80671"/>
    <w:rsid w:val="00C80745"/>
    <w:rsid w:val="00C80E23"/>
    <w:rsid w:val="00C81112"/>
    <w:rsid w:val="00C81211"/>
    <w:rsid w:val="00C814CA"/>
    <w:rsid w:val="00C81513"/>
    <w:rsid w:val="00C817A7"/>
    <w:rsid w:val="00C8183E"/>
    <w:rsid w:val="00C818FE"/>
    <w:rsid w:val="00C81AE6"/>
    <w:rsid w:val="00C8299B"/>
    <w:rsid w:val="00C82B34"/>
    <w:rsid w:val="00C82C76"/>
    <w:rsid w:val="00C82D82"/>
    <w:rsid w:val="00C832BF"/>
    <w:rsid w:val="00C833EB"/>
    <w:rsid w:val="00C83656"/>
    <w:rsid w:val="00C836EA"/>
    <w:rsid w:val="00C83930"/>
    <w:rsid w:val="00C83994"/>
    <w:rsid w:val="00C83D11"/>
    <w:rsid w:val="00C841D8"/>
    <w:rsid w:val="00C84417"/>
    <w:rsid w:val="00C8482A"/>
    <w:rsid w:val="00C848BB"/>
    <w:rsid w:val="00C84A80"/>
    <w:rsid w:val="00C84AD5"/>
    <w:rsid w:val="00C84F4B"/>
    <w:rsid w:val="00C8523B"/>
    <w:rsid w:val="00C8528C"/>
    <w:rsid w:val="00C85565"/>
    <w:rsid w:val="00C855F1"/>
    <w:rsid w:val="00C85633"/>
    <w:rsid w:val="00C85860"/>
    <w:rsid w:val="00C85A9E"/>
    <w:rsid w:val="00C85AEF"/>
    <w:rsid w:val="00C86217"/>
    <w:rsid w:val="00C86377"/>
    <w:rsid w:val="00C86544"/>
    <w:rsid w:val="00C86592"/>
    <w:rsid w:val="00C86B92"/>
    <w:rsid w:val="00C86EA8"/>
    <w:rsid w:val="00C870B2"/>
    <w:rsid w:val="00C87278"/>
    <w:rsid w:val="00C8750F"/>
    <w:rsid w:val="00C87AB9"/>
    <w:rsid w:val="00C87F2B"/>
    <w:rsid w:val="00C905CC"/>
    <w:rsid w:val="00C907CF"/>
    <w:rsid w:val="00C90884"/>
    <w:rsid w:val="00C9097E"/>
    <w:rsid w:val="00C90B29"/>
    <w:rsid w:val="00C9103F"/>
    <w:rsid w:val="00C9105D"/>
    <w:rsid w:val="00C91145"/>
    <w:rsid w:val="00C9125D"/>
    <w:rsid w:val="00C915F3"/>
    <w:rsid w:val="00C91901"/>
    <w:rsid w:val="00C92464"/>
    <w:rsid w:val="00C92639"/>
    <w:rsid w:val="00C92674"/>
    <w:rsid w:val="00C92888"/>
    <w:rsid w:val="00C92902"/>
    <w:rsid w:val="00C92B93"/>
    <w:rsid w:val="00C92FFE"/>
    <w:rsid w:val="00C93365"/>
    <w:rsid w:val="00C933F7"/>
    <w:rsid w:val="00C9345C"/>
    <w:rsid w:val="00C936E7"/>
    <w:rsid w:val="00C93755"/>
    <w:rsid w:val="00C939DF"/>
    <w:rsid w:val="00C93B5F"/>
    <w:rsid w:val="00C94A2A"/>
    <w:rsid w:val="00C94AC5"/>
    <w:rsid w:val="00C94B35"/>
    <w:rsid w:val="00C94BBB"/>
    <w:rsid w:val="00C94C38"/>
    <w:rsid w:val="00C9543D"/>
    <w:rsid w:val="00C95533"/>
    <w:rsid w:val="00C95618"/>
    <w:rsid w:val="00C9562E"/>
    <w:rsid w:val="00C9571E"/>
    <w:rsid w:val="00C959FB"/>
    <w:rsid w:val="00C95B00"/>
    <w:rsid w:val="00C95B7C"/>
    <w:rsid w:val="00C95BED"/>
    <w:rsid w:val="00C95F33"/>
    <w:rsid w:val="00C95FD4"/>
    <w:rsid w:val="00C96017"/>
    <w:rsid w:val="00C9620D"/>
    <w:rsid w:val="00C9638C"/>
    <w:rsid w:val="00C96673"/>
    <w:rsid w:val="00C968F8"/>
    <w:rsid w:val="00C96C04"/>
    <w:rsid w:val="00C96D47"/>
    <w:rsid w:val="00C96EC3"/>
    <w:rsid w:val="00C96F62"/>
    <w:rsid w:val="00C971F4"/>
    <w:rsid w:val="00C97444"/>
    <w:rsid w:val="00C974AD"/>
    <w:rsid w:val="00C9770F"/>
    <w:rsid w:val="00C9773A"/>
    <w:rsid w:val="00C97D90"/>
    <w:rsid w:val="00C97D94"/>
    <w:rsid w:val="00CA0121"/>
    <w:rsid w:val="00CA01F6"/>
    <w:rsid w:val="00CA0479"/>
    <w:rsid w:val="00CA05DE"/>
    <w:rsid w:val="00CA07C4"/>
    <w:rsid w:val="00CA0B01"/>
    <w:rsid w:val="00CA13C8"/>
    <w:rsid w:val="00CA1849"/>
    <w:rsid w:val="00CA189F"/>
    <w:rsid w:val="00CA1DDC"/>
    <w:rsid w:val="00CA1F21"/>
    <w:rsid w:val="00CA220F"/>
    <w:rsid w:val="00CA2280"/>
    <w:rsid w:val="00CA27D9"/>
    <w:rsid w:val="00CA2C37"/>
    <w:rsid w:val="00CA2F69"/>
    <w:rsid w:val="00CA30BE"/>
    <w:rsid w:val="00CA355C"/>
    <w:rsid w:val="00CA3641"/>
    <w:rsid w:val="00CA381F"/>
    <w:rsid w:val="00CA3A5C"/>
    <w:rsid w:val="00CA3C74"/>
    <w:rsid w:val="00CA3E30"/>
    <w:rsid w:val="00CA3E50"/>
    <w:rsid w:val="00CA4347"/>
    <w:rsid w:val="00CA4350"/>
    <w:rsid w:val="00CA43BE"/>
    <w:rsid w:val="00CA44B0"/>
    <w:rsid w:val="00CA49FB"/>
    <w:rsid w:val="00CA4CEE"/>
    <w:rsid w:val="00CA4EFD"/>
    <w:rsid w:val="00CA50FA"/>
    <w:rsid w:val="00CA51CA"/>
    <w:rsid w:val="00CA5295"/>
    <w:rsid w:val="00CA54E9"/>
    <w:rsid w:val="00CA54EF"/>
    <w:rsid w:val="00CA5827"/>
    <w:rsid w:val="00CA5857"/>
    <w:rsid w:val="00CA599F"/>
    <w:rsid w:val="00CA5D31"/>
    <w:rsid w:val="00CA5D70"/>
    <w:rsid w:val="00CA6175"/>
    <w:rsid w:val="00CA6289"/>
    <w:rsid w:val="00CA6892"/>
    <w:rsid w:val="00CA7058"/>
    <w:rsid w:val="00CA7223"/>
    <w:rsid w:val="00CA7278"/>
    <w:rsid w:val="00CA74C8"/>
    <w:rsid w:val="00CA74FC"/>
    <w:rsid w:val="00CA784C"/>
    <w:rsid w:val="00CA7AA1"/>
    <w:rsid w:val="00CA7CA3"/>
    <w:rsid w:val="00CB00FB"/>
    <w:rsid w:val="00CB014B"/>
    <w:rsid w:val="00CB02B4"/>
    <w:rsid w:val="00CB05E4"/>
    <w:rsid w:val="00CB073E"/>
    <w:rsid w:val="00CB09FA"/>
    <w:rsid w:val="00CB0A50"/>
    <w:rsid w:val="00CB0D5A"/>
    <w:rsid w:val="00CB0DF8"/>
    <w:rsid w:val="00CB0E65"/>
    <w:rsid w:val="00CB14F9"/>
    <w:rsid w:val="00CB19DE"/>
    <w:rsid w:val="00CB1C88"/>
    <w:rsid w:val="00CB1CE5"/>
    <w:rsid w:val="00CB25B3"/>
    <w:rsid w:val="00CB2626"/>
    <w:rsid w:val="00CB2B1E"/>
    <w:rsid w:val="00CB2BA6"/>
    <w:rsid w:val="00CB31F4"/>
    <w:rsid w:val="00CB31F6"/>
    <w:rsid w:val="00CB33DA"/>
    <w:rsid w:val="00CB3411"/>
    <w:rsid w:val="00CB3C25"/>
    <w:rsid w:val="00CB3C55"/>
    <w:rsid w:val="00CB3E02"/>
    <w:rsid w:val="00CB3E5B"/>
    <w:rsid w:val="00CB3E65"/>
    <w:rsid w:val="00CB43FF"/>
    <w:rsid w:val="00CB4568"/>
    <w:rsid w:val="00CB47A1"/>
    <w:rsid w:val="00CB4A0A"/>
    <w:rsid w:val="00CB4C28"/>
    <w:rsid w:val="00CB4CAE"/>
    <w:rsid w:val="00CB4ED1"/>
    <w:rsid w:val="00CB4EF0"/>
    <w:rsid w:val="00CB5017"/>
    <w:rsid w:val="00CB51B8"/>
    <w:rsid w:val="00CB58E5"/>
    <w:rsid w:val="00CB58EC"/>
    <w:rsid w:val="00CB5AE1"/>
    <w:rsid w:val="00CB5E76"/>
    <w:rsid w:val="00CB5FDE"/>
    <w:rsid w:val="00CB634A"/>
    <w:rsid w:val="00CB63EF"/>
    <w:rsid w:val="00CB6725"/>
    <w:rsid w:val="00CB6745"/>
    <w:rsid w:val="00CB6BAA"/>
    <w:rsid w:val="00CB6F65"/>
    <w:rsid w:val="00CB73AF"/>
    <w:rsid w:val="00CB73C4"/>
    <w:rsid w:val="00CB7AC4"/>
    <w:rsid w:val="00CB7ADC"/>
    <w:rsid w:val="00CC0044"/>
    <w:rsid w:val="00CC04C5"/>
    <w:rsid w:val="00CC084E"/>
    <w:rsid w:val="00CC0984"/>
    <w:rsid w:val="00CC0C4F"/>
    <w:rsid w:val="00CC0F06"/>
    <w:rsid w:val="00CC1036"/>
    <w:rsid w:val="00CC103A"/>
    <w:rsid w:val="00CC1243"/>
    <w:rsid w:val="00CC12AE"/>
    <w:rsid w:val="00CC1479"/>
    <w:rsid w:val="00CC1842"/>
    <w:rsid w:val="00CC1A59"/>
    <w:rsid w:val="00CC1DE0"/>
    <w:rsid w:val="00CC1DE8"/>
    <w:rsid w:val="00CC1E6D"/>
    <w:rsid w:val="00CC2703"/>
    <w:rsid w:val="00CC2850"/>
    <w:rsid w:val="00CC2BAD"/>
    <w:rsid w:val="00CC2D2F"/>
    <w:rsid w:val="00CC3156"/>
    <w:rsid w:val="00CC319A"/>
    <w:rsid w:val="00CC3306"/>
    <w:rsid w:val="00CC35DD"/>
    <w:rsid w:val="00CC3630"/>
    <w:rsid w:val="00CC39D2"/>
    <w:rsid w:val="00CC3F31"/>
    <w:rsid w:val="00CC45BB"/>
    <w:rsid w:val="00CC4631"/>
    <w:rsid w:val="00CC4888"/>
    <w:rsid w:val="00CC48D1"/>
    <w:rsid w:val="00CC4966"/>
    <w:rsid w:val="00CC4A04"/>
    <w:rsid w:val="00CC4A14"/>
    <w:rsid w:val="00CC4B14"/>
    <w:rsid w:val="00CC4B68"/>
    <w:rsid w:val="00CC4CCB"/>
    <w:rsid w:val="00CC4EA8"/>
    <w:rsid w:val="00CC50C8"/>
    <w:rsid w:val="00CC51C2"/>
    <w:rsid w:val="00CC5584"/>
    <w:rsid w:val="00CC56AE"/>
    <w:rsid w:val="00CC5AFA"/>
    <w:rsid w:val="00CC5CBB"/>
    <w:rsid w:val="00CC5E87"/>
    <w:rsid w:val="00CC5F7B"/>
    <w:rsid w:val="00CC62BE"/>
    <w:rsid w:val="00CC649D"/>
    <w:rsid w:val="00CC65D6"/>
    <w:rsid w:val="00CC6820"/>
    <w:rsid w:val="00CC6CA4"/>
    <w:rsid w:val="00CC6D34"/>
    <w:rsid w:val="00CC6EB6"/>
    <w:rsid w:val="00CC74E8"/>
    <w:rsid w:val="00CC7778"/>
    <w:rsid w:val="00CC79E4"/>
    <w:rsid w:val="00CC7A9D"/>
    <w:rsid w:val="00CC7D09"/>
    <w:rsid w:val="00CC7D62"/>
    <w:rsid w:val="00CD00D9"/>
    <w:rsid w:val="00CD026F"/>
    <w:rsid w:val="00CD0751"/>
    <w:rsid w:val="00CD0A20"/>
    <w:rsid w:val="00CD0B41"/>
    <w:rsid w:val="00CD0C99"/>
    <w:rsid w:val="00CD0D39"/>
    <w:rsid w:val="00CD1136"/>
    <w:rsid w:val="00CD144B"/>
    <w:rsid w:val="00CD146A"/>
    <w:rsid w:val="00CD15BA"/>
    <w:rsid w:val="00CD176F"/>
    <w:rsid w:val="00CD1954"/>
    <w:rsid w:val="00CD204E"/>
    <w:rsid w:val="00CD21A4"/>
    <w:rsid w:val="00CD22AD"/>
    <w:rsid w:val="00CD22C0"/>
    <w:rsid w:val="00CD22F5"/>
    <w:rsid w:val="00CD238F"/>
    <w:rsid w:val="00CD2AAC"/>
    <w:rsid w:val="00CD2D1B"/>
    <w:rsid w:val="00CD2D68"/>
    <w:rsid w:val="00CD33D6"/>
    <w:rsid w:val="00CD36B4"/>
    <w:rsid w:val="00CD373B"/>
    <w:rsid w:val="00CD3E02"/>
    <w:rsid w:val="00CD3F51"/>
    <w:rsid w:val="00CD3FEF"/>
    <w:rsid w:val="00CD456C"/>
    <w:rsid w:val="00CD4A4A"/>
    <w:rsid w:val="00CD4F5B"/>
    <w:rsid w:val="00CD5261"/>
    <w:rsid w:val="00CD5467"/>
    <w:rsid w:val="00CD5779"/>
    <w:rsid w:val="00CD57D4"/>
    <w:rsid w:val="00CD5B5B"/>
    <w:rsid w:val="00CD5E31"/>
    <w:rsid w:val="00CD5E3F"/>
    <w:rsid w:val="00CD6013"/>
    <w:rsid w:val="00CD603B"/>
    <w:rsid w:val="00CD66E1"/>
    <w:rsid w:val="00CD69DD"/>
    <w:rsid w:val="00CD6B6E"/>
    <w:rsid w:val="00CD6B8C"/>
    <w:rsid w:val="00CD6CA3"/>
    <w:rsid w:val="00CD6F20"/>
    <w:rsid w:val="00CD70A1"/>
    <w:rsid w:val="00CD70CC"/>
    <w:rsid w:val="00CD7164"/>
    <w:rsid w:val="00CD72F0"/>
    <w:rsid w:val="00CD761F"/>
    <w:rsid w:val="00CD78D0"/>
    <w:rsid w:val="00CD7959"/>
    <w:rsid w:val="00CD7E57"/>
    <w:rsid w:val="00CE00AF"/>
    <w:rsid w:val="00CE07F9"/>
    <w:rsid w:val="00CE0805"/>
    <w:rsid w:val="00CE0C99"/>
    <w:rsid w:val="00CE10EB"/>
    <w:rsid w:val="00CE16B7"/>
    <w:rsid w:val="00CE1830"/>
    <w:rsid w:val="00CE1996"/>
    <w:rsid w:val="00CE1F57"/>
    <w:rsid w:val="00CE2215"/>
    <w:rsid w:val="00CE2242"/>
    <w:rsid w:val="00CE23FE"/>
    <w:rsid w:val="00CE27CB"/>
    <w:rsid w:val="00CE2E4A"/>
    <w:rsid w:val="00CE2E9B"/>
    <w:rsid w:val="00CE32B3"/>
    <w:rsid w:val="00CE32F1"/>
    <w:rsid w:val="00CE3A0E"/>
    <w:rsid w:val="00CE3BBB"/>
    <w:rsid w:val="00CE3BEF"/>
    <w:rsid w:val="00CE433E"/>
    <w:rsid w:val="00CE43E1"/>
    <w:rsid w:val="00CE46C8"/>
    <w:rsid w:val="00CE495E"/>
    <w:rsid w:val="00CE4EB3"/>
    <w:rsid w:val="00CE4F2D"/>
    <w:rsid w:val="00CE50A7"/>
    <w:rsid w:val="00CE532E"/>
    <w:rsid w:val="00CE5483"/>
    <w:rsid w:val="00CE54DC"/>
    <w:rsid w:val="00CE577C"/>
    <w:rsid w:val="00CE5943"/>
    <w:rsid w:val="00CE5EB5"/>
    <w:rsid w:val="00CE6095"/>
    <w:rsid w:val="00CE61B2"/>
    <w:rsid w:val="00CE644E"/>
    <w:rsid w:val="00CE645E"/>
    <w:rsid w:val="00CE65B6"/>
    <w:rsid w:val="00CE676D"/>
    <w:rsid w:val="00CE67EC"/>
    <w:rsid w:val="00CE6871"/>
    <w:rsid w:val="00CE6BA2"/>
    <w:rsid w:val="00CE6D5A"/>
    <w:rsid w:val="00CE6E81"/>
    <w:rsid w:val="00CE6E86"/>
    <w:rsid w:val="00CE7042"/>
    <w:rsid w:val="00CE7544"/>
    <w:rsid w:val="00CE779B"/>
    <w:rsid w:val="00CE78EC"/>
    <w:rsid w:val="00CE79DA"/>
    <w:rsid w:val="00CE7C93"/>
    <w:rsid w:val="00CE7CB4"/>
    <w:rsid w:val="00CE7E6C"/>
    <w:rsid w:val="00CF00CB"/>
    <w:rsid w:val="00CF00DD"/>
    <w:rsid w:val="00CF056E"/>
    <w:rsid w:val="00CF0B6A"/>
    <w:rsid w:val="00CF0E99"/>
    <w:rsid w:val="00CF0F89"/>
    <w:rsid w:val="00CF1033"/>
    <w:rsid w:val="00CF1113"/>
    <w:rsid w:val="00CF1600"/>
    <w:rsid w:val="00CF1614"/>
    <w:rsid w:val="00CF1658"/>
    <w:rsid w:val="00CF16E3"/>
    <w:rsid w:val="00CF1B08"/>
    <w:rsid w:val="00CF1B71"/>
    <w:rsid w:val="00CF1DD5"/>
    <w:rsid w:val="00CF22AD"/>
    <w:rsid w:val="00CF26C8"/>
    <w:rsid w:val="00CF2810"/>
    <w:rsid w:val="00CF2818"/>
    <w:rsid w:val="00CF29DD"/>
    <w:rsid w:val="00CF2A2C"/>
    <w:rsid w:val="00CF2BB7"/>
    <w:rsid w:val="00CF323F"/>
    <w:rsid w:val="00CF32F2"/>
    <w:rsid w:val="00CF3A50"/>
    <w:rsid w:val="00CF3ABE"/>
    <w:rsid w:val="00CF3CBB"/>
    <w:rsid w:val="00CF3D42"/>
    <w:rsid w:val="00CF3EF3"/>
    <w:rsid w:val="00CF40D2"/>
    <w:rsid w:val="00CF40FE"/>
    <w:rsid w:val="00CF41E2"/>
    <w:rsid w:val="00CF4233"/>
    <w:rsid w:val="00CF4636"/>
    <w:rsid w:val="00CF46DE"/>
    <w:rsid w:val="00CF4A2C"/>
    <w:rsid w:val="00CF4C99"/>
    <w:rsid w:val="00CF4F64"/>
    <w:rsid w:val="00CF507F"/>
    <w:rsid w:val="00CF536A"/>
    <w:rsid w:val="00CF53AE"/>
    <w:rsid w:val="00CF53ED"/>
    <w:rsid w:val="00CF54DB"/>
    <w:rsid w:val="00CF56B5"/>
    <w:rsid w:val="00CF571B"/>
    <w:rsid w:val="00CF5723"/>
    <w:rsid w:val="00CF57F3"/>
    <w:rsid w:val="00CF5AD1"/>
    <w:rsid w:val="00CF5BAB"/>
    <w:rsid w:val="00CF5CD9"/>
    <w:rsid w:val="00CF5F5F"/>
    <w:rsid w:val="00CF630C"/>
    <w:rsid w:val="00CF6329"/>
    <w:rsid w:val="00CF6452"/>
    <w:rsid w:val="00CF68C8"/>
    <w:rsid w:val="00CF6C06"/>
    <w:rsid w:val="00CF6C82"/>
    <w:rsid w:val="00CF6EF2"/>
    <w:rsid w:val="00CF6FEC"/>
    <w:rsid w:val="00CF7392"/>
    <w:rsid w:val="00CF73E9"/>
    <w:rsid w:val="00CF780E"/>
    <w:rsid w:val="00CF79F1"/>
    <w:rsid w:val="00CF7DBA"/>
    <w:rsid w:val="00CF7F4C"/>
    <w:rsid w:val="00CF7F8E"/>
    <w:rsid w:val="00D00051"/>
    <w:rsid w:val="00D0007A"/>
    <w:rsid w:val="00D0034A"/>
    <w:rsid w:val="00D0081E"/>
    <w:rsid w:val="00D008E0"/>
    <w:rsid w:val="00D00B88"/>
    <w:rsid w:val="00D00D11"/>
    <w:rsid w:val="00D00DB2"/>
    <w:rsid w:val="00D010AF"/>
    <w:rsid w:val="00D01388"/>
    <w:rsid w:val="00D013B9"/>
    <w:rsid w:val="00D01812"/>
    <w:rsid w:val="00D018E6"/>
    <w:rsid w:val="00D01988"/>
    <w:rsid w:val="00D01C14"/>
    <w:rsid w:val="00D01E19"/>
    <w:rsid w:val="00D01EE5"/>
    <w:rsid w:val="00D01F3E"/>
    <w:rsid w:val="00D020BC"/>
    <w:rsid w:val="00D0223B"/>
    <w:rsid w:val="00D023F3"/>
    <w:rsid w:val="00D024AE"/>
    <w:rsid w:val="00D02A3B"/>
    <w:rsid w:val="00D02ADB"/>
    <w:rsid w:val="00D02EB6"/>
    <w:rsid w:val="00D02F0E"/>
    <w:rsid w:val="00D02F66"/>
    <w:rsid w:val="00D02FC6"/>
    <w:rsid w:val="00D0309F"/>
    <w:rsid w:val="00D030BC"/>
    <w:rsid w:val="00D0320E"/>
    <w:rsid w:val="00D03283"/>
    <w:rsid w:val="00D0344E"/>
    <w:rsid w:val="00D0356D"/>
    <w:rsid w:val="00D03836"/>
    <w:rsid w:val="00D039C9"/>
    <w:rsid w:val="00D03B0B"/>
    <w:rsid w:val="00D03B6C"/>
    <w:rsid w:val="00D03BEC"/>
    <w:rsid w:val="00D03CB7"/>
    <w:rsid w:val="00D04539"/>
    <w:rsid w:val="00D045B1"/>
    <w:rsid w:val="00D0469E"/>
    <w:rsid w:val="00D04E16"/>
    <w:rsid w:val="00D05115"/>
    <w:rsid w:val="00D05117"/>
    <w:rsid w:val="00D05201"/>
    <w:rsid w:val="00D05600"/>
    <w:rsid w:val="00D058CA"/>
    <w:rsid w:val="00D0594D"/>
    <w:rsid w:val="00D05987"/>
    <w:rsid w:val="00D059ED"/>
    <w:rsid w:val="00D06055"/>
    <w:rsid w:val="00D06457"/>
    <w:rsid w:val="00D06560"/>
    <w:rsid w:val="00D06AB3"/>
    <w:rsid w:val="00D06EDF"/>
    <w:rsid w:val="00D06F48"/>
    <w:rsid w:val="00D0728F"/>
    <w:rsid w:val="00D074C9"/>
    <w:rsid w:val="00D079E3"/>
    <w:rsid w:val="00D07A2A"/>
    <w:rsid w:val="00D07B4B"/>
    <w:rsid w:val="00D07C91"/>
    <w:rsid w:val="00D07F2E"/>
    <w:rsid w:val="00D07F7C"/>
    <w:rsid w:val="00D10458"/>
    <w:rsid w:val="00D107B3"/>
    <w:rsid w:val="00D10845"/>
    <w:rsid w:val="00D1099E"/>
    <w:rsid w:val="00D109B7"/>
    <w:rsid w:val="00D10B2F"/>
    <w:rsid w:val="00D10CFC"/>
    <w:rsid w:val="00D10E51"/>
    <w:rsid w:val="00D110C2"/>
    <w:rsid w:val="00D11159"/>
    <w:rsid w:val="00D113F6"/>
    <w:rsid w:val="00D1175A"/>
    <w:rsid w:val="00D11A21"/>
    <w:rsid w:val="00D11BBC"/>
    <w:rsid w:val="00D11CF7"/>
    <w:rsid w:val="00D11DDB"/>
    <w:rsid w:val="00D11EDC"/>
    <w:rsid w:val="00D11F81"/>
    <w:rsid w:val="00D1226A"/>
    <w:rsid w:val="00D1233F"/>
    <w:rsid w:val="00D12390"/>
    <w:rsid w:val="00D124F7"/>
    <w:rsid w:val="00D1298B"/>
    <w:rsid w:val="00D129FA"/>
    <w:rsid w:val="00D12B76"/>
    <w:rsid w:val="00D12BD7"/>
    <w:rsid w:val="00D12C67"/>
    <w:rsid w:val="00D12ED6"/>
    <w:rsid w:val="00D12EE6"/>
    <w:rsid w:val="00D12FCE"/>
    <w:rsid w:val="00D1322E"/>
    <w:rsid w:val="00D134C3"/>
    <w:rsid w:val="00D139CE"/>
    <w:rsid w:val="00D13B31"/>
    <w:rsid w:val="00D1419F"/>
    <w:rsid w:val="00D14259"/>
    <w:rsid w:val="00D1427C"/>
    <w:rsid w:val="00D14597"/>
    <w:rsid w:val="00D147DD"/>
    <w:rsid w:val="00D149F6"/>
    <w:rsid w:val="00D14BCC"/>
    <w:rsid w:val="00D14DAB"/>
    <w:rsid w:val="00D14F4E"/>
    <w:rsid w:val="00D150A2"/>
    <w:rsid w:val="00D15170"/>
    <w:rsid w:val="00D1518C"/>
    <w:rsid w:val="00D154E0"/>
    <w:rsid w:val="00D1576B"/>
    <w:rsid w:val="00D158B2"/>
    <w:rsid w:val="00D158C0"/>
    <w:rsid w:val="00D15B82"/>
    <w:rsid w:val="00D15C1C"/>
    <w:rsid w:val="00D15EAE"/>
    <w:rsid w:val="00D15EE9"/>
    <w:rsid w:val="00D15FCF"/>
    <w:rsid w:val="00D16075"/>
    <w:rsid w:val="00D160C8"/>
    <w:rsid w:val="00D166AC"/>
    <w:rsid w:val="00D16869"/>
    <w:rsid w:val="00D16A2C"/>
    <w:rsid w:val="00D16AF1"/>
    <w:rsid w:val="00D16CBD"/>
    <w:rsid w:val="00D16CF9"/>
    <w:rsid w:val="00D16D84"/>
    <w:rsid w:val="00D16FF1"/>
    <w:rsid w:val="00D17370"/>
    <w:rsid w:val="00D17449"/>
    <w:rsid w:val="00D17EBF"/>
    <w:rsid w:val="00D200D6"/>
    <w:rsid w:val="00D203E9"/>
    <w:rsid w:val="00D203F5"/>
    <w:rsid w:val="00D20619"/>
    <w:rsid w:val="00D206F6"/>
    <w:rsid w:val="00D208FE"/>
    <w:rsid w:val="00D20B0D"/>
    <w:rsid w:val="00D2121C"/>
    <w:rsid w:val="00D21407"/>
    <w:rsid w:val="00D2142D"/>
    <w:rsid w:val="00D216E8"/>
    <w:rsid w:val="00D2177E"/>
    <w:rsid w:val="00D22220"/>
    <w:rsid w:val="00D2265C"/>
    <w:rsid w:val="00D22A37"/>
    <w:rsid w:val="00D22BAA"/>
    <w:rsid w:val="00D22D5C"/>
    <w:rsid w:val="00D2315C"/>
    <w:rsid w:val="00D23270"/>
    <w:rsid w:val="00D23333"/>
    <w:rsid w:val="00D2361D"/>
    <w:rsid w:val="00D23B7A"/>
    <w:rsid w:val="00D23BB5"/>
    <w:rsid w:val="00D23D19"/>
    <w:rsid w:val="00D23D24"/>
    <w:rsid w:val="00D2410E"/>
    <w:rsid w:val="00D24117"/>
    <w:rsid w:val="00D243ED"/>
    <w:rsid w:val="00D245F1"/>
    <w:rsid w:val="00D24670"/>
    <w:rsid w:val="00D24881"/>
    <w:rsid w:val="00D24A14"/>
    <w:rsid w:val="00D24CAB"/>
    <w:rsid w:val="00D24FAB"/>
    <w:rsid w:val="00D25088"/>
    <w:rsid w:val="00D252FF"/>
    <w:rsid w:val="00D2549A"/>
    <w:rsid w:val="00D254C4"/>
    <w:rsid w:val="00D254D5"/>
    <w:rsid w:val="00D25538"/>
    <w:rsid w:val="00D2553A"/>
    <w:rsid w:val="00D25905"/>
    <w:rsid w:val="00D2597F"/>
    <w:rsid w:val="00D259CB"/>
    <w:rsid w:val="00D25A86"/>
    <w:rsid w:val="00D25CF1"/>
    <w:rsid w:val="00D25D61"/>
    <w:rsid w:val="00D25DBF"/>
    <w:rsid w:val="00D25DEE"/>
    <w:rsid w:val="00D25E44"/>
    <w:rsid w:val="00D25EBE"/>
    <w:rsid w:val="00D26019"/>
    <w:rsid w:val="00D26200"/>
    <w:rsid w:val="00D26284"/>
    <w:rsid w:val="00D2671D"/>
    <w:rsid w:val="00D26790"/>
    <w:rsid w:val="00D26AB9"/>
    <w:rsid w:val="00D26F9D"/>
    <w:rsid w:val="00D26FBE"/>
    <w:rsid w:val="00D2701C"/>
    <w:rsid w:val="00D27293"/>
    <w:rsid w:val="00D2730D"/>
    <w:rsid w:val="00D27457"/>
    <w:rsid w:val="00D2749F"/>
    <w:rsid w:val="00D27678"/>
    <w:rsid w:val="00D27855"/>
    <w:rsid w:val="00D27A1A"/>
    <w:rsid w:val="00D27EDE"/>
    <w:rsid w:val="00D302AB"/>
    <w:rsid w:val="00D30431"/>
    <w:rsid w:val="00D304C1"/>
    <w:rsid w:val="00D306F5"/>
    <w:rsid w:val="00D30E3B"/>
    <w:rsid w:val="00D30E9E"/>
    <w:rsid w:val="00D30EFA"/>
    <w:rsid w:val="00D30F3D"/>
    <w:rsid w:val="00D31566"/>
    <w:rsid w:val="00D31756"/>
    <w:rsid w:val="00D318DD"/>
    <w:rsid w:val="00D31A49"/>
    <w:rsid w:val="00D31D9B"/>
    <w:rsid w:val="00D31DAB"/>
    <w:rsid w:val="00D321EB"/>
    <w:rsid w:val="00D3223A"/>
    <w:rsid w:val="00D326DD"/>
    <w:rsid w:val="00D32761"/>
    <w:rsid w:val="00D3356A"/>
    <w:rsid w:val="00D33B24"/>
    <w:rsid w:val="00D33BBF"/>
    <w:rsid w:val="00D33BE5"/>
    <w:rsid w:val="00D33FFC"/>
    <w:rsid w:val="00D3404E"/>
    <w:rsid w:val="00D34C0B"/>
    <w:rsid w:val="00D34CD4"/>
    <w:rsid w:val="00D34D9D"/>
    <w:rsid w:val="00D34EE2"/>
    <w:rsid w:val="00D350CA"/>
    <w:rsid w:val="00D351DE"/>
    <w:rsid w:val="00D352E6"/>
    <w:rsid w:val="00D3550E"/>
    <w:rsid w:val="00D356EB"/>
    <w:rsid w:val="00D357B8"/>
    <w:rsid w:val="00D358CB"/>
    <w:rsid w:val="00D35C79"/>
    <w:rsid w:val="00D35CBD"/>
    <w:rsid w:val="00D362FA"/>
    <w:rsid w:val="00D367E3"/>
    <w:rsid w:val="00D3681F"/>
    <w:rsid w:val="00D36F89"/>
    <w:rsid w:val="00D371C6"/>
    <w:rsid w:val="00D37367"/>
    <w:rsid w:val="00D37586"/>
    <w:rsid w:val="00D377BB"/>
    <w:rsid w:val="00D377EF"/>
    <w:rsid w:val="00D3782E"/>
    <w:rsid w:val="00D3795B"/>
    <w:rsid w:val="00D37A7B"/>
    <w:rsid w:val="00D37AED"/>
    <w:rsid w:val="00D37B19"/>
    <w:rsid w:val="00D37C04"/>
    <w:rsid w:val="00D37D6D"/>
    <w:rsid w:val="00D37DD7"/>
    <w:rsid w:val="00D40928"/>
    <w:rsid w:val="00D409D2"/>
    <w:rsid w:val="00D40A98"/>
    <w:rsid w:val="00D40AB4"/>
    <w:rsid w:val="00D41567"/>
    <w:rsid w:val="00D416B5"/>
    <w:rsid w:val="00D4175D"/>
    <w:rsid w:val="00D41838"/>
    <w:rsid w:val="00D41BE5"/>
    <w:rsid w:val="00D41C4B"/>
    <w:rsid w:val="00D41EAF"/>
    <w:rsid w:val="00D41FF2"/>
    <w:rsid w:val="00D42474"/>
    <w:rsid w:val="00D42520"/>
    <w:rsid w:val="00D42598"/>
    <w:rsid w:val="00D429B7"/>
    <w:rsid w:val="00D42BDA"/>
    <w:rsid w:val="00D42CCD"/>
    <w:rsid w:val="00D42DB5"/>
    <w:rsid w:val="00D430C9"/>
    <w:rsid w:val="00D4327D"/>
    <w:rsid w:val="00D4335E"/>
    <w:rsid w:val="00D43421"/>
    <w:rsid w:val="00D43654"/>
    <w:rsid w:val="00D43747"/>
    <w:rsid w:val="00D437A7"/>
    <w:rsid w:val="00D438C2"/>
    <w:rsid w:val="00D4402B"/>
    <w:rsid w:val="00D440CE"/>
    <w:rsid w:val="00D44129"/>
    <w:rsid w:val="00D44293"/>
    <w:rsid w:val="00D442D5"/>
    <w:rsid w:val="00D44751"/>
    <w:rsid w:val="00D44871"/>
    <w:rsid w:val="00D448C6"/>
    <w:rsid w:val="00D44B8C"/>
    <w:rsid w:val="00D44CB3"/>
    <w:rsid w:val="00D44CF1"/>
    <w:rsid w:val="00D44E69"/>
    <w:rsid w:val="00D4522A"/>
    <w:rsid w:val="00D45288"/>
    <w:rsid w:val="00D453BB"/>
    <w:rsid w:val="00D45C06"/>
    <w:rsid w:val="00D462BE"/>
    <w:rsid w:val="00D46536"/>
    <w:rsid w:val="00D46746"/>
    <w:rsid w:val="00D4676B"/>
    <w:rsid w:val="00D46884"/>
    <w:rsid w:val="00D46D0F"/>
    <w:rsid w:val="00D47359"/>
    <w:rsid w:val="00D477F0"/>
    <w:rsid w:val="00D478B7"/>
    <w:rsid w:val="00D47979"/>
    <w:rsid w:val="00D479BE"/>
    <w:rsid w:val="00D47ADE"/>
    <w:rsid w:val="00D47C41"/>
    <w:rsid w:val="00D47F92"/>
    <w:rsid w:val="00D50498"/>
    <w:rsid w:val="00D504CE"/>
    <w:rsid w:val="00D50C80"/>
    <w:rsid w:val="00D50CDA"/>
    <w:rsid w:val="00D50E09"/>
    <w:rsid w:val="00D51178"/>
    <w:rsid w:val="00D5130A"/>
    <w:rsid w:val="00D51312"/>
    <w:rsid w:val="00D5136A"/>
    <w:rsid w:val="00D517B9"/>
    <w:rsid w:val="00D5189A"/>
    <w:rsid w:val="00D51949"/>
    <w:rsid w:val="00D51AFB"/>
    <w:rsid w:val="00D51CBB"/>
    <w:rsid w:val="00D51DD8"/>
    <w:rsid w:val="00D5206C"/>
    <w:rsid w:val="00D52287"/>
    <w:rsid w:val="00D5229F"/>
    <w:rsid w:val="00D52300"/>
    <w:rsid w:val="00D5263D"/>
    <w:rsid w:val="00D52D34"/>
    <w:rsid w:val="00D53147"/>
    <w:rsid w:val="00D53152"/>
    <w:rsid w:val="00D531A7"/>
    <w:rsid w:val="00D53200"/>
    <w:rsid w:val="00D5328F"/>
    <w:rsid w:val="00D53573"/>
    <w:rsid w:val="00D53690"/>
    <w:rsid w:val="00D536CF"/>
    <w:rsid w:val="00D53740"/>
    <w:rsid w:val="00D53873"/>
    <w:rsid w:val="00D538B2"/>
    <w:rsid w:val="00D538F8"/>
    <w:rsid w:val="00D53C4E"/>
    <w:rsid w:val="00D53EBA"/>
    <w:rsid w:val="00D54030"/>
    <w:rsid w:val="00D5424F"/>
    <w:rsid w:val="00D542B9"/>
    <w:rsid w:val="00D54716"/>
    <w:rsid w:val="00D5472B"/>
    <w:rsid w:val="00D54A6D"/>
    <w:rsid w:val="00D54D63"/>
    <w:rsid w:val="00D54E2D"/>
    <w:rsid w:val="00D5506C"/>
    <w:rsid w:val="00D551B8"/>
    <w:rsid w:val="00D554EB"/>
    <w:rsid w:val="00D55882"/>
    <w:rsid w:val="00D55A57"/>
    <w:rsid w:val="00D55ADE"/>
    <w:rsid w:val="00D55BA0"/>
    <w:rsid w:val="00D55C57"/>
    <w:rsid w:val="00D55CEE"/>
    <w:rsid w:val="00D55D72"/>
    <w:rsid w:val="00D55D7F"/>
    <w:rsid w:val="00D55E12"/>
    <w:rsid w:val="00D55E7C"/>
    <w:rsid w:val="00D56259"/>
    <w:rsid w:val="00D5640F"/>
    <w:rsid w:val="00D565B0"/>
    <w:rsid w:val="00D56659"/>
    <w:rsid w:val="00D569B1"/>
    <w:rsid w:val="00D5740D"/>
    <w:rsid w:val="00D57BBB"/>
    <w:rsid w:val="00D6014A"/>
    <w:rsid w:val="00D6078C"/>
    <w:rsid w:val="00D60A66"/>
    <w:rsid w:val="00D60B3D"/>
    <w:rsid w:val="00D60B69"/>
    <w:rsid w:val="00D60D0F"/>
    <w:rsid w:val="00D60F60"/>
    <w:rsid w:val="00D6111E"/>
    <w:rsid w:val="00D61169"/>
    <w:rsid w:val="00D615DF"/>
    <w:rsid w:val="00D6169F"/>
    <w:rsid w:val="00D61729"/>
    <w:rsid w:val="00D6174C"/>
    <w:rsid w:val="00D619AA"/>
    <w:rsid w:val="00D61A44"/>
    <w:rsid w:val="00D61EA1"/>
    <w:rsid w:val="00D62096"/>
    <w:rsid w:val="00D622C1"/>
    <w:rsid w:val="00D62496"/>
    <w:rsid w:val="00D62538"/>
    <w:rsid w:val="00D6287D"/>
    <w:rsid w:val="00D62BB3"/>
    <w:rsid w:val="00D62CAA"/>
    <w:rsid w:val="00D62DF2"/>
    <w:rsid w:val="00D632B3"/>
    <w:rsid w:val="00D633FF"/>
    <w:rsid w:val="00D63613"/>
    <w:rsid w:val="00D637A2"/>
    <w:rsid w:val="00D6389B"/>
    <w:rsid w:val="00D63931"/>
    <w:rsid w:val="00D63AD5"/>
    <w:rsid w:val="00D63B84"/>
    <w:rsid w:val="00D63BA8"/>
    <w:rsid w:val="00D63E16"/>
    <w:rsid w:val="00D6473E"/>
    <w:rsid w:val="00D6496A"/>
    <w:rsid w:val="00D649A6"/>
    <w:rsid w:val="00D64B7C"/>
    <w:rsid w:val="00D64C92"/>
    <w:rsid w:val="00D64D58"/>
    <w:rsid w:val="00D64E24"/>
    <w:rsid w:val="00D64F7D"/>
    <w:rsid w:val="00D653B6"/>
    <w:rsid w:val="00D654A8"/>
    <w:rsid w:val="00D65678"/>
    <w:rsid w:val="00D65B56"/>
    <w:rsid w:val="00D65F8B"/>
    <w:rsid w:val="00D66126"/>
    <w:rsid w:val="00D66470"/>
    <w:rsid w:val="00D664D0"/>
    <w:rsid w:val="00D6671A"/>
    <w:rsid w:val="00D6685F"/>
    <w:rsid w:val="00D66867"/>
    <w:rsid w:val="00D668A0"/>
    <w:rsid w:val="00D66CE0"/>
    <w:rsid w:val="00D66E18"/>
    <w:rsid w:val="00D6723E"/>
    <w:rsid w:val="00D672B5"/>
    <w:rsid w:val="00D67469"/>
    <w:rsid w:val="00D67827"/>
    <w:rsid w:val="00D67A35"/>
    <w:rsid w:val="00D67C1B"/>
    <w:rsid w:val="00D67C85"/>
    <w:rsid w:val="00D67DEA"/>
    <w:rsid w:val="00D67F47"/>
    <w:rsid w:val="00D67FA8"/>
    <w:rsid w:val="00D70010"/>
    <w:rsid w:val="00D703D8"/>
    <w:rsid w:val="00D7081C"/>
    <w:rsid w:val="00D70EC9"/>
    <w:rsid w:val="00D70F30"/>
    <w:rsid w:val="00D70FFF"/>
    <w:rsid w:val="00D71002"/>
    <w:rsid w:val="00D71650"/>
    <w:rsid w:val="00D7187E"/>
    <w:rsid w:val="00D7190D"/>
    <w:rsid w:val="00D71CCA"/>
    <w:rsid w:val="00D71CF2"/>
    <w:rsid w:val="00D71F4E"/>
    <w:rsid w:val="00D71FB4"/>
    <w:rsid w:val="00D72155"/>
    <w:rsid w:val="00D72287"/>
    <w:rsid w:val="00D722A3"/>
    <w:rsid w:val="00D722E5"/>
    <w:rsid w:val="00D7257E"/>
    <w:rsid w:val="00D72609"/>
    <w:rsid w:val="00D72652"/>
    <w:rsid w:val="00D72BA8"/>
    <w:rsid w:val="00D72FD3"/>
    <w:rsid w:val="00D73137"/>
    <w:rsid w:val="00D73708"/>
    <w:rsid w:val="00D73817"/>
    <w:rsid w:val="00D738E8"/>
    <w:rsid w:val="00D74000"/>
    <w:rsid w:val="00D742A4"/>
    <w:rsid w:val="00D742C9"/>
    <w:rsid w:val="00D74594"/>
    <w:rsid w:val="00D745FD"/>
    <w:rsid w:val="00D74787"/>
    <w:rsid w:val="00D747E1"/>
    <w:rsid w:val="00D747F8"/>
    <w:rsid w:val="00D74A5B"/>
    <w:rsid w:val="00D74A9D"/>
    <w:rsid w:val="00D74D7D"/>
    <w:rsid w:val="00D74FCF"/>
    <w:rsid w:val="00D7520C"/>
    <w:rsid w:val="00D7547E"/>
    <w:rsid w:val="00D754D7"/>
    <w:rsid w:val="00D757F5"/>
    <w:rsid w:val="00D75801"/>
    <w:rsid w:val="00D75E50"/>
    <w:rsid w:val="00D762BE"/>
    <w:rsid w:val="00D7632A"/>
    <w:rsid w:val="00D76490"/>
    <w:rsid w:val="00D76BB2"/>
    <w:rsid w:val="00D76DDE"/>
    <w:rsid w:val="00D76F6D"/>
    <w:rsid w:val="00D7701E"/>
    <w:rsid w:val="00D77259"/>
    <w:rsid w:val="00D77D6A"/>
    <w:rsid w:val="00D80209"/>
    <w:rsid w:val="00D805F1"/>
    <w:rsid w:val="00D807C2"/>
    <w:rsid w:val="00D808BE"/>
    <w:rsid w:val="00D80A90"/>
    <w:rsid w:val="00D80C28"/>
    <w:rsid w:val="00D80F18"/>
    <w:rsid w:val="00D8119A"/>
    <w:rsid w:val="00D814C9"/>
    <w:rsid w:val="00D814DE"/>
    <w:rsid w:val="00D816AA"/>
    <w:rsid w:val="00D81B60"/>
    <w:rsid w:val="00D81BB0"/>
    <w:rsid w:val="00D81E1A"/>
    <w:rsid w:val="00D82224"/>
    <w:rsid w:val="00D8238C"/>
    <w:rsid w:val="00D8276B"/>
    <w:rsid w:val="00D827D4"/>
    <w:rsid w:val="00D82B3C"/>
    <w:rsid w:val="00D82BF6"/>
    <w:rsid w:val="00D82D7A"/>
    <w:rsid w:val="00D82DD6"/>
    <w:rsid w:val="00D8318A"/>
    <w:rsid w:val="00D83458"/>
    <w:rsid w:val="00D8352A"/>
    <w:rsid w:val="00D83AEE"/>
    <w:rsid w:val="00D840F4"/>
    <w:rsid w:val="00D84411"/>
    <w:rsid w:val="00D846BE"/>
    <w:rsid w:val="00D849CA"/>
    <w:rsid w:val="00D84F73"/>
    <w:rsid w:val="00D8507C"/>
    <w:rsid w:val="00D8525C"/>
    <w:rsid w:val="00D852BA"/>
    <w:rsid w:val="00D8531B"/>
    <w:rsid w:val="00D856E2"/>
    <w:rsid w:val="00D85B55"/>
    <w:rsid w:val="00D85EEC"/>
    <w:rsid w:val="00D86174"/>
    <w:rsid w:val="00D8639C"/>
    <w:rsid w:val="00D863F6"/>
    <w:rsid w:val="00D8665C"/>
    <w:rsid w:val="00D8675F"/>
    <w:rsid w:val="00D86A13"/>
    <w:rsid w:val="00D86B85"/>
    <w:rsid w:val="00D86E07"/>
    <w:rsid w:val="00D86E53"/>
    <w:rsid w:val="00D86EB8"/>
    <w:rsid w:val="00D870A7"/>
    <w:rsid w:val="00D870C2"/>
    <w:rsid w:val="00D872F3"/>
    <w:rsid w:val="00D90083"/>
    <w:rsid w:val="00D900EB"/>
    <w:rsid w:val="00D905AC"/>
    <w:rsid w:val="00D90AFA"/>
    <w:rsid w:val="00D90B8D"/>
    <w:rsid w:val="00D90CC9"/>
    <w:rsid w:val="00D91277"/>
    <w:rsid w:val="00D91AA2"/>
    <w:rsid w:val="00D91AC6"/>
    <w:rsid w:val="00D91B6F"/>
    <w:rsid w:val="00D91C19"/>
    <w:rsid w:val="00D91DB9"/>
    <w:rsid w:val="00D9207A"/>
    <w:rsid w:val="00D9212B"/>
    <w:rsid w:val="00D9228B"/>
    <w:rsid w:val="00D9237F"/>
    <w:rsid w:val="00D92487"/>
    <w:rsid w:val="00D92A9C"/>
    <w:rsid w:val="00D92BFC"/>
    <w:rsid w:val="00D92CCF"/>
    <w:rsid w:val="00D92FC0"/>
    <w:rsid w:val="00D93076"/>
    <w:rsid w:val="00D93162"/>
    <w:rsid w:val="00D93319"/>
    <w:rsid w:val="00D9340B"/>
    <w:rsid w:val="00D93956"/>
    <w:rsid w:val="00D939B1"/>
    <w:rsid w:val="00D93F92"/>
    <w:rsid w:val="00D94242"/>
    <w:rsid w:val="00D94644"/>
    <w:rsid w:val="00D947E9"/>
    <w:rsid w:val="00D94CBC"/>
    <w:rsid w:val="00D94E6C"/>
    <w:rsid w:val="00D951A2"/>
    <w:rsid w:val="00D951B6"/>
    <w:rsid w:val="00D95377"/>
    <w:rsid w:val="00D96031"/>
    <w:rsid w:val="00D9603E"/>
    <w:rsid w:val="00D96190"/>
    <w:rsid w:val="00D963DD"/>
    <w:rsid w:val="00D965C1"/>
    <w:rsid w:val="00D96637"/>
    <w:rsid w:val="00D96739"/>
    <w:rsid w:val="00D9697A"/>
    <w:rsid w:val="00D96B55"/>
    <w:rsid w:val="00D96D5D"/>
    <w:rsid w:val="00D96EFA"/>
    <w:rsid w:val="00D96F5F"/>
    <w:rsid w:val="00D970A7"/>
    <w:rsid w:val="00D9731D"/>
    <w:rsid w:val="00D974DD"/>
    <w:rsid w:val="00D9757D"/>
    <w:rsid w:val="00D9762A"/>
    <w:rsid w:val="00D97806"/>
    <w:rsid w:val="00D97A6D"/>
    <w:rsid w:val="00D97AED"/>
    <w:rsid w:val="00D97D60"/>
    <w:rsid w:val="00D97E80"/>
    <w:rsid w:val="00DA018D"/>
    <w:rsid w:val="00DA032B"/>
    <w:rsid w:val="00DA05B9"/>
    <w:rsid w:val="00DA065A"/>
    <w:rsid w:val="00DA07E9"/>
    <w:rsid w:val="00DA0E1C"/>
    <w:rsid w:val="00DA0E7B"/>
    <w:rsid w:val="00DA11A7"/>
    <w:rsid w:val="00DA1424"/>
    <w:rsid w:val="00DA14AF"/>
    <w:rsid w:val="00DA1824"/>
    <w:rsid w:val="00DA1AD9"/>
    <w:rsid w:val="00DA1CBD"/>
    <w:rsid w:val="00DA1D63"/>
    <w:rsid w:val="00DA1DAB"/>
    <w:rsid w:val="00DA1EBA"/>
    <w:rsid w:val="00DA1F96"/>
    <w:rsid w:val="00DA1FE2"/>
    <w:rsid w:val="00DA1FF8"/>
    <w:rsid w:val="00DA23A5"/>
    <w:rsid w:val="00DA27FF"/>
    <w:rsid w:val="00DA2B83"/>
    <w:rsid w:val="00DA2F01"/>
    <w:rsid w:val="00DA2F66"/>
    <w:rsid w:val="00DA33A8"/>
    <w:rsid w:val="00DA341C"/>
    <w:rsid w:val="00DA3679"/>
    <w:rsid w:val="00DA3AED"/>
    <w:rsid w:val="00DA3AFE"/>
    <w:rsid w:val="00DA3BE9"/>
    <w:rsid w:val="00DA3EDB"/>
    <w:rsid w:val="00DA3F76"/>
    <w:rsid w:val="00DA43A6"/>
    <w:rsid w:val="00DA4434"/>
    <w:rsid w:val="00DA4767"/>
    <w:rsid w:val="00DA4C50"/>
    <w:rsid w:val="00DA4C78"/>
    <w:rsid w:val="00DA5B44"/>
    <w:rsid w:val="00DA5BFC"/>
    <w:rsid w:val="00DA6070"/>
    <w:rsid w:val="00DA6074"/>
    <w:rsid w:val="00DA63BC"/>
    <w:rsid w:val="00DA6652"/>
    <w:rsid w:val="00DA6813"/>
    <w:rsid w:val="00DA68C0"/>
    <w:rsid w:val="00DA68F3"/>
    <w:rsid w:val="00DA68FD"/>
    <w:rsid w:val="00DA69D9"/>
    <w:rsid w:val="00DA6A8A"/>
    <w:rsid w:val="00DA6B5F"/>
    <w:rsid w:val="00DA6C89"/>
    <w:rsid w:val="00DA6D05"/>
    <w:rsid w:val="00DA6F8D"/>
    <w:rsid w:val="00DA7156"/>
    <w:rsid w:val="00DA7397"/>
    <w:rsid w:val="00DA743C"/>
    <w:rsid w:val="00DA7606"/>
    <w:rsid w:val="00DA7627"/>
    <w:rsid w:val="00DA775F"/>
    <w:rsid w:val="00DA79EA"/>
    <w:rsid w:val="00DA7A32"/>
    <w:rsid w:val="00DA7A4F"/>
    <w:rsid w:val="00DA7B9B"/>
    <w:rsid w:val="00DA7BAD"/>
    <w:rsid w:val="00DA7CFE"/>
    <w:rsid w:val="00DB049C"/>
    <w:rsid w:val="00DB0841"/>
    <w:rsid w:val="00DB0BF0"/>
    <w:rsid w:val="00DB0C86"/>
    <w:rsid w:val="00DB0E15"/>
    <w:rsid w:val="00DB10C6"/>
    <w:rsid w:val="00DB16E9"/>
    <w:rsid w:val="00DB185B"/>
    <w:rsid w:val="00DB1E66"/>
    <w:rsid w:val="00DB1E77"/>
    <w:rsid w:val="00DB1F3F"/>
    <w:rsid w:val="00DB20E8"/>
    <w:rsid w:val="00DB210F"/>
    <w:rsid w:val="00DB297B"/>
    <w:rsid w:val="00DB2E61"/>
    <w:rsid w:val="00DB3694"/>
    <w:rsid w:val="00DB3750"/>
    <w:rsid w:val="00DB3894"/>
    <w:rsid w:val="00DB38A0"/>
    <w:rsid w:val="00DB38FE"/>
    <w:rsid w:val="00DB391C"/>
    <w:rsid w:val="00DB3C58"/>
    <w:rsid w:val="00DB3D81"/>
    <w:rsid w:val="00DB3DA6"/>
    <w:rsid w:val="00DB3E15"/>
    <w:rsid w:val="00DB3F89"/>
    <w:rsid w:val="00DB4567"/>
    <w:rsid w:val="00DB469A"/>
    <w:rsid w:val="00DB471B"/>
    <w:rsid w:val="00DB4899"/>
    <w:rsid w:val="00DB4978"/>
    <w:rsid w:val="00DB4A4C"/>
    <w:rsid w:val="00DB4D8C"/>
    <w:rsid w:val="00DB4DB5"/>
    <w:rsid w:val="00DB4E19"/>
    <w:rsid w:val="00DB54BD"/>
    <w:rsid w:val="00DB55D8"/>
    <w:rsid w:val="00DB5740"/>
    <w:rsid w:val="00DB5747"/>
    <w:rsid w:val="00DB5B62"/>
    <w:rsid w:val="00DB5F4E"/>
    <w:rsid w:val="00DB62C8"/>
    <w:rsid w:val="00DB6742"/>
    <w:rsid w:val="00DB6B52"/>
    <w:rsid w:val="00DB6C37"/>
    <w:rsid w:val="00DB6CA8"/>
    <w:rsid w:val="00DB6D87"/>
    <w:rsid w:val="00DB6FC4"/>
    <w:rsid w:val="00DB7197"/>
    <w:rsid w:val="00DB7444"/>
    <w:rsid w:val="00DB748D"/>
    <w:rsid w:val="00DB74AE"/>
    <w:rsid w:val="00DB77C2"/>
    <w:rsid w:val="00DB7C16"/>
    <w:rsid w:val="00DB7D5E"/>
    <w:rsid w:val="00DB7DCF"/>
    <w:rsid w:val="00DC0220"/>
    <w:rsid w:val="00DC04F8"/>
    <w:rsid w:val="00DC0647"/>
    <w:rsid w:val="00DC0A46"/>
    <w:rsid w:val="00DC0FD7"/>
    <w:rsid w:val="00DC10A1"/>
    <w:rsid w:val="00DC1100"/>
    <w:rsid w:val="00DC1183"/>
    <w:rsid w:val="00DC126B"/>
    <w:rsid w:val="00DC13FF"/>
    <w:rsid w:val="00DC14A8"/>
    <w:rsid w:val="00DC15AE"/>
    <w:rsid w:val="00DC216E"/>
    <w:rsid w:val="00DC21B1"/>
    <w:rsid w:val="00DC239F"/>
    <w:rsid w:val="00DC24EE"/>
    <w:rsid w:val="00DC265A"/>
    <w:rsid w:val="00DC2748"/>
    <w:rsid w:val="00DC27CF"/>
    <w:rsid w:val="00DC36A1"/>
    <w:rsid w:val="00DC3734"/>
    <w:rsid w:val="00DC3BB5"/>
    <w:rsid w:val="00DC3C1D"/>
    <w:rsid w:val="00DC3D9A"/>
    <w:rsid w:val="00DC3DEB"/>
    <w:rsid w:val="00DC4350"/>
    <w:rsid w:val="00DC4620"/>
    <w:rsid w:val="00DC46A7"/>
    <w:rsid w:val="00DC478C"/>
    <w:rsid w:val="00DC4B88"/>
    <w:rsid w:val="00DC4BA6"/>
    <w:rsid w:val="00DC4C97"/>
    <w:rsid w:val="00DC4D44"/>
    <w:rsid w:val="00DC4E40"/>
    <w:rsid w:val="00DC50F3"/>
    <w:rsid w:val="00DC529A"/>
    <w:rsid w:val="00DC565E"/>
    <w:rsid w:val="00DC5757"/>
    <w:rsid w:val="00DC579A"/>
    <w:rsid w:val="00DC58F5"/>
    <w:rsid w:val="00DC5A73"/>
    <w:rsid w:val="00DC5B2E"/>
    <w:rsid w:val="00DC5D39"/>
    <w:rsid w:val="00DC5DA9"/>
    <w:rsid w:val="00DC5F1B"/>
    <w:rsid w:val="00DC5FDD"/>
    <w:rsid w:val="00DC6F61"/>
    <w:rsid w:val="00DC755F"/>
    <w:rsid w:val="00DC7735"/>
    <w:rsid w:val="00DC79B9"/>
    <w:rsid w:val="00DC79F6"/>
    <w:rsid w:val="00DC7ACB"/>
    <w:rsid w:val="00DC7E15"/>
    <w:rsid w:val="00DC7F14"/>
    <w:rsid w:val="00DC7FCF"/>
    <w:rsid w:val="00DD00F0"/>
    <w:rsid w:val="00DD014A"/>
    <w:rsid w:val="00DD0184"/>
    <w:rsid w:val="00DD02B3"/>
    <w:rsid w:val="00DD05F9"/>
    <w:rsid w:val="00DD07AB"/>
    <w:rsid w:val="00DD08BC"/>
    <w:rsid w:val="00DD0B44"/>
    <w:rsid w:val="00DD0B54"/>
    <w:rsid w:val="00DD0BA5"/>
    <w:rsid w:val="00DD0C0A"/>
    <w:rsid w:val="00DD11A8"/>
    <w:rsid w:val="00DD11E9"/>
    <w:rsid w:val="00DD125F"/>
    <w:rsid w:val="00DD1D48"/>
    <w:rsid w:val="00DD1DE0"/>
    <w:rsid w:val="00DD1E72"/>
    <w:rsid w:val="00DD1F04"/>
    <w:rsid w:val="00DD203D"/>
    <w:rsid w:val="00DD211F"/>
    <w:rsid w:val="00DD24D7"/>
    <w:rsid w:val="00DD2567"/>
    <w:rsid w:val="00DD28CC"/>
    <w:rsid w:val="00DD2ABA"/>
    <w:rsid w:val="00DD2ABD"/>
    <w:rsid w:val="00DD389B"/>
    <w:rsid w:val="00DD399D"/>
    <w:rsid w:val="00DD3A6C"/>
    <w:rsid w:val="00DD3C6B"/>
    <w:rsid w:val="00DD3D6A"/>
    <w:rsid w:val="00DD3EE9"/>
    <w:rsid w:val="00DD3FAF"/>
    <w:rsid w:val="00DD4096"/>
    <w:rsid w:val="00DD41CF"/>
    <w:rsid w:val="00DD43EA"/>
    <w:rsid w:val="00DD43EF"/>
    <w:rsid w:val="00DD4ECF"/>
    <w:rsid w:val="00DD52BA"/>
    <w:rsid w:val="00DD572A"/>
    <w:rsid w:val="00DD5A5D"/>
    <w:rsid w:val="00DD5AE0"/>
    <w:rsid w:val="00DD5B9B"/>
    <w:rsid w:val="00DD5D3D"/>
    <w:rsid w:val="00DD60A9"/>
    <w:rsid w:val="00DD60B1"/>
    <w:rsid w:val="00DD636E"/>
    <w:rsid w:val="00DD6424"/>
    <w:rsid w:val="00DD69BA"/>
    <w:rsid w:val="00DD6A40"/>
    <w:rsid w:val="00DD6E92"/>
    <w:rsid w:val="00DD6ED6"/>
    <w:rsid w:val="00DD6EE9"/>
    <w:rsid w:val="00DD70C7"/>
    <w:rsid w:val="00DD7723"/>
    <w:rsid w:val="00DD7776"/>
    <w:rsid w:val="00DD7873"/>
    <w:rsid w:val="00DD78CB"/>
    <w:rsid w:val="00DD7C2B"/>
    <w:rsid w:val="00DE01C1"/>
    <w:rsid w:val="00DE04EC"/>
    <w:rsid w:val="00DE05D4"/>
    <w:rsid w:val="00DE0845"/>
    <w:rsid w:val="00DE0DFE"/>
    <w:rsid w:val="00DE0FF7"/>
    <w:rsid w:val="00DE158A"/>
    <w:rsid w:val="00DE183C"/>
    <w:rsid w:val="00DE1ACE"/>
    <w:rsid w:val="00DE1B89"/>
    <w:rsid w:val="00DE1D08"/>
    <w:rsid w:val="00DE1E5B"/>
    <w:rsid w:val="00DE2021"/>
    <w:rsid w:val="00DE20C2"/>
    <w:rsid w:val="00DE2671"/>
    <w:rsid w:val="00DE29A4"/>
    <w:rsid w:val="00DE2ACC"/>
    <w:rsid w:val="00DE2BA1"/>
    <w:rsid w:val="00DE2FD6"/>
    <w:rsid w:val="00DE338E"/>
    <w:rsid w:val="00DE33F2"/>
    <w:rsid w:val="00DE3533"/>
    <w:rsid w:val="00DE35AE"/>
    <w:rsid w:val="00DE36F4"/>
    <w:rsid w:val="00DE381E"/>
    <w:rsid w:val="00DE3838"/>
    <w:rsid w:val="00DE396F"/>
    <w:rsid w:val="00DE422D"/>
    <w:rsid w:val="00DE430A"/>
    <w:rsid w:val="00DE4595"/>
    <w:rsid w:val="00DE4958"/>
    <w:rsid w:val="00DE49EA"/>
    <w:rsid w:val="00DE4A43"/>
    <w:rsid w:val="00DE4D65"/>
    <w:rsid w:val="00DE5117"/>
    <w:rsid w:val="00DE5353"/>
    <w:rsid w:val="00DE5712"/>
    <w:rsid w:val="00DE595B"/>
    <w:rsid w:val="00DE5B98"/>
    <w:rsid w:val="00DE6024"/>
    <w:rsid w:val="00DE6139"/>
    <w:rsid w:val="00DE62DC"/>
    <w:rsid w:val="00DE647B"/>
    <w:rsid w:val="00DE657C"/>
    <w:rsid w:val="00DE65DE"/>
    <w:rsid w:val="00DE6693"/>
    <w:rsid w:val="00DE716A"/>
    <w:rsid w:val="00DE7427"/>
    <w:rsid w:val="00DE772E"/>
    <w:rsid w:val="00DE7D84"/>
    <w:rsid w:val="00DE7DA1"/>
    <w:rsid w:val="00DF0092"/>
    <w:rsid w:val="00DF07D4"/>
    <w:rsid w:val="00DF07F8"/>
    <w:rsid w:val="00DF0845"/>
    <w:rsid w:val="00DF1007"/>
    <w:rsid w:val="00DF15BE"/>
    <w:rsid w:val="00DF1626"/>
    <w:rsid w:val="00DF170B"/>
    <w:rsid w:val="00DF1966"/>
    <w:rsid w:val="00DF1B79"/>
    <w:rsid w:val="00DF20E3"/>
    <w:rsid w:val="00DF21D2"/>
    <w:rsid w:val="00DF22FD"/>
    <w:rsid w:val="00DF268D"/>
    <w:rsid w:val="00DF289F"/>
    <w:rsid w:val="00DF2C85"/>
    <w:rsid w:val="00DF2DA7"/>
    <w:rsid w:val="00DF2E7B"/>
    <w:rsid w:val="00DF30F7"/>
    <w:rsid w:val="00DF3250"/>
    <w:rsid w:val="00DF3252"/>
    <w:rsid w:val="00DF3BEC"/>
    <w:rsid w:val="00DF42D8"/>
    <w:rsid w:val="00DF4543"/>
    <w:rsid w:val="00DF47CC"/>
    <w:rsid w:val="00DF4A2F"/>
    <w:rsid w:val="00DF4B08"/>
    <w:rsid w:val="00DF4C11"/>
    <w:rsid w:val="00DF4C17"/>
    <w:rsid w:val="00DF4FA6"/>
    <w:rsid w:val="00DF5329"/>
    <w:rsid w:val="00DF553A"/>
    <w:rsid w:val="00DF5572"/>
    <w:rsid w:val="00DF583A"/>
    <w:rsid w:val="00DF5AAD"/>
    <w:rsid w:val="00DF5C53"/>
    <w:rsid w:val="00DF5D7D"/>
    <w:rsid w:val="00DF5E51"/>
    <w:rsid w:val="00DF6179"/>
    <w:rsid w:val="00DF6286"/>
    <w:rsid w:val="00DF662F"/>
    <w:rsid w:val="00DF67D1"/>
    <w:rsid w:val="00DF6A04"/>
    <w:rsid w:val="00DF6A28"/>
    <w:rsid w:val="00DF79F0"/>
    <w:rsid w:val="00DF7BBB"/>
    <w:rsid w:val="00DF7E77"/>
    <w:rsid w:val="00DF7FA8"/>
    <w:rsid w:val="00E00795"/>
    <w:rsid w:val="00E007E5"/>
    <w:rsid w:val="00E00958"/>
    <w:rsid w:val="00E00A0C"/>
    <w:rsid w:val="00E00A16"/>
    <w:rsid w:val="00E00D05"/>
    <w:rsid w:val="00E00F42"/>
    <w:rsid w:val="00E0132D"/>
    <w:rsid w:val="00E0145A"/>
    <w:rsid w:val="00E01A1B"/>
    <w:rsid w:val="00E01A61"/>
    <w:rsid w:val="00E01C5D"/>
    <w:rsid w:val="00E01DA3"/>
    <w:rsid w:val="00E01E0B"/>
    <w:rsid w:val="00E023E4"/>
    <w:rsid w:val="00E027A9"/>
    <w:rsid w:val="00E02B2F"/>
    <w:rsid w:val="00E02C3E"/>
    <w:rsid w:val="00E02DBC"/>
    <w:rsid w:val="00E02EA1"/>
    <w:rsid w:val="00E02FB1"/>
    <w:rsid w:val="00E03192"/>
    <w:rsid w:val="00E0358B"/>
    <w:rsid w:val="00E03871"/>
    <w:rsid w:val="00E039DD"/>
    <w:rsid w:val="00E03B9E"/>
    <w:rsid w:val="00E03CB5"/>
    <w:rsid w:val="00E040E1"/>
    <w:rsid w:val="00E04543"/>
    <w:rsid w:val="00E045CA"/>
    <w:rsid w:val="00E047D9"/>
    <w:rsid w:val="00E04A6C"/>
    <w:rsid w:val="00E04B73"/>
    <w:rsid w:val="00E04C27"/>
    <w:rsid w:val="00E04C5A"/>
    <w:rsid w:val="00E04EF2"/>
    <w:rsid w:val="00E05248"/>
    <w:rsid w:val="00E05408"/>
    <w:rsid w:val="00E05420"/>
    <w:rsid w:val="00E059B1"/>
    <w:rsid w:val="00E05AF2"/>
    <w:rsid w:val="00E06112"/>
    <w:rsid w:val="00E061FB"/>
    <w:rsid w:val="00E062A6"/>
    <w:rsid w:val="00E0651D"/>
    <w:rsid w:val="00E065AD"/>
    <w:rsid w:val="00E0663A"/>
    <w:rsid w:val="00E0673B"/>
    <w:rsid w:val="00E069F1"/>
    <w:rsid w:val="00E06BBA"/>
    <w:rsid w:val="00E06BDE"/>
    <w:rsid w:val="00E07112"/>
    <w:rsid w:val="00E07184"/>
    <w:rsid w:val="00E074ED"/>
    <w:rsid w:val="00E07505"/>
    <w:rsid w:val="00E07B87"/>
    <w:rsid w:val="00E07CC5"/>
    <w:rsid w:val="00E07E74"/>
    <w:rsid w:val="00E106D6"/>
    <w:rsid w:val="00E10A73"/>
    <w:rsid w:val="00E10BDD"/>
    <w:rsid w:val="00E10C0F"/>
    <w:rsid w:val="00E10C18"/>
    <w:rsid w:val="00E10CD6"/>
    <w:rsid w:val="00E10D58"/>
    <w:rsid w:val="00E10E15"/>
    <w:rsid w:val="00E10F13"/>
    <w:rsid w:val="00E10F54"/>
    <w:rsid w:val="00E10FA3"/>
    <w:rsid w:val="00E110F0"/>
    <w:rsid w:val="00E11CC5"/>
    <w:rsid w:val="00E1218E"/>
    <w:rsid w:val="00E12690"/>
    <w:rsid w:val="00E127D2"/>
    <w:rsid w:val="00E127FD"/>
    <w:rsid w:val="00E128BA"/>
    <w:rsid w:val="00E129D4"/>
    <w:rsid w:val="00E12B85"/>
    <w:rsid w:val="00E12F69"/>
    <w:rsid w:val="00E12FAF"/>
    <w:rsid w:val="00E12FD0"/>
    <w:rsid w:val="00E13157"/>
    <w:rsid w:val="00E13174"/>
    <w:rsid w:val="00E1363A"/>
    <w:rsid w:val="00E137B6"/>
    <w:rsid w:val="00E13D7F"/>
    <w:rsid w:val="00E13D90"/>
    <w:rsid w:val="00E13FD6"/>
    <w:rsid w:val="00E1410A"/>
    <w:rsid w:val="00E14426"/>
    <w:rsid w:val="00E14BDB"/>
    <w:rsid w:val="00E14C26"/>
    <w:rsid w:val="00E14D1F"/>
    <w:rsid w:val="00E150C3"/>
    <w:rsid w:val="00E1513E"/>
    <w:rsid w:val="00E1548B"/>
    <w:rsid w:val="00E15B34"/>
    <w:rsid w:val="00E15BC4"/>
    <w:rsid w:val="00E16120"/>
    <w:rsid w:val="00E162B4"/>
    <w:rsid w:val="00E1658F"/>
    <w:rsid w:val="00E167EC"/>
    <w:rsid w:val="00E16A70"/>
    <w:rsid w:val="00E16C9D"/>
    <w:rsid w:val="00E16D6C"/>
    <w:rsid w:val="00E16F21"/>
    <w:rsid w:val="00E17068"/>
    <w:rsid w:val="00E17149"/>
    <w:rsid w:val="00E174BE"/>
    <w:rsid w:val="00E17846"/>
    <w:rsid w:val="00E1786C"/>
    <w:rsid w:val="00E17903"/>
    <w:rsid w:val="00E17A0A"/>
    <w:rsid w:val="00E17C5B"/>
    <w:rsid w:val="00E17E2A"/>
    <w:rsid w:val="00E17E69"/>
    <w:rsid w:val="00E200FF"/>
    <w:rsid w:val="00E201DE"/>
    <w:rsid w:val="00E20DD2"/>
    <w:rsid w:val="00E21572"/>
    <w:rsid w:val="00E216AD"/>
    <w:rsid w:val="00E21E0A"/>
    <w:rsid w:val="00E21E51"/>
    <w:rsid w:val="00E21FC1"/>
    <w:rsid w:val="00E2229E"/>
    <w:rsid w:val="00E222B7"/>
    <w:rsid w:val="00E2284A"/>
    <w:rsid w:val="00E22D31"/>
    <w:rsid w:val="00E22E1D"/>
    <w:rsid w:val="00E22F7D"/>
    <w:rsid w:val="00E230A8"/>
    <w:rsid w:val="00E23218"/>
    <w:rsid w:val="00E2328A"/>
    <w:rsid w:val="00E2359B"/>
    <w:rsid w:val="00E23B98"/>
    <w:rsid w:val="00E23D1C"/>
    <w:rsid w:val="00E240DD"/>
    <w:rsid w:val="00E2419C"/>
    <w:rsid w:val="00E24238"/>
    <w:rsid w:val="00E246A3"/>
    <w:rsid w:val="00E24802"/>
    <w:rsid w:val="00E2493B"/>
    <w:rsid w:val="00E24A72"/>
    <w:rsid w:val="00E24AFB"/>
    <w:rsid w:val="00E24CA4"/>
    <w:rsid w:val="00E24D12"/>
    <w:rsid w:val="00E24D67"/>
    <w:rsid w:val="00E25066"/>
    <w:rsid w:val="00E25619"/>
    <w:rsid w:val="00E257AB"/>
    <w:rsid w:val="00E25A74"/>
    <w:rsid w:val="00E25A7E"/>
    <w:rsid w:val="00E25D89"/>
    <w:rsid w:val="00E25D9B"/>
    <w:rsid w:val="00E25FF4"/>
    <w:rsid w:val="00E2601A"/>
    <w:rsid w:val="00E26098"/>
    <w:rsid w:val="00E26129"/>
    <w:rsid w:val="00E2628F"/>
    <w:rsid w:val="00E262BB"/>
    <w:rsid w:val="00E265BA"/>
    <w:rsid w:val="00E2676F"/>
    <w:rsid w:val="00E267CB"/>
    <w:rsid w:val="00E271D5"/>
    <w:rsid w:val="00E2733F"/>
    <w:rsid w:val="00E273F5"/>
    <w:rsid w:val="00E27797"/>
    <w:rsid w:val="00E2786B"/>
    <w:rsid w:val="00E27875"/>
    <w:rsid w:val="00E27B2B"/>
    <w:rsid w:val="00E27B9A"/>
    <w:rsid w:val="00E27C2C"/>
    <w:rsid w:val="00E27CC7"/>
    <w:rsid w:val="00E27D24"/>
    <w:rsid w:val="00E27E56"/>
    <w:rsid w:val="00E30090"/>
    <w:rsid w:val="00E30146"/>
    <w:rsid w:val="00E305B0"/>
    <w:rsid w:val="00E309A0"/>
    <w:rsid w:val="00E30AB7"/>
    <w:rsid w:val="00E30C74"/>
    <w:rsid w:val="00E30F67"/>
    <w:rsid w:val="00E315D8"/>
    <w:rsid w:val="00E3169E"/>
    <w:rsid w:val="00E316F1"/>
    <w:rsid w:val="00E31758"/>
    <w:rsid w:val="00E318C2"/>
    <w:rsid w:val="00E320C3"/>
    <w:rsid w:val="00E320E9"/>
    <w:rsid w:val="00E3216A"/>
    <w:rsid w:val="00E3227F"/>
    <w:rsid w:val="00E32328"/>
    <w:rsid w:val="00E3233E"/>
    <w:rsid w:val="00E324B4"/>
    <w:rsid w:val="00E3289D"/>
    <w:rsid w:val="00E32D04"/>
    <w:rsid w:val="00E32EA9"/>
    <w:rsid w:val="00E32FBC"/>
    <w:rsid w:val="00E33523"/>
    <w:rsid w:val="00E33654"/>
    <w:rsid w:val="00E33914"/>
    <w:rsid w:val="00E33CA0"/>
    <w:rsid w:val="00E33CE7"/>
    <w:rsid w:val="00E33D56"/>
    <w:rsid w:val="00E33D6B"/>
    <w:rsid w:val="00E33E17"/>
    <w:rsid w:val="00E33E5A"/>
    <w:rsid w:val="00E33E5D"/>
    <w:rsid w:val="00E33FB7"/>
    <w:rsid w:val="00E3402D"/>
    <w:rsid w:val="00E34042"/>
    <w:rsid w:val="00E340CA"/>
    <w:rsid w:val="00E340DD"/>
    <w:rsid w:val="00E34535"/>
    <w:rsid w:val="00E34587"/>
    <w:rsid w:val="00E34663"/>
    <w:rsid w:val="00E34C8B"/>
    <w:rsid w:val="00E34CF2"/>
    <w:rsid w:val="00E34E45"/>
    <w:rsid w:val="00E35337"/>
    <w:rsid w:val="00E35671"/>
    <w:rsid w:val="00E357A5"/>
    <w:rsid w:val="00E358C8"/>
    <w:rsid w:val="00E35CC6"/>
    <w:rsid w:val="00E35DFB"/>
    <w:rsid w:val="00E36397"/>
    <w:rsid w:val="00E363B9"/>
    <w:rsid w:val="00E364B5"/>
    <w:rsid w:val="00E365C3"/>
    <w:rsid w:val="00E36715"/>
    <w:rsid w:val="00E36864"/>
    <w:rsid w:val="00E36A6D"/>
    <w:rsid w:val="00E36A71"/>
    <w:rsid w:val="00E36B08"/>
    <w:rsid w:val="00E36C23"/>
    <w:rsid w:val="00E37011"/>
    <w:rsid w:val="00E37067"/>
    <w:rsid w:val="00E372A3"/>
    <w:rsid w:val="00E37591"/>
    <w:rsid w:val="00E375F0"/>
    <w:rsid w:val="00E40260"/>
    <w:rsid w:val="00E40418"/>
    <w:rsid w:val="00E40431"/>
    <w:rsid w:val="00E40499"/>
    <w:rsid w:val="00E4067B"/>
    <w:rsid w:val="00E406D1"/>
    <w:rsid w:val="00E40740"/>
    <w:rsid w:val="00E40750"/>
    <w:rsid w:val="00E408A8"/>
    <w:rsid w:val="00E408D6"/>
    <w:rsid w:val="00E408E7"/>
    <w:rsid w:val="00E40923"/>
    <w:rsid w:val="00E40BD7"/>
    <w:rsid w:val="00E41093"/>
    <w:rsid w:val="00E41298"/>
    <w:rsid w:val="00E41377"/>
    <w:rsid w:val="00E41383"/>
    <w:rsid w:val="00E41A79"/>
    <w:rsid w:val="00E420E4"/>
    <w:rsid w:val="00E42272"/>
    <w:rsid w:val="00E422BE"/>
    <w:rsid w:val="00E4232D"/>
    <w:rsid w:val="00E4239A"/>
    <w:rsid w:val="00E42572"/>
    <w:rsid w:val="00E4262A"/>
    <w:rsid w:val="00E42752"/>
    <w:rsid w:val="00E427D7"/>
    <w:rsid w:val="00E4296B"/>
    <w:rsid w:val="00E42A6E"/>
    <w:rsid w:val="00E42C94"/>
    <w:rsid w:val="00E42DA1"/>
    <w:rsid w:val="00E42E16"/>
    <w:rsid w:val="00E42E21"/>
    <w:rsid w:val="00E42F66"/>
    <w:rsid w:val="00E42F87"/>
    <w:rsid w:val="00E42FD8"/>
    <w:rsid w:val="00E43353"/>
    <w:rsid w:val="00E4349A"/>
    <w:rsid w:val="00E43672"/>
    <w:rsid w:val="00E4393D"/>
    <w:rsid w:val="00E43B15"/>
    <w:rsid w:val="00E43BEB"/>
    <w:rsid w:val="00E43D40"/>
    <w:rsid w:val="00E43D47"/>
    <w:rsid w:val="00E43E5C"/>
    <w:rsid w:val="00E43EC5"/>
    <w:rsid w:val="00E4416A"/>
    <w:rsid w:val="00E44346"/>
    <w:rsid w:val="00E4453A"/>
    <w:rsid w:val="00E44BDC"/>
    <w:rsid w:val="00E44CD9"/>
    <w:rsid w:val="00E4530A"/>
    <w:rsid w:val="00E457BB"/>
    <w:rsid w:val="00E45A5F"/>
    <w:rsid w:val="00E45AC8"/>
    <w:rsid w:val="00E45C14"/>
    <w:rsid w:val="00E45C39"/>
    <w:rsid w:val="00E460F0"/>
    <w:rsid w:val="00E462AC"/>
    <w:rsid w:val="00E4673E"/>
    <w:rsid w:val="00E46743"/>
    <w:rsid w:val="00E46C8C"/>
    <w:rsid w:val="00E46EDC"/>
    <w:rsid w:val="00E46FC1"/>
    <w:rsid w:val="00E46FF6"/>
    <w:rsid w:val="00E47106"/>
    <w:rsid w:val="00E47199"/>
    <w:rsid w:val="00E47258"/>
    <w:rsid w:val="00E475BA"/>
    <w:rsid w:val="00E47706"/>
    <w:rsid w:val="00E47E21"/>
    <w:rsid w:val="00E47E3C"/>
    <w:rsid w:val="00E47F12"/>
    <w:rsid w:val="00E504B1"/>
    <w:rsid w:val="00E50538"/>
    <w:rsid w:val="00E50728"/>
    <w:rsid w:val="00E50B9B"/>
    <w:rsid w:val="00E50D01"/>
    <w:rsid w:val="00E50D6D"/>
    <w:rsid w:val="00E50DC5"/>
    <w:rsid w:val="00E50F3D"/>
    <w:rsid w:val="00E510EE"/>
    <w:rsid w:val="00E51E89"/>
    <w:rsid w:val="00E5204D"/>
    <w:rsid w:val="00E52094"/>
    <w:rsid w:val="00E520E2"/>
    <w:rsid w:val="00E52155"/>
    <w:rsid w:val="00E52836"/>
    <w:rsid w:val="00E52856"/>
    <w:rsid w:val="00E5293F"/>
    <w:rsid w:val="00E5298C"/>
    <w:rsid w:val="00E52FE2"/>
    <w:rsid w:val="00E5341C"/>
    <w:rsid w:val="00E5391E"/>
    <w:rsid w:val="00E53A97"/>
    <w:rsid w:val="00E53B39"/>
    <w:rsid w:val="00E53B58"/>
    <w:rsid w:val="00E53DDA"/>
    <w:rsid w:val="00E53E00"/>
    <w:rsid w:val="00E53F67"/>
    <w:rsid w:val="00E53FA4"/>
    <w:rsid w:val="00E5405D"/>
    <w:rsid w:val="00E54182"/>
    <w:rsid w:val="00E541E9"/>
    <w:rsid w:val="00E54325"/>
    <w:rsid w:val="00E5433D"/>
    <w:rsid w:val="00E54529"/>
    <w:rsid w:val="00E5460F"/>
    <w:rsid w:val="00E546C4"/>
    <w:rsid w:val="00E5476E"/>
    <w:rsid w:val="00E54786"/>
    <w:rsid w:val="00E547B2"/>
    <w:rsid w:val="00E54A37"/>
    <w:rsid w:val="00E54D19"/>
    <w:rsid w:val="00E54FFE"/>
    <w:rsid w:val="00E55127"/>
    <w:rsid w:val="00E552C4"/>
    <w:rsid w:val="00E5599B"/>
    <w:rsid w:val="00E55A0F"/>
    <w:rsid w:val="00E56129"/>
    <w:rsid w:val="00E5641B"/>
    <w:rsid w:val="00E56504"/>
    <w:rsid w:val="00E56957"/>
    <w:rsid w:val="00E56E85"/>
    <w:rsid w:val="00E56EA9"/>
    <w:rsid w:val="00E56EDC"/>
    <w:rsid w:val="00E575B0"/>
    <w:rsid w:val="00E5788B"/>
    <w:rsid w:val="00E57A38"/>
    <w:rsid w:val="00E57A7F"/>
    <w:rsid w:val="00E57C69"/>
    <w:rsid w:val="00E57E01"/>
    <w:rsid w:val="00E6017E"/>
    <w:rsid w:val="00E6021C"/>
    <w:rsid w:val="00E602D9"/>
    <w:rsid w:val="00E60426"/>
    <w:rsid w:val="00E607F2"/>
    <w:rsid w:val="00E60B68"/>
    <w:rsid w:val="00E610BF"/>
    <w:rsid w:val="00E61132"/>
    <w:rsid w:val="00E611B8"/>
    <w:rsid w:val="00E61300"/>
    <w:rsid w:val="00E61A14"/>
    <w:rsid w:val="00E61F4E"/>
    <w:rsid w:val="00E620E4"/>
    <w:rsid w:val="00E62568"/>
    <w:rsid w:val="00E62582"/>
    <w:rsid w:val="00E628C0"/>
    <w:rsid w:val="00E62E21"/>
    <w:rsid w:val="00E62E8A"/>
    <w:rsid w:val="00E62FF8"/>
    <w:rsid w:val="00E63305"/>
    <w:rsid w:val="00E63320"/>
    <w:rsid w:val="00E633D9"/>
    <w:rsid w:val="00E63504"/>
    <w:rsid w:val="00E63777"/>
    <w:rsid w:val="00E638AD"/>
    <w:rsid w:val="00E63AA2"/>
    <w:rsid w:val="00E63B01"/>
    <w:rsid w:val="00E63B95"/>
    <w:rsid w:val="00E63D8D"/>
    <w:rsid w:val="00E63E5A"/>
    <w:rsid w:val="00E63EAC"/>
    <w:rsid w:val="00E64067"/>
    <w:rsid w:val="00E6420F"/>
    <w:rsid w:val="00E6427D"/>
    <w:rsid w:val="00E646B9"/>
    <w:rsid w:val="00E6474F"/>
    <w:rsid w:val="00E64795"/>
    <w:rsid w:val="00E64817"/>
    <w:rsid w:val="00E64B10"/>
    <w:rsid w:val="00E64B24"/>
    <w:rsid w:val="00E64B28"/>
    <w:rsid w:val="00E64BF6"/>
    <w:rsid w:val="00E64D20"/>
    <w:rsid w:val="00E650C4"/>
    <w:rsid w:val="00E65225"/>
    <w:rsid w:val="00E655EB"/>
    <w:rsid w:val="00E6565C"/>
    <w:rsid w:val="00E656F6"/>
    <w:rsid w:val="00E657A9"/>
    <w:rsid w:val="00E65948"/>
    <w:rsid w:val="00E65BF4"/>
    <w:rsid w:val="00E65E05"/>
    <w:rsid w:val="00E65FEE"/>
    <w:rsid w:val="00E66091"/>
    <w:rsid w:val="00E66142"/>
    <w:rsid w:val="00E662B4"/>
    <w:rsid w:val="00E663EC"/>
    <w:rsid w:val="00E6657B"/>
    <w:rsid w:val="00E671F2"/>
    <w:rsid w:val="00E6721A"/>
    <w:rsid w:val="00E67525"/>
    <w:rsid w:val="00E67791"/>
    <w:rsid w:val="00E679DE"/>
    <w:rsid w:val="00E67C56"/>
    <w:rsid w:val="00E67DEF"/>
    <w:rsid w:val="00E67FD3"/>
    <w:rsid w:val="00E70174"/>
    <w:rsid w:val="00E701E4"/>
    <w:rsid w:val="00E707F0"/>
    <w:rsid w:val="00E7090F"/>
    <w:rsid w:val="00E70B97"/>
    <w:rsid w:val="00E70ECA"/>
    <w:rsid w:val="00E70EDC"/>
    <w:rsid w:val="00E71384"/>
    <w:rsid w:val="00E7139D"/>
    <w:rsid w:val="00E7146A"/>
    <w:rsid w:val="00E714D0"/>
    <w:rsid w:val="00E7151B"/>
    <w:rsid w:val="00E715AC"/>
    <w:rsid w:val="00E715F8"/>
    <w:rsid w:val="00E7285B"/>
    <w:rsid w:val="00E728CE"/>
    <w:rsid w:val="00E729B1"/>
    <w:rsid w:val="00E72C2B"/>
    <w:rsid w:val="00E72E94"/>
    <w:rsid w:val="00E72ED1"/>
    <w:rsid w:val="00E72F47"/>
    <w:rsid w:val="00E72F65"/>
    <w:rsid w:val="00E73210"/>
    <w:rsid w:val="00E7325D"/>
    <w:rsid w:val="00E732F2"/>
    <w:rsid w:val="00E734E1"/>
    <w:rsid w:val="00E737AF"/>
    <w:rsid w:val="00E7390E"/>
    <w:rsid w:val="00E743A4"/>
    <w:rsid w:val="00E75184"/>
    <w:rsid w:val="00E75212"/>
    <w:rsid w:val="00E753AE"/>
    <w:rsid w:val="00E754C5"/>
    <w:rsid w:val="00E758B0"/>
    <w:rsid w:val="00E75AE6"/>
    <w:rsid w:val="00E75C8C"/>
    <w:rsid w:val="00E75FC2"/>
    <w:rsid w:val="00E763E0"/>
    <w:rsid w:val="00E76AB2"/>
    <w:rsid w:val="00E76F76"/>
    <w:rsid w:val="00E770CB"/>
    <w:rsid w:val="00E772DB"/>
    <w:rsid w:val="00E77791"/>
    <w:rsid w:val="00E7785B"/>
    <w:rsid w:val="00E778CA"/>
    <w:rsid w:val="00E77C94"/>
    <w:rsid w:val="00E77DC8"/>
    <w:rsid w:val="00E80168"/>
    <w:rsid w:val="00E8026F"/>
    <w:rsid w:val="00E804B1"/>
    <w:rsid w:val="00E808DB"/>
    <w:rsid w:val="00E80A5E"/>
    <w:rsid w:val="00E80CF5"/>
    <w:rsid w:val="00E80E36"/>
    <w:rsid w:val="00E810B8"/>
    <w:rsid w:val="00E811D9"/>
    <w:rsid w:val="00E8156E"/>
    <w:rsid w:val="00E819D2"/>
    <w:rsid w:val="00E81A2D"/>
    <w:rsid w:val="00E81A4B"/>
    <w:rsid w:val="00E81BE6"/>
    <w:rsid w:val="00E81C3A"/>
    <w:rsid w:val="00E827E8"/>
    <w:rsid w:val="00E82B61"/>
    <w:rsid w:val="00E82CB2"/>
    <w:rsid w:val="00E82D7D"/>
    <w:rsid w:val="00E82E65"/>
    <w:rsid w:val="00E83254"/>
    <w:rsid w:val="00E8330B"/>
    <w:rsid w:val="00E834DF"/>
    <w:rsid w:val="00E837AC"/>
    <w:rsid w:val="00E8388E"/>
    <w:rsid w:val="00E839F7"/>
    <w:rsid w:val="00E83CEA"/>
    <w:rsid w:val="00E83D0A"/>
    <w:rsid w:val="00E83F4B"/>
    <w:rsid w:val="00E8415E"/>
    <w:rsid w:val="00E8419E"/>
    <w:rsid w:val="00E841F3"/>
    <w:rsid w:val="00E84612"/>
    <w:rsid w:val="00E8478E"/>
    <w:rsid w:val="00E84820"/>
    <w:rsid w:val="00E84B0E"/>
    <w:rsid w:val="00E84B0F"/>
    <w:rsid w:val="00E84FBD"/>
    <w:rsid w:val="00E851AF"/>
    <w:rsid w:val="00E85413"/>
    <w:rsid w:val="00E8546E"/>
    <w:rsid w:val="00E856EF"/>
    <w:rsid w:val="00E85981"/>
    <w:rsid w:val="00E85B36"/>
    <w:rsid w:val="00E85BBB"/>
    <w:rsid w:val="00E85D42"/>
    <w:rsid w:val="00E85E50"/>
    <w:rsid w:val="00E860F6"/>
    <w:rsid w:val="00E86981"/>
    <w:rsid w:val="00E871DE"/>
    <w:rsid w:val="00E871EE"/>
    <w:rsid w:val="00E87423"/>
    <w:rsid w:val="00E87604"/>
    <w:rsid w:val="00E8765A"/>
    <w:rsid w:val="00E8787B"/>
    <w:rsid w:val="00E87917"/>
    <w:rsid w:val="00E879DA"/>
    <w:rsid w:val="00E87D63"/>
    <w:rsid w:val="00E90041"/>
    <w:rsid w:val="00E900AA"/>
    <w:rsid w:val="00E90233"/>
    <w:rsid w:val="00E907F5"/>
    <w:rsid w:val="00E90918"/>
    <w:rsid w:val="00E90CFE"/>
    <w:rsid w:val="00E90E36"/>
    <w:rsid w:val="00E90F6D"/>
    <w:rsid w:val="00E91023"/>
    <w:rsid w:val="00E9110B"/>
    <w:rsid w:val="00E912AC"/>
    <w:rsid w:val="00E91608"/>
    <w:rsid w:val="00E916BF"/>
    <w:rsid w:val="00E9191E"/>
    <w:rsid w:val="00E91B24"/>
    <w:rsid w:val="00E91C02"/>
    <w:rsid w:val="00E91C07"/>
    <w:rsid w:val="00E91C20"/>
    <w:rsid w:val="00E91EA5"/>
    <w:rsid w:val="00E92165"/>
    <w:rsid w:val="00E92517"/>
    <w:rsid w:val="00E92B82"/>
    <w:rsid w:val="00E92CE6"/>
    <w:rsid w:val="00E93022"/>
    <w:rsid w:val="00E931C1"/>
    <w:rsid w:val="00E9350E"/>
    <w:rsid w:val="00E9358F"/>
    <w:rsid w:val="00E9384E"/>
    <w:rsid w:val="00E93E76"/>
    <w:rsid w:val="00E93FC3"/>
    <w:rsid w:val="00E94451"/>
    <w:rsid w:val="00E94828"/>
    <w:rsid w:val="00E94877"/>
    <w:rsid w:val="00E94ADD"/>
    <w:rsid w:val="00E94C45"/>
    <w:rsid w:val="00E94E47"/>
    <w:rsid w:val="00E95348"/>
    <w:rsid w:val="00E95396"/>
    <w:rsid w:val="00E95409"/>
    <w:rsid w:val="00E954DD"/>
    <w:rsid w:val="00E95675"/>
    <w:rsid w:val="00E9572B"/>
    <w:rsid w:val="00E957B7"/>
    <w:rsid w:val="00E957B9"/>
    <w:rsid w:val="00E95F6C"/>
    <w:rsid w:val="00E96168"/>
    <w:rsid w:val="00E96345"/>
    <w:rsid w:val="00E96764"/>
    <w:rsid w:val="00E96836"/>
    <w:rsid w:val="00E96879"/>
    <w:rsid w:val="00E96934"/>
    <w:rsid w:val="00E96AFE"/>
    <w:rsid w:val="00E96B29"/>
    <w:rsid w:val="00E970CF"/>
    <w:rsid w:val="00E97311"/>
    <w:rsid w:val="00E9750C"/>
    <w:rsid w:val="00E97714"/>
    <w:rsid w:val="00E97754"/>
    <w:rsid w:val="00E97D03"/>
    <w:rsid w:val="00E97D42"/>
    <w:rsid w:val="00E97E4D"/>
    <w:rsid w:val="00EA0F5A"/>
    <w:rsid w:val="00EA1277"/>
    <w:rsid w:val="00EA1BA9"/>
    <w:rsid w:val="00EA1E00"/>
    <w:rsid w:val="00EA1ED5"/>
    <w:rsid w:val="00EA20F5"/>
    <w:rsid w:val="00EA22E8"/>
    <w:rsid w:val="00EA25A4"/>
    <w:rsid w:val="00EA278D"/>
    <w:rsid w:val="00EA27AA"/>
    <w:rsid w:val="00EA29F0"/>
    <w:rsid w:val="00EA2A35"/>
    <w:rsid w:val="00EA2B77"/>
    <w:rsid w:val="00EA32C7"/>
    <w:rsid w:val="00EA3316"/>
    <w:rsid w:val="00EA34CD"/>
    <w:rsid w:val="00EA3501"/>
    <w:rsid w:val="00EA3689"/>
    <w:rsid w:val="00EA38E6"/>
    <w:rsid w:val="00EA3AAD"/>
    <w:rsid w:val="00EA3BE0"/>
    <w:rsid w:val="00EA3C30"/>
    <w:rsid w:val="00EA3D75"/>
    <w:rsid w:val="00EA3E1D"/>
    <w:rsid w:val="00EA3EEC"/>
    <w:rsid w:val="00EA4581"/>
    <w:rsid w:val="00EA4854"/>
    <w:rsid w:val="00EA4BA5"/>
    <w:rsid w:val="00EA5023"/>
    <w:rsid w:val="00EA5311"/>
    <w:rsid w:val="00EA535C"/>
    <w:rsid w:val="00EA552F"/>
    <w:rsid w:val="00EA57B7"/>
    <w:rsid w:val="00EA5818"/>
    <w:rsid w:val="00EA58A1"/>
    <w:rsid w:val="00EA5A95"/>
    <w:rsid w:val="00EA5AA5"/>
    <w:rsid w:val="00EA5BC5"/>
    <w:rsid w:val="00EA5CC6"/>
    <w:rsid w:val="00EA61EA"/>
    <w:rsid w:val="00EA632A"/>
    <w:rsid w:val="00EA6349"/>
    <w:rsid w:val="00EA64DD"/>
    <w:rsid w:val="00EA66FC"/>
    <w:rsid w:val="00EA6796"/>
    <w:rsid w:val="00EA6DFA"/>
    <w:rsid w:val="00EA7019"/>
    <w:rsid w:val="00EA7111"/>
    <w:rsid w:val="00EA7697"/>
    <w:rsid w:val="00EA77A8"/>
    <w:rsid w:val="00EA795A"/>
    <w:rsid w:val="00EA7D3E"/>
    <w:rsid w:val="00EB04CF"/>
    <w:rsid w:val="00EB069D"/>
    <w:rsid w:val="00EB0920"/>
    <w:rsid w:val="00EB0937"/>
    <w:rsid w:val="00EB0ABD"/>
    <w:rsid w:val="00EB0AE7"/>
    <w:rsid w:val="00EB0B82"/>
    <w:rsid w:val="00EB0BF8"/>
    <w:rsid w:val="00EB0D00"/>
    <w:rsid w:val="00EB1096"/>
    <w:rsid w:val="00EB1159"/>
    <w:rsid w:val="00EB11A0"/>
    <w:rsid w:val="00EB1282"/>
    <w:rsid w:val="00EB151B"/>
    <w:rsid w:val="00EB1571"/>
    <w:rsid w:val="00EB1AF0"/>
    <w:rsid w:val="00EB27B3"/>
    <w:rsid w:val="00EB29E8"/>
    <w:rsid w:val="00EB2C10"/>
    <w:rsid w:val="00EB2DEE"/>
    <w:rsid w:val="00EB2F89"/>
    <w:rsid w:val="00EB2FD2"/>
    <w:rsid w:val="00EB309E"/>
    <w:rsid w:val="00EB379B"/>
    <w:rsid w:val="00EB39A5"/>
    <w:rsid w:val="00EB3E61"/>
    <w:rsid w:val="00EB3E63"/>
    <w:rsid w:val="00EB3E74"/>
    <w:rsid w:val="00EB3F3C"/>
    <w:rsid w:val="00EB42F0"/>
    <w:rsid w:val="00EB4324"/>
    <w:rsid w:val="00EB44A8"/>
    <w:rsid w:val="00EB4573"/>
    <w:rsid w:val="00EB4DC4"/>
    <w:rsid w:val="00EB523E"/>
    <w:rsid w:val="00EB53BA"/>
    <w:rsid w:val="00EB546D"/>
    <w:rsid w:val="00EB5633"/>
    <w:rsid w:val="00EB5884"/>
    <w:rsid w:val="00EB5966"/>
    <w:rsid w:val="00EB5A04"/>
    <w:rsid w:val="00EB6010"/>
    <w:rsid w:val="00EB6351"/>
    <w:rsid w:val="00EB64F1"/>
    <w:rsid w:val="00EB6819"/>
    <w:rsid w:val="00EB6AD1"/>
    <w:rsid w:val="00EB6C33"/>
    <w:rsid w:val="00EB6C8C"/>
    <w:rsid w:val="00EB71F3"/>
    <w:rsid w:val="00EB747D"/>
    <w:rsid w:val="00EB7619"/>
    <w:rsid w:val="00EB769C"/>
    <w:rsid w:val="00EB7AB7"/>
    <w:rsid w:val="00EB7F73"/>
    <w:rsid w:val="00EC0075"/>
    <w:rsid w:val="00EC0188"/>
    <w:rsid w:val="00EC026C"/>
    <w:rsid w:val="00EC0374"/>
    <w:rsid w:val="00EC037A"/>
    <w:rsid w:val="00EC045D"/>
    <w:rsid w:val="00EC0581"/>
    <w:rsid w:val="00EC09B7"/>
    <w:rsid w:val="00EC0BCB"/>
    <w:rsid w:val="00EC0C41"/>
    <w:rsid w:val="00EC0C99"/>
    <w:rsid w:val="00EC10FD"/>
    <w:rsid w:val="00EC125C"/>
    <w:rsid w:val="00EC12AE"/>
    <w:rsid w:val="00EC14E5"/>
    <w:rsid w:val="00EC1632"/>
    <w:rsid w:val="00EC1776"/>
    <w:rsid w:val="00EC1AA3"/>
    <w:rsid w:val="00EC1B12"/>
    <w:rsid w:val="00EC1CAC"/>
    <w:rsid w:val="00EC1D43"/>
    <w:rsid w:val="00EC1F62"/>
    <w:rsid w:val="00EC224B"/>
    <w:rsid w:val="00EC23F0"/>
    <w:rsid w:val="00EC2635"/>
    <w:rsid w:val="00EC28F3"/>
    <w:rsid w:val="00EC2FEA"/>
    <w:rsid w:val="00EC3084"/>
    <w:rsid w:val="00EC338C"/>
    <w:rsid w:val="00EC38B4"/>
    <w:rsid w:val="00EC3BD0"/>
    <w:rsid w:val="00EC3CAF"/>
    <w:rsid w:val="00EC3D3B"/>
    <w:rsid w:val="00EC3DB4"/>
    <w:rsid w:val="00EC3DC7"/>
    <w:rsid w:val="00EC419B"/>
    <w:rsid w:val="00EC457A"/>
    <w:rsid w:val="00EC4CDA"/>
    <w:rsid w:val="00EC4E3C"/>
    <w:rsid w:val="00EC4ED6"/>
    <w:rsid w:val="00EC5016"/>
    <w:rsid w:val="00EC549F"/>
    <w:rsid w:val="00EC59D8"/>
    <w:rsid w:val="00EC5A0F"/>
    <w:rsid w:val="00EC6246"/>
    <w:rsid w:val="00EC62AA"/>
    <w:rsid w:val="00EC630E"/>
    <w:rsid w:val="00EC6376"/>
    <w:rsid w:val="00EC65DF"/>
    <w:rsid w:val="00EC65FA"/>
    <w:rsid w:val="00EC682E"/>
    <w:rsid w:val="00EC68B4"/>
    <w:rsid w:val="00EC6AF5"/>
    <w:rsid w:val="00EC6D70"/>
    <w:rsid w:val="00EC6E23"/>
    <w:rsid w:val="00EC707E"/>
    <w:rsid w:val="00EC7391"/>
    <w:rsid w:val="00EC7616"/>
    <w:rsid w:val="00EC76E7"/>
    <w:rsid w:val="00EC7B4B"/>
    <w:rsid w:val="00ED0028"/>
    <w:rsid w:val="00ED00B4"/>
    <w:rsid w:val="00ED00F6"/>
    <w:rsid w:val="00ED0387"/>
    <w:rsid w:val="00ED0578"/>
    <w:rsid w:val="00ED0870"/>
    <w:rsid w:val="00ED088E"/>
    <w:rsid w:val="00ED0928"/>
    <w:rsid w:val="00ED0CB4"/>
    <w:rsid w:val="00ED0CBD"/>
    <w:rsid w:val="00ED0D36"/>
    <w:rsid w:val="00ED0F64"/>
    <w:rsid w:val="00ED141A"/>
    <w:rsid w:val="00ED148A"/>
    <w:rsid w:val="00ED179B"/>
    <w:rsid w:val="00ED1BA8"/>
    <w:rsid w:val="00ED2195"/>
    <w:rsid w:val="00ED21DB"/>
    <w:rsid w:val="00ED232B"/>
    <w:rsid w:val="00ED2477"/>
    <w:rsid w:val="00ED263D"/>
    <w:rsid w:val="00ED2A95"/>
    <w:rsid w:val="00ED2BE0"/>
    <w:rsid w:val="00ED2BF7"/>
    <w:rsid w:val="00ED31F9"/>
    <w:rsid w:val="00ED341D"/>
    <w:rsid w:val="00ED342B"/>
    <w:rsid w:val="00ED3C9F"/>
    <w:rsid w:val="00ED3D0E"/>
    <w:rsid w:val="00ED3D9B"/>
    <w:rsid w:val="00ED3DC0"/>
    <w:rsid w:val="00ED3E21"/>
    <w:rsid w:val="00ED3E7C"/>
    <w:rsid w:val="00ED4478"/>
    <w:rsid w:val="00ED492C"/>
    <w:rsid w:val="00ED4BB7"/>
    <w:rsid w:val="00ED51B1"/>
    <w:rsid w:val="00ED52E2"/>
    <w:rsid w:val="00ED5332"/>
    <w:rsid w:val="00ED562C"/>
    <w:rsid w:val="00ED5D7B"/>
    <w:rsid w:val="00ED6094"/>
    <w:rsid w:val="00ED616B"/>
    <w:rsid w:val="00ED623D"/>
    <w:rsid w:val="00ED6710"/>
    <w:rsid w:val="00ED67E1"/>
    <w:rsid w:val="00ED69B9"/>
    <w:rsid w:val="00ED707C"/>
    <w:rsid w:val="00ED70B9"/>
    <w:rsid w:val="00ED711B"/>
    <w:rsid w:val="00ED733A"/>
    <w:rsid w:val="00ED75C0"/>
    <w:rsid w:val="00ED787F"/>
    <w:rsid w:val="00ED7AEA"/>
    <w:rsid w:val="00EE04EC"/>
    <w:rsid w:val="00EE05CE"/>
    <w:rsid w:val="00EE0773"/>
    <w:rsid w:val="00EE0875"/>
    <w:rsid w:val="00EE0B93"/>
    <w:rsid w:val="00EE13B0"/>
    <w:rsid w:val="00EE13FF"/>
    <w:rsid w:val="00EE1600"/>
    <w:rsid w:val="00EE182A"/>
    <w:rsid w:val="00EE1E36"/>
    <w:rsid w:val="00EE229C"/>
    <w:rsid w:val="00EE2792"/>
    <w:rsid w:val="00EE2A5F"/>
    <w:rsid w:val="00EE2C06"/>
    <w:rsid w:val="00EE2D95"/>
    <w:rsid w:val="00EE2DBC"/>
    <w:rsid w:val="00EE2E68"/>
    <w:rsid w:val="00EE2E95"/>
    <w:rsid w:val="00EE2EC1"/>
    <w:rsid w:val="00EE2F0A"/>
    <w:rsid w:val="00EE3036"/>
    <w:rsid w:val="00EE319C"/>
    <w:rsid w:val="00EE31CC"/>
    <w:rsid w:val="00EE3435"/>
    <w:rsid w:val="00EE357D"/>
    <w:rsid w:val="00EE359D"/>
    <w:rsid w:val="00EE3607"/>
    <w:rsid w:val="00EE3900"/>
    <w:rsid w:val="00EE3B03"/>
    <w:rsid w:val="00EE3D8A"/>
    <w:rsid w:val="00EE436C"/>
    <w:rsid w:val="00EE43A3"/>
    <w:rsid w:val="00EE4474"/>
    <w:rsid w:val="00EE480A"/>
    <w:rsid w:val="00EE48AC"/>
    <w:rsid w:val="00EE4972"/>
    <w:rsid w:val="00EE4AE7"/>
    <w:rsid w:val="00EE4E50"/>
    <w:rsid w:val="00EE4ED1"/>
    <w:rsid w:val="00EE51D9"/>
    <w:rsid w:val="00EE5242"/>
    <w:rsid w:val="00EE5394"/>
    <w:rsid w:val="00EE5519"/>
    <w:rsid w:val="00EE5718"/>
    <w:rsid w:val="00EE595B"/>
    <w:rsid w:val="00EE59B1"/>
    <w:rsid w:val="00EE59E7"/>
    <w:rsid w:val="00EE5A2E"/>
    <w:rsid w:val="00EE5BFF"/>
    <w:rsid w:val="00EE5C9E"/>
    <w:rsid w:val="00EE6079"/>
    <w:rsid w:val="00EE6085"/>
    <w:rsid w:val="00EE635A"/>
    <w:rsid w:val="00EE63C5"/>
    <w:rsid w:val="00EE667B"/>
    <w:rsid w:val="00EE672B"/>
    <w:rsid w:val="00EE6B00"/>
    <w:rsid w:val="00EE6C9F"/>
    <w:rsid w:val="00EE6CE7"/>
    <w:rsid w:val="00EE6EC8"/>
    <w:rsid w:val="00EE73B7"/>
    <w:rsid w:val="00EE74EE"/>
    <w:rsid w:val="00EE7CA9"/>
    <w:rsid w:val="00EE7E88"/>
    <w:rsid w:val="00EF054F"/>
    <w:rsid w:val="00EF0679"/>
    <w:rsid w:val="00EF0807"/>
    <w:rsid w:val="00EF0BD0"/>
    <w:rsid w:val="00EF12E3"/>
    <w:rsid w:val="00EF13F8"/>
    <w:rsid w:val="00EF146F"/>
    <w:rsid w:val="00EF1484"/>
    <w:rsid w:val="00EF158E"/>
    <w:rsid w:val="00EF16DB"/>
    <w:rsid w:val="00EF16FD"/>
    <w:rsid w:val="00EF1B13"/>
    <w:rsid w:val="00EF1BFB"/>
    <w:rsid w:val="00EF2173"/>
    <w:rsid w:val="00EF218D"/>
    <w:rsid w:val="00EF2454"/>
    <w:rsid w:val="00EF2456"/>
    <w:rsid w:val="00EF2561"/>
    <w:rsid w:val="00EF2628"/>
    <w:rsid w:val="00EF2731"/>
    <w:rsid w:val="00EF2C3A"/>
    <w:rsid w:val="00EF2DC9"/>
    <w:rsid w:val="00EF3008"/>
    <w:rsid w:val="00EF30B8"/>
    <w:rsid w:val="00EF3153"/>
    <w:rsid w:val="00EF35D5"/>
    <w:rsid w:val="00EF3827"/>
    <w:rsid w:val="00EF3B53"/>
    <w:rsid w:val="00EF3CCF"/>
    <w:rsid w:val="00EF3CDC"/>
    <w:rsid w:val="00EF3FBF"/>
    <w:rsid w:val="00EF41CE"/>
    <w:rsid w:val="00EF41EC"/>
    <w:rsid w:val="00EF4421"/>
    <w:rsid w:val="00EF49A0"/>
    <w:rsid w:val="00EF4A04"/>
    <w:rsid w:val="00EF5677"/>
    <w:rsid w:val="00EF56B0"/>
    <w:rsid w:val="00EF5709"/>
    <w:rsid w:val="00EF5999"/>
    <w:rsid w:val="00EF5B4A"/>
    <w:rsid w:val="00EF5C49"/>
    <w:rsid w:val="00EF5C4B"/>
    <w:rsid w:val="00EF5CBA"/>
    <w:rsid w:val="00EF5D79"/>
    <w:rsid w:val="00EF5DF9"/>
    <w:rsid w:val="00EF66D8"/>
    <w:rsid w:val="00EF6A7C"/>
    <w:rsid w:val="00EF6B35"/>
    <w:rsid w:val="00EF6BDC"/>
    <w:rsid w:val="00EF6C12"/>
    <w:rsid w:val="00EF7028"/>
    <w:rsid w:val="00EF74F5"/>
    <w:rsid w:val="00EF7C50"/>
    <w:rsid w:val="00EF7F32"/>
    <w:rsid w:val="00F002A7"/>
    <w:rsid w:val="00F0044C"/>
    <w:rsid w:val="00F006D9"/>
    <w:rsid w:val="00F0085A"/>
    <w:rsid w:val="00F00ABE"/>
    <w:rsid w:val="00F00B04"/>
    <w:rsid w:val="00F00CED"/>
    <w:rsid w:val="00F00F22"/>
    <w:rsid w:val="00F00FC5"/>
    <w:rsid w:val="00F01804"/>
    <w:rsid w:val="00F01896"/>
    <w:rsid w:val="00F019DA"/>
    <w:rsid w:val="00F01B00"/>
    <w:rsid w:val="00F01BE4"/>
    <w:rsid w:val="00F01FAF"/>
    <w:rsid w:val="00F02091"/>
    <w:rsid w:val="00F022DC"/>
    <w:rsid w:val="00F02303"/>
    <w:rsid w:val="00F023BD"/>
    <w:rsid w:val="00F02646"/>
    <w:rsid w:val="00F02748"/>
    <w:rsid w:val="00F02771"/>
    <w:rsid w:val="00F02BAB"/>
    <w:rsid w:val="00F02F09"/>
    <w:rsid w:val="00F03014"/>
    <w:rsid w:val="00F0304E"/>
    <w:rsid w:val="00F030D2"/>
    <w:rsid w:val="00F0311A"/>
    <w:rsid w:val="00F034C1"/>
    <w:rsid w:val="00F0366D"/>
    <w:rsid w:val="00F0387E"/>
    <w:rsid w:val="00F0399C"/>
    <w:rsid w:val="00F03BF1"/>
    <w:rsid w:val="00F03C7B"/>
    <w:rsid w:val="00F03CBC"/>
    <w:rsid w:val="00F03F45"/>
    <w:rsid w:val="00F040ED"/>
    <w:rsid w:val="00F04193"/>
    <w:rsid w:val="00F04224"/>
    <w:rsid w:val="00F0429C"/>
    <w:rsid w:val="00F04333"/>
    <w:rsid w:val="00F04B2D"/>
    <w:rsid w:val="00F04B73"/>
    <w:rsid w:val="00F04EC0"/>
    <w:rsid w:val="00F04F86"/>
    <w:rsid w:val="00F05211"/>
    <w:rsid w:val="00F05311"/>
    <w:rsid w:val="00F055E8"/>
    <w:rsid w:val="00F05646"/>
    <w:rsid w:val="00F05961"/>
    <w:rsid w:val="00F06A24"/>
    <w:rsid w:val="00F06AAF"/>
    <w:rsid w:val="00F06B08"/>
    <w:rsid w:val="00F06D91"/>
    <w:rsid w:val="00F06DBD"/>
    <w:rsid w:val="00F072D9"/>
    <w:rsid w:val="00F074ED"/>
    <w:rsid w:val="00F07815"/>
    <w:rsid w:val="00F079FE"/>
    <w:rsid w:val="00F07A49"/>
    <w:rsid w:val="00F07B2F"/>
    <w:rsid w:val="00F07BA8"/>
    <w:rsid w:val="00F07DF0"/>
    <w:rsid w:val="00F102EA"/>
    <w:rsid w:val="00F1036D"/>
    <w:rsid w:val="00F10430"/>
    <w:rsid w:val="00F104B0"/>
    <w:rsid w:val="00F104D5"/>
    <w:rsid w:val="00F1066E"/>
    <w:rsid w:val="00F106A3"/>
    <w:rsid w:val="00F106D9"/>
    <w:rsid w:val="00F10705"/>
    <w:rsid w:val="00F108D4"/>
    <w:rsid w:val="00F10924"/>
    <w:rsid w:val="00F1094B"/>
    <w:rsid w:val="00F10966"/>
    <w:rsid w:val="00F10C56"/>
    <w:rsid w:val="00F10D22"/>
    <w:rsid w:val="00F10E03"/>
    <w:rsid w:val="00F10E13"/>
    <w:rsid w:val="00F10FB5"/>
    <w:rsid w:val="00F11129"/>
    <w:rsid w:val="00F1127D"/>
    <w:rsid w:val="00F113F1"/>
    <w:rsid w:val="00F115CF"/>
    <w:rsid w:val="00F11606"/>
    <w:rsid w:val="00F1173E"/>
    <w:rsid w:val="00F11896"/>
    <w:rsid w:val="00F11F0B"/>
    <w:rsid w:val="00F12533"/>
    <w:rsid w:val="00F1264D"/>
    <w:rsid w:val="00F127F6"/>
    <w:rsid w:val="00F128EA"/>
    <w:rsid w:val="00F129ED"/>
    <w:rsid w:val="00F12B12"/>
    <w:rsid w:val="00F13156"/>
    <w:rsid w:val="00F13EF7"/>
    <w:rsid w:val="00F13FD5"/>
    <w:rsid w:val="00F141F3"/>
    <w:rsid w:val="00F1456E"/>
    <w:rsid w:val="00F146F9"/>
    <w:rsid w:val="00F148F8"/>
    <w:rsid w:val="00F14F20"/>
    <w:rsid w:val="00F14FF2"/>
    <w:rsid w:val="00F150B8"/>
    <w:rsid w:val="00F15323"/>
    <w:rsid w:val="00F15589"/>
    <w:rsid w:val="00F15811"/>
    <w:rsid w:val="00F15A55"/>
    <w:rsid w:val="00F15B19"/>
    <w:rsid w:val="00F15BD8"/>
    <w:rsid w:val="00F15C8A"/>
    <w:rsid w:val="00F15D8E"/>
    <w:rsid w:val="00F16050"/>
    <w:rsid w:val="00F161E9"/>
    <w:rsid w:val="00F1623A"/>
    <w:rsid w:val="00F165F8"/>
    <w:rsid w:val="00F167CB"/>
    <w:rsid w:val="00F16DB7"/>
    <w:rsid w:val="00F16DBE"/>
    <w:rsid w:val="00F16DCE"/>
    <w:rsid w:val="00F170A7"/>
    <w:rsid w:val="00F17626"/>
    <w:rsid w:val="00F17B03"/>
    <w:rsid w:val="00F17F5C"/>
    <w:rsid w:val="00F200E8"/>
    <w:rsid w:val="00F20157"/>
    <w:rsid w:val="00F20293"/>
    <w:rsid w:val="00F20CCF"/>
    <w:rsid w:val="00F20D27"/>
    <w:rsid w:val="00F20E05"/>
    <w:rsid w:val="00F2104B"/>
    <w:rsid w:val="00F2169B"/>
    <w:rsid w:val="00F21964"/>
    <w:rsid w:val="00F21B6F"/>
    <w:rsid w:val="00F21C7F"/>
    <w:rsid w:val="00F22064"/>
    <w:rsid w:val="00F220D5"/>
    <w:rsid w:val="00F2251F"/>
    <w:rsid w:val="00F226C1"/>
    <w:rsid w:val="00F22B4C"/>
    <w:rsid w:val="00F22CE8"/>
    <w:rsid w:val="00F22EF3"/>
    <w:rsid w:val="00F23533"/>
    <w:rsid w:val="00F236E3"/>
    <w:rsid w:val="00F23886"/>
    <w:rsid w:val="00F23A05"/>
    <w:rsid w:val="00F23B8D"/>
    <w:rsid w:val="00F23C0C"/>
    <w:rsid w:val="00F23CBB"/>
    <w:rsid w:val="00F23E3F"/>
    <w:rsid w:val="00F23E61"/>
    <w:rsid w:val="00F24094"/>
    <w:rsid w:val="00F240DB"/>
    <w:rsid w:val="00F24599"/>
    <w:rsid w:val="00F246F6"/>
    <w:rsid w:val="00F247C6"/>
    <w:rsid w:val="00F24B07"/>
    <w:rsid w:val="00F24E69"/>
    <w:rsid w:val="00F2531F"/>
    <w:rsid w:val="00F2546C"/>
    <w:rsid w:val="00F2557A"/>
    <w:rsid w:val="00F2574E"/>
    <w:rsid w:val="00F25863"/>
    <w:rsid w:val="00F259C5"/>
    <w:rsid w:val="00F259E3"/>
    <w:rsid w:val="00F25D94"/>
    <w:rsid w:val="00F25D96"/>
    <w:rsid w:val="00F25DA6"/>
    <w:rsid w:val="00F25ECB"/>
    <w:rsid w:val="00F25ECC"/>
    <w:rsid w:val="00F2636B"/>
    <w:rsid w:val="00F2645A"/>
    <w:rsid w:val="00F2660A"/>
    <w:rsid w:val="00F266EF"/>
    <w:rsid w:val="00F26A7E"/>
    <w:rsid w:val="00F26B89"/>
    <w:rsid w:val="00F26D66"/>
    <w:rsid w:val="00F26F05"/>
    <w:rsid w:val="00F26FCE"/>
    <w:rsid w:val="00F2735A"/>
    <w:rsid w:val="00F27FDF"/>
    <w:rsid w:val="00F30507"/>
    <w:rsid w:val="00F30AD4"/>
    <w:rsid w:val="00F30BE9"/>
    <w:rsid w:val="00F30DB2"/>
    <w:rsid w:val="00F315EA"/>
    <w:rsid w:val="00F3174F"/>
    <w:rsid w:val="00F31BE8"/>
    <w:rsid w:val="00F320D4"/>
    <w:rsid w:val="00F3218A"/>
    <w:rsid w:val="00F3232E"/>
    <w:rsid w:val="00F324E6"/>
    <w:rsid w:val="00F32615"/>
    <w:rsid w:val="00F32A54"/>
    <w:rsid w:val="00F32BE0"/>
    <w:rsid w:val="00F32F27"/>
    <w:rsid w:val="00F3312E"/>
    <w:rsid w:val="00F3352F"/>
    <w:rsid w:val="00F3373A"/>
    <w:rsid w:val="00F33941"/>
    <w:rsid w:val="00F339AA"/>
    <w:rsid w:val="00F33B6F"/>
    <w:rsid w:val="00F33FB0"/>
    <w:rsid w:val="00F33FDC"/>
    <w:rsid w:val="00F34205"/>
    <w:rsid w:val="00F342E4"/>
    <w:rsid w:val="00F34757"/>
    <w:rsid w:val="00F348BA"/>
    <w:rsid w:val="00F34D85"/>
    <w:rsid w:val="00F34DF3"/>
    <w:rsid w:val="00F34EE6"/>
    <w:rsid w:val="00F34F26"/>
    <w:rsid w:val="00F34F37"/>
    <w:rsid w:val="00F3507F"/>
    <w:rsid w:val="00F35455"/>
    <w:rsid w:val="00F356B4"/>
    <w:rsid w:val="00F356DA"/>
    <w:rsid w:val="00F35B23"/>
    <w:rsid w:val="00F35B77"/>
    <w:rsid w:val="00F360A5"/>
    <w:rsid w:val="00F36BC1"/>
    <w:rsid w:val="00F36D01"/>
    <w:rsid w:val="00F370AB"/>
    <w:rsid w:val="00F370DA"/>
    <w:rsid w:val="00F372B5"/>
    <w:rsid w:val="00F373FA"/>
    <w:rsid w:val="00F3747E"/>
    <w:rsid w:val="00F37504"/>
    <w:rsid w:val="00F376FA"/>
    <w:rsid w:val="00F37930"/>
    <w:rsid w:val="00F37A76"/>
    <w:rsid w:val="00F37AEF"/>
    <w:rsid w:val="00F37BA3"/>
    <w:rsid w:val="00F37C09"/>
    <w:rsid w:val="00F4015C"/>
    <w:rsid w:val="00F4024E"/>
    <w:rsid w:val="00F4030E"/>
    <w:rsid w:val="00F4046B"/>
    <w:rsid w:val="00F40B52"/>
    <w:rsid w:val="00F40B5D"/>
    <w:rsid w:val="00F40CC5"/>
    <w:rsid w:val="00F411AA"/>
    <w:rsid w:val="00F4125B"/>
    <w:rsid w:val="00F415C8"/>
    <w:rsid w:val="00F4168D"/>
    <w:rsid w:val="00F41812"/>
    <w:rsid w:val="00F4188E"/>
    <w:rsid w:val="00F418A2"/>
    <w:rsid w:val="00F41D20"/>
    <w:rsid w:val="00F41D24"/>
    <w:rsid w:val="00F41DD6"/>
    <w:rsid w:val="00F41E08"/>
    <w:rsid w:val="00F42204"/>
    <w:rsid w:val="00F42782"/>
    <w:rsid w:val="00F42954"/>
    <w:rsid w:val="00F42B9F"/>
    <w:rsid w:val="00F42C01"/>
    <w:rsid w:val="00F42C39"/>
    <w:rsid w:val="00F431EE"/>
    <w:rsid w:val="00F432AD"/>
    <w:rsid w:val="00F4334A"/>
    <w:rsid w:val="00F43575"/>
    <w:rsid w:val="00F43C21"/>
    <w:rsid w:val="00F43E41"/>
    <w:rsid w:val="00F442A5"/>
    <w:rsid w:val="00F445CA"/>
    <w:rsid w:val="00F446D4"/>
    <w:rsid w:val="00F44831"/>
    <w:rsid w:val="00F44909"/>
    <w:rsid w:val="00F4494B"/>
    <w:rsid w:val="00F44A83"/>
    <w:rsid w:val="00F44BB8"/>
    <w:rsid w:val="00F44D7A"/>
    <w:rsid w:val="00F451DE"/>
    <w:rsid w:val="00F456EC"/>
    <w:rsid w:val="00F45A4C"/>
    <w:rsid w:val="00F45B15"/>
    <w:rsid w:val="00F46136"/>
    <w:rsid w:val="00F468E0"/>
    <w:rsid w:val="00F468FF"/>
    <w:rsid w:val="00F46943"/>
    <w:rsid w:val="00F46C2C"/>
    <w:rsid w:val="00F46C80"/>
    <w:rsid w:val="00F46D63"/>
    <w:rsid w:val="00F46DE3"/>
    <w:rsid w:val="00F46FA1"/>
    <w:rsid w:val="00F471F0"/>
    <w:rsid w:val="00F473EF"/>
    <w:rsid w:val="00F47459"/>
    <w:rsid w:val="00F474F3"/>
    <w:rsid w:val="00F4754E"/>
    <w:rsid w:val="00F4787A"/>
    <w:rsid w:val="00F47A0C"/>
    <w:rsid w:val="00F47B1C"/>
    <w:rsid w:val="00F47B88"/>
    <w:rsid w:val="00F5015F"/>
    <w:rsid w:val="00F5029B"/>
    <w:rsid w:val="00F50461"/>
    <w:rsid w:val="00F50968"/>
    <w:rsid w:val="00F50C2C"/>
    <w:rsid w:val="00F50E12"/>
    <w:rsid w:val="00F50FEA"/>
    <w:rsid w:val="00F5106F"/>
    <w:rsid w:val="00F51264"/>
    <w:rsid w:val="00F51292"/>
    <w:rsid w:val="00F518BB"/>
    <w:rsid w:val="00F51B84"/>
    <w:rsid w:val="00F51BE4"/>
    <w:rsid w:val="00F51E3C"/>
    <w:rsid w:val="00F520B2"/>
    <w:rsid w:val="00F52294"/>
    <w:rsid w:val="00F52673"/>
    <w:rsid w:val="00F526BD"/>
    <w:rsid w:val="00F52EA4"/>
    <w:rsid w:val="00F5315E"/>
    <w:rsid w:val="00F53241"/>
    <w:rsid w:val="00F537CC"/>
    <w:rsid w:val="00F53800"/>
    <w:rsid w:val="00F53AD7"/>
    <w:rsid w:val="00F53C6B"/>
    <w:rsid w:val="00F53E12"/>
    <w:rsid w:val="00F54003"/>
    <w:rsid w:val="00F54273"/>
    <w:rsid w:val="00F54296"/>
    <w:rsid w:val="00F547C1"/>
    <w:rsid w:val="00F54854"/>
    <w:rsid w:val="00F5487A"/>
    <w:rsid w:val="00F548C9"/>
    <w:rsid w:val="00F54A75"/>
    <w:rsid w:val="00F54B3C"/>
    <w:rsid w:val="00F54D9D"/>
    <w:rsid w:val="00F55407"/>
    <w:rsid w:val="00F554A8"/>
    <w:rsid w:val="00F559C2"/>
    <w:rsid w:val="00F55A2E"/>
    <w:rsid w:val="00F56109"/>
    <w:rsid w:val="00F56324"/>
    <w:rsid w:val="00F5667C"/>
    <w:rsid w:val="00F5669F"/>
    <w:rsid w:val="00F56A07"/>
    <w:rsid w:val="00F56BB4"/>
    <w:rsid w:val="00F56ECC"/>
    <w:rsid w:val="00F56F95"/>
    <w:rsid w:val="00F57049"/>
    <w:rsid w:val="00F5731F"/>
    <w:rsid w:val="00F57392"/>
    <w:rsid w:val="00F574C7"/>
    <w:rsid w:val="00F57A68"/>
    <w:rsid w:val="00F57DD1"/>
    <w:rsid w:val="00F6003A"/>
    <w:rsid w:val="00F6032A"/>
    <w:rsid w:val="00F60593"/>
    <w:rsid w:val="00F607B3"/>
    <w:rsid w:val="00F60920"/>
    <w:rsid w:val="00F609ED"/>
    <w:rsid w:val="00F60A7A"/>
    <w:rsid w:val="00F60A84"/>
    <w:rsid w:val="00F60B84"/>
    <w:rsid w:val="00F60C79"/>
    <w:rsid w:val="00F60DE2"/>
    <w:rsid w:val="00F60DE3"/>
    <w:rsid w:val="00F60E66"/>
    <w:rsid w:val="00F611AE"/>
    <w:rsid w:val="00F611D2"/>
    <w:rsid w:val="00F6130E"/>
    <w:rsid w:val="00F6168A"/>
    <w:rsid w:val="00F61DB3"/>
    <w:rsid w:val="00F61ECC"/>
    <w:rsid w:val="00F61FBE"/>
    <w:rsid w:val="00F61FD0"/>
    <w:rsid w:val="00F62004"/>
    <w:rsid w:val="00F620EB"/>
    <w:rsid w:val="00F62241"/>
    <w:rsid w:val="00F62C20"/>
    <w:rsid w:val="00F63078"/>
    <w:rsid w:val="00F6323F"/>
    <w:rsid w:val="00F63526"/>
    <w:rsid w:val="00F63630"/>
    <w:rsid w:val="00F63944"/>
    <w:rsid w:val="00F639D5"/>
    <w:rsid w:val="00F63BD9"/>
    <w:rsid w:val="00F64863"/>
    <w:rsid w:val="00F649F2"/>
    <w:rsid w:val="00F64AC5"/>
    <w:rsid w:val="00F64D08"/>
    <w:rsid w:val="00F64EB1"/>
    <w:rsid w:val="00F6505E"/>
    <w:rsid w:val="00F6537F"/>
    <w:rsid w:val="00F654CB"/>
    <w:rsid w:val="00F655B1"/>
    <w:rsid w:val="00F657A2"/>
    <w:rsid w:val="00F657B2"/>
    <w:rsid w:val="00F65A8F"/>
    <w:rsid w:val="00F65AC6"/>
    <w:rsid w:val="00F65B17"/>
    <w:rsid w:val="00F65BC6"/>
    <w:rsid w:val="00F65E1D"/>
    <w:rsid w:val="00F65E1E"/>
    <w:rsid w:val="00F66019"/>
    <w:rsid w:val="00F66394"/>
    <w:rsid w:val="00F6645C"/>
    <w:rsid w:val="00F66564"/>
    <w:rsid w:val="00F66591"/>
    <w:rsid w:val="00F666AA"/>
    <w:rsid w:val="00F671CB"/>
    <w:rsid w:val="00F6746F"/>
    <w:rsid w:val="00F6755B"/>
    <w:rsid w:val="00F67607"/>
    <w:rsid w:val="00F6768E"/>
    <w:rsid w:val="00F676AA"/>
    <w:rsid w:val="00F67836"/>
    <w:rsid w:val="00F67B7E"/>
    <w:rsid w:val="00F67C13"/>
    <w:rsid w:val="00F67DD8"/>
    <w:rsid w:val="00F70026"/>
    <w:rsid w:val="00F700E7"/>
    <w:rsid w:val="00F7056D"/>
    <w:rsid w:val="00F70608"/>
    <w:rsid w:val="00F708A8"/>
    <w:rsid w:val="00F709C0"/>
    <w:rsid w:val="00F7120B"/>
    <w:rsid w:val="00F71448"/>
    <w:rsid w:val="00F715DA"/>
    <w:rsid w:val="00F716D4"/>
    <w:rsid w:val="00F71990"/>
    <w:rsid w:val="00F71A1E"/>
    <w:rsid w:val="00F71FC5"/>
    <w:rsid w:val="00F71FE1"/>
    <w:rsid w:val="00F720AD"/>
    <w:rsid w:val="00F722DF"/>
    <w:rsid w:val="00F7250D"/>
    <w:rsid w:val="00F72861"/>
    <w:rsid w:val="00F7299A"/>
    <w:rsid w:val="00F72AD6"/>
    <w:rsid w:val="00F72D7D"/>
    <w:rsid w:val="00F72F52"/>
    <w:rsid w:val="00F730B9"/>
    <w:rsid w:val="00F738D2"/>
    <w:rsid w:val="00F73A1E"/>
    <w:rsid w:val="00F73AFB"/>
    <w:rsid w:val="00F73E14"/>
    <w:rsid w:val="00F73FFB"/>
    <w:rsid w:val="00F7404C"/>
    <w:rsid w:val="00F74194"/>
    <w:rsid w:val="00F746B9"/>
    <w:rsid w:val="00F746CE"/>
    <w:rsid w:val="00F74BCB"/>
    <w:rsid w:val="00F74C92"/>
    <w:rsid w:val="00F74D85"/>
    <w:rsid w:val="00F75356"/>
    <w:rsid w:val="00F753E9"/>
    <w:rsid w:val="00F7540D"/>
    <w:rsid w:val="00F75A4C"/>
    <w:rsid w:val="00F75F83"/>
    <w:rsid w:val="00F7607C"/>
    <w:rsid w:val="00F760A6"/>
    <w:rsid w:val="00F768C8"/>
    <w:rsid w:val="00F76B94"/>
    <w:rsid w:val="00F76BB0"/>
    <w:rsid w:val="00F76C02"/>
    <w:rsid w:val="00F76D49"/>
    <w:rsid w:val="00F76F09"/>
    <w:rsid w:val="00F77052"/>
    <w:rsid w:val="00F776D6"/>
    <w:rsid w:val="00F77993"/>
    <w:rsid w:val="00F77BA8"/>
    <w:rsid w:val="00F77D08"/>
    <w:rsid w:val="00F77DF9"/>
    <w:rsid w:val="00F77F85"/>
    <w:rsid w:val="00F77FBA"/>
    <w:rsid w:val="00F800E2"/>
    <w:rsid w:val="00F80419"/>
    <w:rsid w:val="00F80439"/>
    <w:rsid w:val="00F80574"/>
    <w:rsid w:val="00F8065D"/>
    <w:rsid w:val="00F808A4"/>
    <w:rsid w:val="00F808C9"/>
    <w:rsid w:val="00F80B8F"/>
    <w:rsid w:val="00F80CDA"/>
    <w:rsid w:val="00F8106C"/>
    <w:rsid w:val="00F81133"/>
    <w:rsid w:val="00F8173A"/>
    <w:rsid w:val="00F81781"/>
    <w:rsid w:val="00F8180A"/>
    <w:rsid w:val="00F81969"/>
    <w:rsid w:val="00F81BDF"/>
    <w:rsid w:val="00F81D0C"/>
    <w:rsid w:val="00F81ED5"/>
    <w:rsid w:val="00F822D8"/>
    <w:rsid w:val="00F8261A"/>
    <w:rsid w:val="00F82694"/>
    <w:rsid w:val="00F82835"/>
    <w:rsid w:val="00F828AA"/>
    <w:rsid w:val="00F82A1D"/>
    <w:rsid w:val="00F82C62"/>
    <w:rsid w:val="00F82E46"/>
    <w:rsid w:val="00F83030"/>
    <w:rsid w:val="00F8306F"/>
    <w:rsid w:val="00F8320B"/>
    <w:rsid w:val="00F83605"/>
    <w:rsid w:val="00F8377D"/>
    <w:rsid w:val="00F83ACA"/>
    <w:rsid w:val="00F83B1E"/>
    <w:rsid w:val="00F83B77"/>
    <w:rsid w:val="00F83D67"/>
    <w:rsid w:val="00F844A5"/>
    <w:rsid w:val="00F84727"/>
    <w:rsid w:val="00F84833"/>
    <w:rsid w:val="00F84984"/>
    <w:rsid w:val="00F8498C"/>
    <w:rsid w:val="00F84D29"/>
    <w:rsid w:val="00F84DD9"/>
    <w:rsid w:val="00F84F8F"/>
    <w:rsid w:val="00F850C4"/>
    <w:rsid w:val="00F85352"/>
    <w:rsid w:val="00F85429"/>
    <w:rsid w:val="00F8569D"/>
    <w:rsid w:val="00F857D4"/>
    <w:rsid w:val="00F85A0C"/>
    <w:rsid w:val="00F85A6F"/>
    <w:rsid w:val="00F85C8F"/>
    <w:rsid w:val="00F85D74"/>
    <w:rsid w:val="00F85FA5"/>
    <w:rsid w:val="00F85FF4"/>
    <w:rsid w:val="00F8600D"/>
    <w:rsid w:val="00F8615B"/>
    <w:rsid w:val="00F86581"/>
    <w:rsid w:val="00F86A9D"/>
    <w:rsid w:val="00F86AE3"/>
    <w:rsid w:val="00F86CC0"/>
    <w:rsid w:val="00F86F88"/>
    <w:rsid w:val="00F870B7"/>
    <w:rsid w:val="00F873A3"/>
    <w:rsid w:val="00F87482"/>
    <w:rsid w:val="00F876A6"/>
    <w:rsid w:val="00F8775C"/>
    <w:rsid w:val="00F8790B"/>
    <w:rsid w:val="00F87AFD"/>
    <w:rsid w:val="00F87BF5"/>
    <w:rsid w:val="00F87C11"/>
    <w:rsid w:val="00F87C3E"/>
    <w:rsid w:val="00F87C76"/>
    <w:rsid w:val="00F87E1A"/>
    <w:rsid w:val="00F9048A"/>
    <w:rsid w:val="00F9048B"/>
    <w:rsid w:val="00F90D5B"/>
    <w:rsid w:val="00F90ED6"/>
    <w:rsid w:val="00F90EF6"/>
    <w:rsid w:val="00F90FDC"/>
    <w:rsid w:val="00F9137E"/>
    <w:rsid w:val="00F913D8"/>
    <w:rsid w:val="00F913FA"/>
    <w:rsid w:val="00F917E5"/>
    <w:rsid w:val="00F9190B"/>
    <w:rsid w:val="00F91CB6"/>
    <w:rsid w:val="00F92479"/>
    <w:rsid w:val="00F92818"/>
    <w:rsid w:val="00F9290B"/>
    <w:rsid w:val="00F92910"/>
    <w:rsid w:val="00F929DB"/>
    <w:rsid w:val="00F92C5D"/>
    <w:rsid w:val="00F92CC4"/>
    <w:rsid w:val="00F92DC4"/>
    <w:rsid w:val="00F93192"/>
    <w:rsid w:val="00F9333B"/>
    <w:rsid w:val="00F9343A"/>
    <w:rsid w:val="00F93A7D"/>
    <w:rsid w:val="00F93ADD"/>
    <w:rsid w:val="00F93B07"/>
    <w:rsid w:val="00F93C19"/>
    <w:rsid w:val="00F93D36"/>
    <w:rsid w:val="00F93E9C"/>
    <w:rsid w:val="00F93F44"/>
    <w:rsid w:val="00F94296"/>
    <w:rsid w:val="00F9437E"/>
    <w:rsid w:val="00F943BC"/>
    <w:rsid w:val="00F9452B"/>
    <w:rsid w:val="00F94824"/>
    <w:rsid w:val="00F94872"/>
    <w:rsid w:val="00F9488D"/>
    <w:rsid w:val="00F94959"/>
    <w:rsid w:val="00F94AC2"/>
    <w:rsid w:val="00F94B97"/>
    <w:rsid w:val="00F94D5F"/>
    <w:rsid w:val="00F94EBC"/>
    <w:rsid w:val="00F9503F"/>
    <w:rsid w:val="00F95495"/>
    <w:rsid w:val="00F954CD"/>
    <w:rsid w:val="00F9554F"/>
    <w:rsid w:val="00F95713"/>
    <w:rsid w:val="00F958C2"/>
    <w:rsid w:val="00F958DF"/>
    <w:rsid w:val="00F95908"/>
    <w:rsid w:val="00F95B77"/>
    <w:rsid w:val="00F95E10"/>
    <w:rsid w:val="00F95E5B"/>
    <w:rsid w:val="00F961A3"/>
    <w:rsid w:val="00F96575"/>
    <w:rsid w:val="00F96BFB"/>
    <w:rsid w:val="00F96F35"/>
    <w:rsid w:val="00F97325"/>
    <w:rsid w:val="00F97413"/>
    <w:rsid w:val="00F97658"/>
    <w:rsid w:val="00F97B5E"/>
    <w:rsid w:val="00FA0233"/>
    <w:rsid w:val="00FA025B"/>
    <w:rsid w:val="00FA0410"/>
    <w:rsid w:val="00FA0DF0"/>
    <w:rsid w:val="00FA0E90"/>
    <w:rsid w:val="00FA0EC0"/>
    <w:rsid w:val="00FA0EC2"/>
    <w:rsid w:val="00FA0F3A"/>
    <w:rsid w:val="00FA111E"/>
    <w:rsid w:val="00FA14AE"/>
    <w:rsid w:val="00FA1724"/>
    <w:rsid w:val="00FA17E3"/>
    <w:rsid w:val="00FA2055"/>
    <w:rsid w:val="00FA2417"/>
    <w:rsid w:val="00FA26B2"/>
    <w:rsid w:val="00FA275F"/>
    <w:rsid w:val="00FA2D48"/>
    <w:rsid w:val="00FA2D84"/>
    <w:rsid w:val="00FA2FDC"/>
    <w:rsid w:val="00FA2FE8"/>
    <w:rsid w:val="00FA3AB2"/>
    <w:rsid w:val="00FA3B73"/>
    <w:rsid w:val="00FA3C99"/>
    <w:rsid w:val="00FA3E30"/>
    <w:rsid w:val="00FA40F7"/>
    <w:rsid w:val="00FA41DD"/>
    <w:rsid w:val="00FA4978"/>
    <w:rsid w:val="00FA4C11"/>
    <w:rsid w:val="00FA4C70"/>
    <w:rsid w:val="00FA4D39"/>
    <w:rsid w:val="00FA4D70"/>
    <w:rsid w:val="00FA5672"/>
    <w:rsid w:val="00FA5AB0"/>
    <w:rsid w:val="00FA5BA8"/>
    <w:rsid w:val="00FA5FDE"/>
    <w:rsid w:val="00FA620A"/>
    <w:rsid w:val="00FA64D5"/>
    <w:rsid w:val="00FA68D2"/>
    <w:rsid w:val="00FA6A85"/>
    <w:rsid w:val="00FA6A8D"/>
    <w:rsid w:val="00FA6C75"/>
    <w:rsid w:val="00FA6F3A"/>
    <w:rsid w:val="00FA6F59"/>
    <w:rsid w:val="00FA6F7E"/>
    <w:rsid w:val="00FA7216"/>
    <w:rsid w:val="00FA7482"/>
    <w:rsid w:val="00FA76DC"/>
    <w:rsid w:val="00FA7C00"/>
    <w:rsid w:val="00FA7D64"/>
    <w:rsid w:val="00FB019D"/>
    <w:rsid w:val="00FB0297"/>
    <w:rsid w:val="00FB0621"/>
    <w:rsid w:val="00FB0A6B"/>
    <w:rsid w:val="00FB0AA8"/>
    <w:rsid w:val="00FB0AAC"/>
    <w:rsid w:val="00FB0B73"/>
    <w:rsid w:val="00FB0CD8"/>
    <w:rsid w:val="00FB10EB"/>
    <w:rsid w:val="00FB132A"/>
    <w:rsid w:val="00FB1502"/>
    <w:rsid w:val="00FB1570"/>
    <w:rsid w:val="00FB17A1"/>
    <w:rsid w:val="00FB19E6"/>
    <w:rsid w:val="00FB1D66"/>
    <w:rsid w:val="00FB1DDF"/>
    <w:rsid w:val="00FB1F66"/>
    <w:rsid w:val="00FB21BD"/>
    <w:rsid w:val="00FB288F"/>
    <w:rsid w:val="00FB2941"/>
    <w:rsid w:val="00FB2EE2"/>
    <w:rsid w:val="00FB2FB4"/>
    <w:rsid w:val="00FB358E"/>
    <w:rsid w:val="00FB3684"/>
    <w:rsid w:val="00FB36FC"/>
    <w:rsid w:val="00FB37F3"/>
    <w:rsid w:val="00FB3858"/>
    <w:rsid w:val="00FB397B"/>
    <w:rsid w:val="00FB39AA"/>
    <w:rsid w:val="00FB3C3B"/>
    <w:rsid w:val="00FB3D1E"/>
    <w:rsid w:val="00FB3F3F"/>
    <w:rsid w:val="00FB4178"/>
    <w:rsid w:val="00FB4206"/>
    <w:rsid w:val="00FB4246"/>
    <w:rsid w:val="00FB425F"/>
    <w:rsid w:val="00FB4317"/>
    <w:rsid w:val="00FB43A5"/>
    <w:rsid w:val="00FB4570"/>
    <w:rsid w:val="00FB46F0"/>
    <w:rsid w:val="00FB48AC"/>
    <w:rsid w:val="00FB4A38"/>
    <w:rsid w:val="00FB4A57"/>
    <w:rsid w:val="00FB4A5E"/>
    <w:rsid w:val="00FB4B08"/>
    <w:rsid w:val="00FB4C2A"/>
    <w:rsid w:val="00FB4C7E"/>
    <w:rsid w:val="00FB4F3B"/>
    <w:rsid w:val="00FB5121"/>
    <w:rsid w:val="00FB5202"/>
    <w:rsid w:val="00FB5363"/>
    <w:rsid w:val="00FB54A4"/>
    <w:rsid w:val="00FB58A6"/>
    <w:rsid w:val="00FB598F"/>
    <w:rsid w:val="00FB59E3"/>
    <w:rsid w:val="00FB5DE2"/>
    <w:rsid w:val="00FB5DE5"/>
    <w:rsid w:val="00FB620D"/>
    <w:rsid w:val="00FB6315"/>
    <w:rsid w:val="00FB6C38"/>
    <w:rsid w:val="00FB6D2D"/>
    <w:rsid w:val="00FB705A"/>
    <w:rsid w:val="00FB72AD"/>
    <w:rsid w:val="00FB73E6"/>
    <w:rsid w:val="00FB749F"/>
    <w:rsid w:val="00FB769A"/>
    <w:rsid w:val="00FB7939"/>
    <w:rsid w:val="00FB7D4E"/>
    <w:rsid w:val="00FB7D55"/>
    <w:rsid w:val="00FB7D6B"/>
    <w:rsid w:val="00FB7EF2"/>
    <w:rsid w:val="00FC0283"/>
    <w:rsid w:val="00FC0472"/>
    <w:rsid w:val="00FC0A56"/>
    <w:rsid w:val="00FC0B22"/>
    <w:rsid w:val="00FC0CC0"/>
    <w:rsid w:val="00FC0E17"/>
    <w:rsid w:val="00FC1051"/>
    <w:rsid w:val="00FC1433"/>
    <w:rsid w:val="00FC1510"/>
    <w:rsid w:val="00FC1A0F"/>
    <w:rsid w:val="00FC1ACA"/>
    <w:rsid w:val="00FC1BD4"/>
    <w:rsid w:val="00FC1C95"/>
    <w:rsid w:val="00FC1E51"/>
    <w:rsid w:val="00FC1F25"/>
    <w:rsid w:val="00FC1FCD"/>
    <w:rsid w:val="00FC20AF"/>
    <w:rsid w:val="00FC22FB"/>
    <w:rsid w:val="00FC326B"/>
    <w:rsid w:val="00FC3394"/>
    <w:rsid w:val="00FC33B2"/>
    <w:rsid w:val="00FC3DFF"/>
    <w:rsid w:val="00FC3E0B"/>
    <w:rsid w:val="00FC4210"/>
    <w:rsid w:val="00FC4CB6"/>
    <w:rsid w:val="00FC4DA1"/>
    <w:rsid w:val="00FC4DA7"/>
    <w:rsid w:val="00FC4E31"/>
    <w:rsid w:val="00FC4F40"/>
    <w:rsid w:val="00FC4FB4"/>
    <w:rsid w:val="00FC52AD"/>
    <w:rsid w:val="00FC540B"/>
    <w:rsid w:val="00FC55C4"/>
    <w:rsid w:val="00FC580A"/>
    <w:rsid w:val="00FC591C"/>
    <w:rsid w:val="00FC594E"/>
    <w:rsid w:val="00FC5BE1"/>
    <w:rsid w:val="00FC5CF1"/>
    <w:rsid w:val="00FC5DEE"/>
    <w:rsid w:val="00FC5E0A"/>
    <w:rsid w:val="00FC6415"/>
    <w:rsid w:val="00FC64A1"/>
    <w:rsid w:val="00FC6622"/>
    <w:rsid w:val="00FC6894"/>
    <w:rsid w:val="00FC6EB7"/>
    <w:rsid w:val="00FC6EE1"/>
    <w:rsid w:val="00FC6FC2"/>
    <w:rsid w:val="00FC70E4"/>
    <w:rsid w:val="00FC70EE"/>
    <w:rsid w:val="00FC71FE"/>
    <w:rsid w:val="00FC724F"/>
    <w:rsid w:val="00FC77A3"/>
    <w:rsid w:val="00FC77C3"/>
    <w:rsid w:val="00FC78C9"/>
    <w:rsid w:val="00FC78E9"/>
    <w:rsid w:val="00FC7A77"/>
    <w:rsid w:val="00FC7AEC"/>
    <w:rsid w:val="00FC7AF2"/>
    <w:rsid w:val="00FC7D4C"/>
    <w:rsid w:val="00FC7F37"/>
    <w:rsid w:val="00FC7F5F"/>
    <w:rsid w:val="00FD00C5"/>
    <w:rsid w:val="00FD0207"/>
    <w:rsid w:val="00FD02A9"/>
    <w:rsid w:val="00FD0319"/>
    <w:rsid w:val="00FD0493"/>
    <w:rsid w:val="00FD04CC"/>
    <w:rsid w:val="00FD0570"/>
    <w:rsid w:val="00FD057D"/>
    <w:rsid w:val="00FD05F1"/>
    <w:rsid w:val="00FD06A0"/>
    <w:rsid w:val="00FD0854"/>
    <w:rsid w:val="00FD0AD9"/>
    <w:rsid w:val="00FD0AE9"/>
    <w:rsid w:val="00FD0DAF"/>
    <w:rsid w:val="00FD12EE"/>
    <w:rsid w:val="00FD14BA"/>
    <w:rsid w:val="00FD1599"/>
    <w:rsid w:val="00FD16D6"/>
    <w:rsid w:val="00FD1B90"/>
    <w:rsid w:val="00FD239A"/>
    <w:rsid w:val="00FD23F9"/>
    <w:rsid w:val="00FD2476"/>
    <w:rsid w:val="00FD248D"/>
    <w:rsid w:val="00FD29EC"/>
    <w:rsid w:val="00FD2BAB"/>
    <w:rsid w:val="00FD2DA1"/>
    <w:rsid w:val="00FD3062"/>
    <w:rsid w:val="00FD342F"/>
    <w:rsid w:val="00FD358F"/>
    <w:rsid w:val="00FD3782"/>
    <w:rsid w:val="00FD37FA"/>
    <w:rsid w:val="00FD3876"/>
    <w:rsid w:val="00FD3B76"/>
    <w:rsid w:val="00FD3B8D"/>
    <w:rsid w:val="00FD3CDF"/>
    <w:rsid w:val="00FD3DAC"/>
    <w:rsid w:val="00FD409F"/>
    <w:rsid w:val="00FD4816"/>
    <w:rsid w:val="00FD48EE"/>
    <w:rsid w:val="00FD4A77"/>
    <w:rsid w:val="00FD4B40"/>
    <w:rsid w:val="00FD4F9C"/>
    <w:rsid w:val="00FD51D4"/>
    <w:rsid w:val="00FD5601"/>
    <w:rsid w:val="00FD5627"/>
    <w:rsid w:val="00FD56B8"/>
    <w:rsid w:val="00FD57A5"/>
    <w:rsid w:val="00FD5B17"/>
    <w:rsid w:val="00FD5C24"/>
    <w:rsid w:val="00FD5E68"/>
    <w:rsid w:val="00FD6038"/>
    <w:rsid w:val="00FD6051"/>
    <w:rsid w:val="00FD616D"/>
    <w:rsid w:val="00FD62F1"/>
    <w:rsid w:val="00FD6332"/>
    <w:rsid w:val="00FD660A"/>
    <w:rsid w:val="00FD66FE"/>
    <w:rsid w:val="00FD6BFF"/>
    <w:rsid w:val="00FD7169"/>
    <w:rsid w:val="00FD72DA"/>
    <w:rsid w:val="00FD76A4"/>
    <w:rsid w:val="00FD76A6"/>
    <w:rsid w:val="00FD774F"/>
    <w:rsid w:val="00FD77C7"/>
    <w:rsid w:val="00FD78C6"/>
    <w:rsid w:val="00FD7B42"/>
    <w:rsid w:val="00FD7BC6"/>
    <w:rsid w:val="00FD7C6D"/>
    <w:rsid w:val="00FD7E0C"/>
    <w:rsid w:val="00FE0178"/>
    <w:rsid w:val="00FE025D"/>
    <w:rsid w:val="00FE0B9C"/>
    <w:rsid w:val="00FE0C60"/>
    <w:rsid w:val="00FE0D4C"/>
    <w:rsid w:val="00FE0D5C"/>
    <w:rsid w:val="00FE0DDF"/>
    <w:rsid w:val="00FE0E07"/>
    <w:rsid w:val="00FE11DE"/>
    <w:rsid w:val="00FE15E9"/>
    <w:rsid w:val="00FE16CE"/>
    <w:rsid w:val="00FE1719"/>
    <w:rsid w:val="00FE1851"/>
    <w:rsid w:val="00FE18DE"/>
    <w:rsid w:val="00FE190B"/>
    <w:rsid w:val="00FE19D2"/>
    <w:rsid w:val="00FE1C0A"/>
    <w:rsid w:val="00FE226F"/>
    <w:rsid w:val="00FE26FE"/>
    <w:rsid w:val="00FE29D0"/>
    <w:rsid w:val="00FE2DC2"/>
    <w:rsid w:val="00FE2E3F"/>
    <w:rsid w:val="00FE31EC"/>
    <w:rsid w:val="00FE33FA"/>
    <w:rsid w:val="00FE343B"/>
    <w:rsid w:val="00FE3BBB"/>
    <w:rsid w:val="00FE3EC0"/>
    <w:rsid w:val="00FE44ED"/>
    <w:rsid w:val="00FE4684"/>
    <w:rsid w:val="00FE4741"/>
    <w:rsid w:val="00FE5339"/>
    <w:rsid w:val="00FE5716"/>
    <w:rsid w:val="00FE5997"/>
    <w:rsid w:val="00FE5A3E"/>
    <w:rsid w:val="00FE5B3C"/>
    <w:rsid w:val="00FE5C44"/>
    <w:rsid w:val="00FE5ED2"/>
    <w:rsid w:val="00FE6014"/>
    <w:rsid w:val="00FE6293"/>
    <w:rsid w:val="00FE6395"/>
    <w:rsid w:val="00FE64A6"/>
    <w:rsid w:val="00FE6569"/>
    <w:rsid w:val="00FE6724"/>
    <w:rsid w:val="00FE6734"/>
    <w:rsid w:val="00FE676A"/>
    <w:rsid w:val="00FE6C19"/>
    <w:rsid w:val="00FE6F6D"/>
    <w:rsid w:val="00FE7202"/>
    <w:rsid w:val="00FE72C2"/>
    <w:rsid w:val="00FE77AE"/>
    <w:rsid w:val="00FE7862"/>
    <w:rsid w:val="00FE7DA7"/>
    <w:rsid w:val="00FE7E41"/>
    <w:rsid w:val="00FE7F25"/>
    <w:rsid w:val="00FF0195"/>
    <w:rsid w:val="00FF0219"/>
    <w:rsid w:val="00FF0258"/>
    <w:rsid w:val="00FF02F3"/>
    <w:rsid w:val="00FF0353"/>
    <w:rsid w:val="00FF0407"/>
    <w:rsid w:val="00FF09EA"/>
    <w:rsid w:val="00FF0B9C"/>
    <w:rsid w:val="00FF0CEF"/>
    <w:rsid w:val="00FF1321"/>
    <w:rsid w:val="00FF132E"/>
    <w:rsid w:val="00FF13BB"/>
    <w:rsid w:val="00FF1455"/>
    <w:rsid w:val="00FF17B7"/>
    <w:rsid w:val="00FF17E1"/>
    <w:rsid w:val="00FF1916"/>
    <w:rsid w:val="00FF1ECF"/>
    <w:rsid w:val="00FF2018"/>
    <w:rsid w:val="00FF212D"/>
    <w:rsid w:val="00FF21A0"/>
    <w:rsid w:val="00FF2270"/>
    <w:rsid w:val="00FF2442"/>
    <w:rsid w:val="00FF2565"/>
    <w:rsid w:val="00FF25F5"/>
    <w:rsid w:val="00FF277B"/>
    <w:rsid w:val="00FF2C32"/>
    <w:rsid w:val="00FF2F19"/>
    <w:rsid w:val="00FF2FE8"/>
    <w:rsid w:val="00FF31DF"/>
    <w:rsid w:val="00FF31F5"/>
    <w:rsid w:val="00FF3295"/>
    <w:rsid w:val="00FF32ED"/>
    <w:rsid w:val="00FF34CE"/>
    <w:rsid w:val="00FF369B"/>
    <w:rsid w:val="00FF3C5B"/>
    <w:rsid w:val="00FF4496"/>
    <w:rsid w:val="00FF4510"/>
    <w:rsid w:val="00FF5144"/>
    <w:rsid w:val="00FF51AC"/>
    <w:rsid w:val="00FF5258"/>
    <w:rsid w:val="00FF537D"/>
    <w:rsid w:val="00FF5722"/>
    <w:rsid w:val="00FF5763"/>
    <w:rsid w:val="00FF5B0A"/>
    <w:rsid w:val="00FF5C8A"/>
    <w:rsid w:val="00FF5CA0"/>
    <w:rsid w:val="00FF5CDE"/>
    <w:rsid w:val="00FF61F4"/>
    <w:rsid w:val="00FF6865"/>
    <w:rsid w:val="00FF6AE5"/>
    <w:rsid w:val="00FF6B94"/>
    <w:rsid w:val="00FF6CC6"/>
    <w:rsid w:val="00FF6D51"/>
    <w:rsid w:val="00FF6FC9"/>
    <w:rsid w:val="00FF70B0"/>
    <w:rsid w:val="00FF766E"/>
    <w:rsid w:val="00FF76CC"/>
    <w:rsid w:val="00FF76F9"/>
    <w:rsid w:val="00FF7B0A"/>
    <w:rsid w:val="00FF7BFC"/>
    <w:rsid w:val="00FF7DE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AA492FD"/>
  <w15:docId w15:val="{3C944BDF-58A9-424E-A472-7CEAC436D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es-CO" w:eastAsia="es-CO"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0" w:qFormat="1"/>
    <w:lsdException w:name="heading 5" w:locked="1" w:uiPriority="0" w:qFormat="1"/>
    <w:lsdException w:name="heading 6" w:locked="1" w:uiPriority="0" w:qFormat="1"/>
    <w:lsdException w:name="heading 7" w:locked="1" w:uiPriority="0" w:unhideWhenUsed="1" w:qFormat="1"/>
    <w:lsdException w:name="heading 8" w:locked="1" w:uiPriority="0" w:unhideWhenUsed="1" w:qFormat="1"/>
    <w:lsdException w:name="heading 9" w:locked="1" w:uiPriority="0" w:unhideWhenUsed="1" w:qFormat="1"/>
    <w:lsdException w:name="index 1" w:semiHidden="1" w:uiPriority="0"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lsdException w:name="toc 2" w:locked="1" w:uiPriority="39" w:unhideWhenUsed="1"/>
    <w:lsdException w:name="toc 3" w:locked="1" w:uiPriority="39" w:unhideWhenUsed="1"/>
    <w:lsdException w:name="toc 4" w:locked="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locked="1" w:uiPriority="0" w:unhideWhenUsed="1"/>
    <w:lsdException w:name="annotation text" w:semiHidden="1" w:unhideWhenUsed="1" w:qFormat="1"/>
    <w:lsdException w:name="header" w:semiHidden="1" w:unhideWhenUsed="1"/>
    <w:lsdException w:name="footer" w:semiHidden="1" w:unhideWhenUsed="1"/>
    <w:lsdException w:name="index heading" w:semiHidden="1" w:uiPriority="0" w:unhideWhenUsed="1"/>
    <w:lsdException w:name="caption" w:locked="1" w:uiPriority="0" w:unhideWhenUsed="1" w:qFormat="1"/>
    <w:lsdException w:name="table of figures" w:locked="1" w:unhideWhenUsed="1"/>
    <w:lsdException w:name="envelope address" w:semiHidden="1" w:unhideWhenUsed="1"/>
    <w:lsdException w:name="envelope return" w:semiHidden="1" w:unhideWhenUsed="1"/>
    <w:lsdException w:name="footnote reference" w:locked="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locked="1" w:unhideWhenUsed="1"/>
    <w:lsdException w:name="FollowedHyperlink" w:semiHidden="1" w:uiPriority="0" w:unhideWhenUsed="1"/>
    <w:lsdException w:name="Strong" w:locked="1" w:uiPriority="22"/>
    <w:lsdException w:name="Emphasis" w:locked="1"/>
    <w:lsdException w:name="Document Map" w:semiHidden="1" w:uiPriority="0"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locked="1"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iPriority="0"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iPriority="0"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lsdException w:name="Intense Quote"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0"/>
    <w:lsdException w:name="Subtle Reference" w:uiPriority="0"/>
    <w:lsdException w:name="Intense Reference" w:uiPriority="0"/>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31B"/>
    <w:pPr>
      <w:spacing w:line="360" w:lineRule="auto"/>
      <w:jc w:val="both"/>
    </w:pPr>
    <w:rPr>
      <w:sz w:val="24"/>
      <w:szCs w:val="24"/>
      <w:lang w:val="es-ES" w:eastAsia="es-ES"/>
    </w:rPr>
  </w:style>
  <w:style w:type="paragraph" w:styleId="Ttulo1">
    <w:name w:val="heading 1"/>
    <w:basedOn w:val="Normal"/>
    <w:next w:val="Normal"/>
    <w:link w:val="Ttulo1Car"/>
    <w:autoRedefine/>
    <w:uiPriority w:val="9"/>
    <w:qFormat/>
    <w:rsid w:val="008610D9"/>
    <w:pPr>
      <w:keepNext/>
      <w:numPr>
        <w:numId w:val="5"/>
      </w:numPr>
      <w:spacing w:before="240" w:after="120"/>
      <w:jc w:val="center"/>
      <w:outlineLvl w:val="0"/>
    </w:pPr>
    <w:rPr>
      <w:b/>
      <w:bCs/>
      <w:caps/>
      <w:kern w:val="32"/>
      <w:szCs w:val="32"/>
    </w:rPr>
  </w:style>
  <w:style w:type="paragraph" w:styleId="Ttulo2">
    <w:name w:val="heading 2"/>
    <w:basedOn w:val="Normal"/>
    <w:next w:val="Normal"/>
    <w:link w:val="Ttulo2Car"/>
    <w:autoRedefine/>
    <w:uiPriority w:val="9"/>
    <w:qFormat/>
    <w:rsid w:val="00CF5F5F"/>
    <w:pPr>
      <w:keepNext/>
      <w:numPr>
        <w:ilvl w:val="1"/>
        <w:numId w:val="5"/>
      </w:numPr>
      <w:spacing w:before="240" w:after="120"/>
      <w:outlineLvl w:val="1"/>
    </w:pPr>
    <w:rPr>
      <w:b/>
      <w:bCs/>
      <w:i/>
      <w:iCs/>
      <w:szCs w:val="28"/>
      <w:lang w:val="es-CO"/>
    </w:rPr>
  </w:style>
  <w:style w:type="paragraph" w:styleId="Ttulo3">
    <w:name w:val="heading 3"/>
    <w:basedOn w:val="Normal"/>
    <w:next w:val="Normal"/>
    <w:link w:val="Ttulo3Car"/>
    <w:uiPriority w:val="9"/>
    <w:qFormat/>
    <w:rsid w:val="0094779C"/>
    <w:pPr>
      <w:keepNext/>
      <w:numPr>
        <w:ilvl w:val="2"/>
        <w:numId w:val="5"/>
      </w:numPr>
      <w:spacing w:before="240" w:after="60"/>
      <w:ind w:left="641" w:hanging="357"/>
      <w:outlineLvl w:val="2"/>
    </w:pPr>
    <w:rPr>
      <w:bCs/>
      <w:i/>
      <w:szCs w:val="26"/>
    </w:rPr>
  </w:style>
  <w:style w:type="paragraph" w:styleId="Ttulo4">
    <w:name w:val="heading 4"/>
    <w:basedOn w:val="Normal"/>
    <w:next w:val="Normal"/>
    <w:link w:val="Ttulo4Car"/>
    <w:qFormat/>
    <w:rsid w:val="00134179"/>
    <w:pPr>
      <w:keepNext/>
      <w:numPr>
        <w:ilvl w:val="3"/>
        <w:numId w:val="1"/>
      </w:numPr>
      <w:spacing w:before="240" w:after="60"/>
      <w:jc w:val="left"/>
      <w:outlineLvl w:val="3"/>
    </w:pPr>
    <w:rPr>
      <w:b/>
      <w:bCs/>
      <w:sz w:val="20"/>
      <w:szCs w:val="28"/>
    </w:rPr>
  </w:style>
  <w:style w:type="paragraph" w:styleId="Ttulo5">
    <w:name w:val="heading 5"/>
    <w:basedOn w:val="Normal"/>
    <w:next w:val="Normal"/>
    <w:link w:val="Ttulo5Car"/>
    <w:qFormat/>
    <w:rsid w:val="00AA7BDE"/>
    <w:pPr>
      <w:numPr>
        <w:ilvl w:val="4"/>
        <w:numId w:val="1"/>
      </w:numPr>
      <w:spacing w:before="240" w:after="60"/>
      <w:outlineLvl w:val="4"/>
    </w:pPr>
    <w:rPr>
      <w:b/>
      <w:bCs/>
      <w:i/>
      <w:iCs/>
      <w:sz w:val="26"/>
      <w:szCs w:val="26"/>
    </w:rPr>
  </w:style>
  <w:style w:type="paragraph" w:styleId="Ttulo6">
    <w:name w:val="heading 6"/>
    <w:basedOn w:val="Normal"/>
    <w:next w:val="Normal"/>
    <w:link w:val="Ttulo6Car"/>
    <w:qFormat/>
    <w:rsid w:val="00AA7BDE"/>
    <w:pPr>
      <w:numPr>
        <w:ilvl w:val="5"/>
        <w:numId w:val="1"/>
      </w:numPr>
      <w:spacing w:before="240" w:after="60"/>
      <w:outlineLvl w:val="5"/>
    </w:pPr>
    <w:rPr>
      <w:b/>
      <w:bCs/>
      <w:szCs w:val="22"/>
    </w:rPr>
  </w:style>
  <w:style w:type="paragraph" w:styleId="Ttulo7">
    <w:name w:val="heading 7"/>
    <w:basedOn w:val="Normal"/>
    <w:next w:val="Normal"/>
    <w:link w:val="Ttulo7Car"/>
    <w:qFormat/>
    <w:rsid w:val="00AA7BDE"/>
    <w:pPr>
      <w:numPr>
        <w:ilvl w:val="6"/>
        <w:numId w:val="1"/>
      </w:numPr>
      <w:spacing w:before="240" w:after="60"/>
      <w:outlineLvl w:val="6"/>
    </w:pPr>
  </w:style>
  <w:style w:type="paragraph" w:styleId="Ttulo8">
    <w:name w:val="heading 8"/>
    <w:basedOn w:val="Normal"/>
    <w:next w:val="Normal"/>
    <w:link w:val="Ttulo8Car"/>
    <w:qFormat/>
    <w:rsid w:val="00AA7BDE"/>
    <w:pPr>
      <w:numPr>
        <w:ilvl w:val="7"/>
        <w:numId w:val="1"/>
      </w:numPr>
      <w:spacing w:before="240" w:after="60"/>
      <w:outlineLvl w:val="7"/>
    </w:pPr>
    <w:rPr>
      <w:i/>
      <w:iCs/>
    </w:rPr>
  </w:style>
  <w:style w:type="paragraph" w:styleId="Ttulo9">
    <w:name w:val="heading 9"/>
    <w:basedOn w:val="Normal"/>
    <w:next w:val="Normal"/>
    <w:link w:val="Ttulo9Car"/>
    <w:qFormat/>
    <w:rsid w:val="00AA7BDE"/>
    <w:pPr>
      <w:numPr>
        <w:ilvl w:val="8"/>
        <w:numId w:val="1"/>
      </w:numPr>
      <w:spacing w:before="240" w:after="60"/>
      <w:outlineLvl w:val="8"/>
    </w:pPr>
    <w:rPr>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locked/>
    <w:rsid w:val="008610D9"/>
    <w:rPr>
      <w:b/>
      <w:bCs/>
      <w:caps/>
      <w:kern w:val="32"/>
      <w:sz w:val="24"/>
      <w:szCs w:val="32"/>
      <w:lang w:val="es-ES" w:eastAsia="es-ES"/>
    </w:rPr>
  </w:style>
  <w:style w:type="character" w:customStyle="1" w:styleId="Ttulo2Car">
    <w:name w:val="Título 2 Car"/>
    <w:basedOn w:val="Fuentedeprrafopredeter"/>
    <w:link w:val="Ttulo2"/>
    <w:uiPriority w:val="9"/>
    <w:locked/>
    <w:rsid w:val="00CF5F5F"/>
    <w:rPr>
      <w:b/>
      <w:bCs/>
      <w:i/>
      <w:iCs/>
      <w:sz w:val="24"/>
      <w:szCs w:val="28"/>
      <w:lang w:eastAsia="es-ES"/>
    </w:rPr>
  </w:style>
  <w:style w:type="character" w:customStyle="1" w:styleId="Ttulo3Car">
    <w:name w:val="Título 3 Car"/>
    <w:basedOn w:val="Fuentedeprrafopredeter"/>
    <w:link w:val="Ttulo3"/>
    <w:uiPriority w:val="9"/>
    <w:locked/>
    <w:rsid w:val="0094779C"/>
    <w:rPr>
      <w:bCs/>
      <w:i/>
      <w:sz w:val="24"/>
      <w:szCs w:val="26"/>
      <w:lang w:val="es-ES" w:eastAsia="es-ES"/>
    </w:rPr>
  </w:style>
  <w:style w:type="character" w:customStyle="1" w:styleId="Ttulo4Car">
    <w:name w:val="Título 4 Car"/>
    <w:basedOn w:val="Fuentedeprrafopredeter"/>
    <w:link w:val="Ttulo4"/>
    <w:locked/>
    <w:rsid w:val="00134179"/>
    <w:rPr>
      <w:rFonts w:ascii="Arial" w:hAnsi="Arial"/>
      <w:b/>
      <w:bCs/>
      <w:sz w:val="20"/>
      <w:szCs w:val="28"/>
      <w:lang w:val="es-ES" w:eastAsia="es-ES"/>
    </w:rPr>
  </w:style>
  <w:style w:type="character" w:customStyle="1" w:styleId="Ttulo5Car">
    <w:name w:val="Título 5 Car"/>
    <w:basedOn w:val="Fuentedeprrafopredeter"/>
    <w:link w:val="Ttulo5"/>
    <w:locked/>
    <w:rsid w:val="000320C1"/>
    <w:rPr>
      <w:rFonts w:ascii="Arial" w:hAnsi="Arial"/>
      <w:b/>
      <w:bCs/>
      <w:i/>
      <w:iCs/>
      <w:sz w:val="26"/>
      <w:szCs w:val="26"/>
      <w:lang w:val="es-ES" w:eastAsia="es-ES"/>
    </w:rPr>
  </w:style>
  <w:style w:type="character" w:customStyle="1" w:styleId="Ttulo6Car">
    <w:name w:val="Título 6 Car"/>
    <w:basedOn w:val="Fuentedeprrafopredeter"/>
    <w:link w:val="Ttulo6"/>
    <w:locked/>
    <w:rsid w:val="000320C1"/>
    <w:rPr>
      <w:b/>
      <w:bCs/>
      <w:sz w:val="24"/>
      <w:lang w:val="es-ES" w:eastAsia="es-ES"/>
    </w:rPr>
  </w:style>
  <w:style w:type="character" w:customStyle="1" w:styleId="Ttulo7Car">
    <w:name w:val="Título 7 Car"/>
    <w:basedOn w:val="Fuentedeprrafopredeter"/>
    <w:link w:val="Ttulo7"/>
    <w:locked/>
    <w:rsid w:val="000320C1"/>
    <w:rPr>
      <w:sz w:val="24"/>
      <w:szCs w:val="24"/>
      <w:lang w:val="es-ES" w:eastAsia="es-ES"/>
    </w:rPr>
  </w:style>
  <w:style w:type="character" w:customStyle="1" w:styleId="Ttulo8Car">
    <w:name w:val="Título 8 Car"/>
    <w:basedOn w:val="Fuentedeprrafopredeter"/>
    <w:link w:val="Ttulo8"/>
    <w:locked/>
    <w:rsid w:val="000320C1"/>
    <w:rPr>
      <w:i/>
      <w:iCs/>
      <w:sz w:val="24"/>
      <w:szCs w:val="24"/>
      <w:lang w:val="es-ES" w:eastAsia="es-ES"/>
    </w:rPr>
  </w:style>
  <w:style w:type="character" w:customStyle="1" w:styleId="Ttulo9Car">
    <w:name w:val="Título 9 Car"/>
    <w:basedOn w:val="Fuentedeprrafopredeter"/>
    <w:link w:val="Ttulo9"/>
    <w:locked/>
    <w:rsid w:val="000320C1"/>
    <w:rPr>
      <w:rFonts w:ascii="Arial" w:hAnsi="Arial"/>
      <w:sz w:val="24"/>
      <w:lang w:val="es-ES" w:eastAsia="es-ES"/>
    </w:rPr>
  </w:style>
  <w:style w:type="table" w:styleId="Tablaconcuadrcula">
    <w:name w:val="Table Grid"/>
    <w:basedOn w:val="Tablanormal"/>
    <w:rsid w:val="00182A03"/>
    <w:pPr>
      <w:jc w:val="both"/>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1">
    <w:name w:val="toc 1"/>
    <w:basedOn w:val="Normal"/>
    <w:next w:val="Normal"/>
    <w:autoRedefine/>
    <w:uiPriority w:val="39"/>
    <w:rsid w:val="00090C5B"/>
    <w:pPr>
      <w:spacing w:before="360" w:after="360"/>
      <w:jc w:val="left"/>
    </w:pPr>
    <w:rPr>
      <w:b/>
      <w:bCs/>
      <w:caps/>
      <w:szCs w:val="22"/>
      <w:u w:val="single"/>
    </w:rPr>
  </w:style>
  <w:style w:type="paragraph" w:styleId="TDC3">
    <w:name w:val="toc 3"/>
    <w:basedOn w:val="Normal"/>
    <w:next w:val="Normal"/>
    <w:autoRedefine/>
    <w:uiPriority w:val="39"/>
    <w:rsid w:val="00090C5B"/>
    <w:pPr>
      <w:jc w:val="left"/>
    </w:pPr>
    <w:rPr>
      <w:smallCaps/>
      <w:szCs w:val="22"/>
    </w:rPr>
  </w:style>
  <w:style w:type="paragraph" w:styleId="TDC2">
    <w:name w:val="toc 2"/>
    <w:basedOn w:val="Normal"/>
    <w:next w:val="Normal"/>
    <w:autoRedefine/>
    <w:uiPriority w:val="39"/>
    <w:rsid w:val="00090C5B"/>
    <w:pPr>
      <w:jc w:val="left"/>
    </w:pPr>
    <w:rPr>
      <w:b/>
      <w:bCs/>
      <w:smallCaps/>
      <w:szCs w:val="22"/>
    </w:rPr>
  </w:style>
  <w:style w:type="paragraph" w:styleId="Tabladeilustraciones">
    <w:name w:val="table of figures"/>
    <w:basedOn w:val="Normal"/>
    <w:next w:val="Normal"/>
    <w:uiPriority w:val="99"/>
    <w:rsid w:val="00035139"/>
  </w:style>
  <w:style w:type="table" w:styleId="Tablaconcuadrcula8">
    <w:name w:val="Table Grid 8"/>
    <w:basedOn w:val="Tablanormal"/>
    <w:uiPriority w:val="99"/>
    <w:rsid w:val="0020512D"/>
    <w:pPr>
      <w:spacing w:line="360" w:lineRule="auto"/>
      <w:jc w:val="both"/>
    </w:pPr>
    <w:rPr>
      <w:sz w:val="20"/>
      <w:szCs w:val="20"/>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paragraph" w:styleId="TDC4">
    <w:name w:val="toc 4"/>
    <w:basedOn w:val="Normal"/>
    <w:next w:val="Normal"/>
    <w:autoRedefine/>
    <w:uiPriority w:val="39"/>
    <w:rsid w:val="00090C5B"/>
    <w:pPr>
      <w:jc w:val="left"/>
    </w:pPr>
    <w:rPr>
      <w:szCs w:val="22"/>
    </w:rPr>
  </w:style>
  <w:style w:type="table" w:customStyle="1" w:styleId="Cuadrculamedia3-nfasis11">
    <w:name w:val="Cuadrícula media 3 - Énfasis 11"/>
    <w:rsid w:val="000320C1"/>
    <w:rPr>
      <w:rFonts w:ascii="Arial" w:hAnsi="Arial"/>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CE8DC"/>
    </w:tcPr>
  </w:style>
  <w:style w:type="table" w:customStyle="1" w:styleId="Sombreadoclaro-nfasis11">
    <w:name w:val="Sombreado claro - Énfasis 11"/>
    <w:rsid w:val="000320C1"/>
    <w:rPr>
      <w:rFonts w:ascii="Arial" w:hAnsi="Arial"/>
      <w:color w:val="527D55"/>
      <w:sz w:val="20"/>
      <w:szCs w:val="20"/>
    </w:rPr>
    <w:tblPr>
      <w:tblStyleRowBandSize w:val="1"/>
      <w:tblStyleColBandSize w:val="1"/>
      <w:tblInd w:w="0" w:type="dxa"/>
      <w:tblBorders>
        <w:top w:val="single" w:sz="8" w:space="0" w:color="72A376"/>
        <w:bottom w:val="single" w:sz="8" w:space="0" w:color="72A376"/>
      </w:tblBorders>
      <w:tblCellMar>
        <w:top w:w="0" w:type="dxa"/>
        <w:left w:w="108" w:type="dxa"/>
        <w:bottom w:w="0" w:type="dxa"/>
        <w:right w:w="108" w:type="dxa"/>
      </w:tblCellMar>
    </w:tblPr>
  </w:style>
  <w:style w:type="paragraph" w:styleId="Descripcin">
    <w:name w:val="caption"/>
    <w:aliases w:val="Tablas Label"/>
    <w:basedOn w:val="Normal"/>
    <w:next w:val="Normal"/>
    <w:link w:val="DescripcinCar"/>
    <w:qFormat/>
    <w:rsid w:val="007024C9"/>
    <w:pPr>
      <w:jc w:val="center"/>
    </w:pPr>
    <w:rPr>
      <w:caps/>
      <w:sz w:val="20"/>
      <w:szCs w:val="18"/>
      <w:lang w:val="es-CO"/>
    </w:rPr>
  </w:style>
  <w:style w:type="table" w:customStyle="1" w:styleId="Sombreadomedio1-nfasis11">
    <w:name w:val="Sombreado medio 1 - Énfasis 11"/>
    <w:rsid w:val="000320C1"/>
    <w:rPr>
      <w:rFonts w:ascii="Arial" w:hAnsi="Arial"/>
      <w:sz w:val="20"/>
      <w:szCs w:val="20"/>
    </w:rPr>
    <w:tblPr>
      <w:tblStyleRowBandSize w:val="1"/>
      <w:tblStyleColBandSize w:val="1"/>
      <w:tblInd w:w="0" w:type="dxa"/>
      <w:tblBorders>
        <w:top w:val="single" w:sz="8" w:space="0" w:color="95BA98"/>
        <w:left w:val="single" w:sz="8" w:space="0" w:color="95BA98"/>
        <w:bottom w:val="single" w:sz="8" w:space="0" w:color="95BA98"/>
        <w:right w:val="single" w:sz="8" w:space="0" w:color="95BA98"/>
        <w:insideH w:val="single" w:sz="8" w:space="0" w:color="95BA98"/>
      </w:tblBorders>
      <w:tblCellMar>
        <w:top w:w="0" w:type="dxa"/>
        <w:left w:w="108" w:type="dxa"/>
        <w:bottom w:w="0" w:type="dxa"/>
        <w:right w:w="108" w:type="dxa"/>
      </w:tblCellMar>
    </w:tblPr>
  </w:style>
  <w:style w:type="table" w:customStyle="1" w:styleId="Sombreadoclaro-nfasis31">
    <w:name w:val="Sombreado claro - Énfasis 31"/>
    <w:rsid w:val="000320C1"/>
    <w:rPr>
      <w:rFonts w:ascii="Arial" w:hAnsi="Arial"/>
      <w:color w:val="66A6B8"/>
      <w:sz w:val="20"/>
      <w:szCs w:val="20"/>
    </w:rPr>
    <w:tblPr>
      <w:tblStyleRowBandSize w:val="1"/>
      <w:tblStyleColBandSize w:val="1"/>
      <w:tblInd w:w="0" w:type="dxa"/>
      <w:tblBorders>
        <w:top w:val="single" w:sz="8" w:space="0" w:color="A8CDD7"/>
        <w:bottom w:val="single" w:sz="8" w:space="0" w:color="A8CDD7"/>
      </w:tblBorders>
      <w:tblCellMar>
        <w:top w:w="0" w:type="dxa"/>
        <w:left w:w="108" w:type="dxa"/>
        <w:bottom w:w="0" w:type="dxa"/>
        <w:right w:w="108" w:type="dxa"/>
      </w:tblCellMar>
    </w:tblPr>
  </w:style>
  <w:style w:type="table" w:customStyle="1" w:styleId="Listaoscura-nfasis11">
    <w:name w:val="Lista oscura - Énfasis 11"/>
    <w:rsid w:val="000320C1"/>
    <w:rPr>
      <w:rFonts w:ascii="Arial" w:hAnsi="Arial"/>
      <w:color w:val="FFFFFF"/>
      <w:sz w:val="20"/>
      <w:szCs w:val="20"/>
    </w:rPr>
    <w:tblPr>
      <w:tblStyleRowBandSize w:val="1"/>
      <w:tblStyleColBandSize w:val="1"/>
      <w:tblInd w:w="0" w:type="dxa"/>
      <w:tblCellMar>
        <w:top w:w="0" w:type="dxa"/>
        <w:left w:w="108" w:type="dxa"/>
        <w:bottom w:w="0" w:type="dxa"/>
        <w:right w:w="108" w:type="dxa"/>
      </w:tblCellMar>
    </w:tblPr>
    <w:tcPr>
      <w:shd w:val="clear" w:color="auto" w:fill="72A376"/>
    </w:tcPr>
  </w:style>
  <w:style w:type="table" w:customStyle="1" w:styleId="Sombreadomedio2-nfasis11">
    <w:name w:val="Sombreado medio 2 - Énfasis 11"/>
    <w:rsid w:val="000320C1"/>
    <w:rPr>
      <w:rFonts w:ascii="Arial" w:hAnsi="Arial"/>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style>
  <w:style w:type="table" w:customStyle="1" w:styleId="Sombreadomedio2-nfasis12">
    <w:name w:val="Sombreado medio 2 - Énfasis 12"/>
    <w:rsid w:val="000320C1"/>
    <w:rPr>
      <w:rFonts w:ascii="Arial" w:hAnsi="Arial"/>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style>
  <w:style w:type="table" w:styleId="Cuadrculamedia3-nfasis1">
    <w:name w:val="Medium Grid 3 Accent 1"/>
    <w:basedOn w:val="Tablanormal"/>
    <w:uiPriority w:val="69"/>
    <w:rsid w:val="000320C1"/>
    <w:rPr>
      <w:rFonts w:ascii="Arial" w:hAnsi="Arial"/>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CE8DC"/>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72A376"/>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72A376"/>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72A376"/>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72A376"/>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B8D1BA"/>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8D1BA"/>
      </w:tcPr>
    </w:tblStylePr>
  </w:style>
  <w:style w:type="paragraph" w:styleId="Prrafodelista">
    <w:name w:val="List Paragraph"/>
    <w:basedOn w:val="Normal"/>
    <w:link w:val="PrrafodelistaCar"/>
    <w:uiPriority w:val="34"/>
    <w:qFormat/>
    <w:rsid w:val="00530983"/>
    <w:pPr>
      <w:numPr>
        <w:numId w:val="2"/>
      </w:numPr>
    </w:pPr>
    <w:rPr>
      <w:szCs w:val="22"/>
      <w:lang w:val="es-CO" w:eastAsia="en-US"/>
    </w:rPr>
  </w:style>
  <w:style w:type="paragraph" w:styleId="Revisin">
    <w:name w:val="Revision"/>
    <w:hidden/>
    <w:uiPriority w:val="99"/>
    <w:semiHidden/>
    <w:rsid w:val="000320C1"/>
    <w:rPr>
      <w:rFonts w:ascii="Arial" w:hAnsi="Arial" w:cs="Arial"/>
      <w:sz w:val="20"/>
      <w:szCs w:val="20"/>
      <w:lang w:eastAsia="en-US"/>
    </w:rPr>
  </w:style>
  <w:style w:type="table" w:styleId="Listaclara-nfasis3">
    <w:name w:val="Light List Accent 3"/>
    <w:basedOn w:val="Tablanormal"/>
    <w:uiPriority w:val="99"/>
    <w:rsid w:val="00904C84"/>
    <w:rPr>
      <w:sz w:val="20"/>
      <w:szCs w:val="2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Times New Roman"/>
        <w:b/>
        <w:bCs/>
        <w:color w:val="FFFFFF"/>
      </w:rPr>
      <w:tblPr/>
      <w:tcPr>
        <w:shd w:val="clear" w:color="auto" w:fill="9BBB59"/>
      </w:tcPr>
    </w:tblStylePr>
    <w:tblStylePr w:type="lastRow">
      <w:pPr>
        <w:spacing w:before="0" w:after="0"/>
      </w:pPr>
      <w:rPr>
        <w:rFonts w:cs="Times New Roman"/>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tcBorders>
      </w:tcPr>
    </w:tblStylePr>
  </w:style>
  <w:style w:type="table" w:styleId="Cuadrculamedia3-nfasis3">
    <w:name w:val="Medium Grid 3 Accent 3"/>
    <w:basedOn w:val="Tablanormal"/>
    <w:uiPriority w:val="99"/>
    <w:rsid w:val="00395602"/>
    <w:rPr>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numbering" w:customStyle="1" w:styleId="Estilo1">
    <w:name w:val="Estilo1"/>
    <w:uiPriority w:val="99"/>
    <w:rsid w:val="008B2801"/>
    <w:pPr>
      <w:numPr>
        <w:numId w:val="3"/>
      </w:numPr>
    </w:pPr>
  </w:style>
  <w:style w:type="numbering" w:customStyle="1" w:styleId="Estilo2">
    <w:name w:val="Estilo2"/>
    <w:uiPriority w:val="99"/>
    <w:rsid w:val="008B2801"/>
    <w:pPr>
      <w:numPr>
        <w:numId w:val="4"/>
      </w:numPr>
    </w:pPr>
  </w:style>
  <w:style w:type="table" w:styleId="Cuadrculamedia2-nfasis1">
    <w:name w:val="Medium Grid 2 Accent 1"/>
    <w:basedOn w:val="Tablanormal"/>
    <w:uiPriority w:val="68"/>
    <w:rsid w:val="001A46FB"/>
    <w:rPr>
      <w:rFonts w:ascii="Arial" w:hAnsi="Arial"/>
      <w:color w:val="000000"/>
      <w:sz w:val="20"/>
      <w:szCs w:val="20"/>
    </w:rPr>
    <w:tblPr>
      <w:tblStyleRowBandSize w:val="1"/>
      <w:tblStyleColBandSize w:val="1"/>
      <w:tblBorders>
        <w:top w:val="single" w:sz="8" w:space="0" w:color="72A376"/>
        <w:left w:val="single" w:sz="8" w:space="0" w:color="72A376"/>
        <w:bottom w:val="single" w:sz="8" w:space="0" w:color="72A376"/>
        <w:right w:val="single" w:sz="8" w:space="0" w:color="72A376"/>
        <w:insideH w:val="single" w:sz="8" w:space="0" w:color="72A376"/>
        <w:insideV w:val="single" w:sz="8" w:space="0" w:color="72A376"/>
      </w:tblBorders>
    </w:tblPr>
    <w:tcPr>
      <w:shd w:val="clear" w:color="auto" w:fill="DCE8DC"/>
    </w:tcPr>
    <w:tblStylePr w:type="firstRow">
      <w:rPr>
        <w:b/>
        <w:bCs/>
        <w:color w:val="000000"/>
      </w:rPr>
      <w:tblPr/>
      <w:tcPr>
        <w:shd w:val="clear" w:color="auto" w:fill="F1F6F1"/>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2ECE3"/>
      </w:tcPr>
    </w:tblStylePr>
    <w:tblStylePr w:type="band1Vert">
      <w:tblPr/>
      <w:tcPr>
        <w:shd w:val="clear" w:color="auto" w:fill="B8D1BA"/>
      </w:tcPr>
    </w:tblStylePr>
    <w:tblStylePr w:type="band1Horz">
      <w:tblPr/>
      <w:tcPr>
        <w:tcBorders>
          <w:insideH w:val="single" w:sz="6" w:space="0" w:color="72A376"/>
          <w:insideV w:val="single" w:sz="6" w:space="0" w:color="72A376"/>
        </w:tcBorders>
        <w:shd w:val="clear" w:color="auto" w:fill="B8D1BA"/>
      </w:tcPr>
    </w:tblStylePr>
    <w:tblStylePr w:type="nwCell">
      <w:tblPr/>
      <w:tcPr>
        <w:shd w:val="clear" w:color="auto" w:fill="FFFFFF"/>
      </w:tcPr>
    </w:tblStylePr>
  </w:style>
  <w:style w:type="character" w:customStyle="1" w:styleId="PrrafodelistaCar">
    <w:name w:val="Párrafo de lista Car"/>
    <w:basedOn w:val="Fuentedeprrafopredeter"/>
    <w:link w:val="Prrafodelista"/>
    <w:uiPriority w:val="34"/>
    <w:rsid w:val="00530983"/>
    <w:rPr>
      <w:rFonts w:ascii="Arial" w:hAnsi="Arial"/>
      <w:sz w:val="24"/>
      <w:lang w:eastAsia="en-US"/>
    </w:rPr>
  </w:style>
  <w:style w:type="table" w:customStyle="1" w:styleId="Tablaconcuadrcula1">
    <w:name w:val="Tabla con cuadrícula1"/>
    <w:uiPriority w:val="99"/>
    <w:rsid w:val="004A6E6C"/>
    <w:rPr>
      <w:rFonts w:ascii="Calibri" w:hAnsi="Calibri"/>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Cuadrculamedia2-nfasis3">
    <w:name w:val="Medium Grid 2 Accent 3"/>
    <w:basedOn w:val="Tablanormal"/>
    <w:uiPriority w:val="68"/>
    <w:rsid w:val="004A6E6C"/>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Cuadrculavistosa-nfasis3">
    <w:name w:val="Colorful Grid Accent 3"/>
    <w:basedOn w:val="Tablanormal"/>
    <w:uiPriority w:val="73"/>
    <w:rsid w:val="004A6E6C"/>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uadrculamedia1-nfasis3">
    <w:name w:val="Medium Grid 1 Accent 3"/>
    <w:basedOn w:val="Tablanormal"/>
    <w:uiPriority w:val="67"/>
    <w:rsid w:val="004A6E6C"/>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character" w:styleId="Textodelmarcadordeposicin">
    <w:name w:val="Placeholder Text"/>
    <w:basedOn w:val="Fuentedeprrafopredeter"/>
    <w:uiPriority w:val="99"/>
    <w:semiHidden/>
    <w:rsid w:val="004A6E6C"/>
    <w:rPr>
      <w:color w:val="808080"/>
    </w:rPr>
  </w:style>
  <w:style w:type="character" w:customStyle="1" w:styleId="DescripcinCar">
    <w:name w:val="Descripción Car"/>
    <w:aliases w:val="Tablas Label Car"/>
    <w:link w:val="Descripcin"/>
    <w:locked/>
    <w:rsid w:val="007024C9"/>
    <w:rPr>
      <w:caps/>
      <w:sz w:val="20"/>
      <w:szCs w:val="18"/>
      <w:lang w:eastAsia="es-ES"/>
    </w:rPr>
  </w:style>
  <w:style w:type="table" w:styleId="Sombreadovistoso-nfasis2">
    <w:name w:val="Colorful Shading Accent 2"/>
    <w:basedOn w:val="Tablanormal"/>
    <w:uiPriority w:val="71"/>
    <w:rsid w:val="00C747CD"/>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Listaclara-nfasis1">
    <w:name w:val="Light List Accent 1"/>
    <w:basedOn w:val="Tablanormal"/>
    <w:uiPriority w:val="61"/>
    <w:rsid w:val="00C747C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Cuadrculamedia3-nfasis12">
    <w:name w:val="Cuadrícula media 3 - Énfasis 12"/>
    <w:basedOn w:val="Tablanormal"/>
    <w:next w:val="Cuadrculamedia3-nfasis1"/>
    <w:uiPriority w:val="69"/>
    <w:rsid w:val="00633BF9"/>
    <w:rPr>
      <w:rFonts w:ascii="Arial" w:hAnsi="Arial"/>
      <w:sz w:val="20"/>
      <w:szCs w:val="20"/>
      <w:lang w:val="es-E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CE8DC"/>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72A376"/>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72A376"/>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72A376"/>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72A376"/>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B8D1BA"/>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8D1BA"/>
      </w:tcPr>
    </w:tblStylePr>
  </w:style>
  <w:style w:type="paragraph" w:styleId="z-Principiodelformulario">
    <w:name w:val="HTML Top of Form"/>
    <w:basedOn w:val="Normal"/>
    <w:next w:val="Normal"/>
    <w:link w:val="z-PrincipiodelformularioCar"/>
    <w:hidden/>
    <w:rsid w:val="00633BF9"/>
    <w:pPr>
      <w:pBdr>
        <w:bottom w:val="single" w:sz="6" w:space="1" w:color="auto"/>
      </w:pBdr>
      <w:spacing w:after="120"/>
      <w:jc w:val="center"/>
    </w:pPr>
    <w:rPr>
      <w:vanish/>
      <w:sz w:val="16"/>
      <w:szCs w:val="16"/>
    </w:rPr>
  </w:style>
  <w:style w:type="character" w:customStyle="1" w:styleId="z-PrincipiodelformularioCar">
    <w:name w:val="z-Principio del formulario Car"/>
    <w:basedOn w:val="Fuentedeprrafopredeter"/>
    <w:link w:val="z-Principiodelformulario"/>
    <w:rsid w:val="00633BF9"/>
    <w:rPr>
      <w:rFonts w:ascii="Arial" w:hAnsi="Arial"/>
      <w:vanish/>
      <w:sz w:val="16"/>
      <w:szCs w:val="16"/>
      <w:lang w:val="es-ES" w:eastAsia="es-ES"/>
    </w:rPr>
  </w:style>
  <w:style w:type="paragraph" w:styleId="z-Finaldelformulario">
    <w:name w:val="HTML Bottom of Form"/>
    <w:basedOn w:val="Normal"/>
    <w:next w:val="Normal"/>
    <w:link w:val="z-FinaldelformularioCar"/>
    <w:hidden/>
    <w:rsid w:val="00633BF9"/>
    <w:pPr>
      <w:pBdr>
        <w:top w:val="single" w:sz="6" w:space="1" w:color="auto"/>
      </w:pBdr>
      <w:spacing w:after="120"/>
      <w:jc w:val="center"/>
    </w:pPr>
    <w:rPr>
      <w:vanish/>
      <w:sz w:val="16"/>
      <w:szCs w:val="16"/>
    </w:rPr>
  </w:style>
  <w:style w:type="character" w:customStyle="1" w:styleId="z-FinaldelformularioCar">
    <w:name w:val="z-Final del formulario Car"/>
    <w:basedOn w:val="Fuentedeprrafopredeter"/>
    <w:link w:val="z-Finaldelformulario"/>
    <w:rsid w:val="00633BF9"/>
    <w:rPr>
      <w:rFonts w:ascii="Arial" w:hAnsi="Arial"/>
      <w:vanish/>
      <w:sz w:val="16"/>
      <w:szCs w:val="16"/>
      <w:lang w:val="es-ES" w:eastAsia="es-ES"/>
    </w:rPr>
  </w:style>
  <w:style w:type="character" w:customStyle="1" w:styleId="RefPieCar">
    <w:name w:val="Ref. Pie Car"/>
    <w:uiPriority w:val="99"/>
    <w:semiHidden/>
    <w:rsid w:val="00633BF9"/>
    <w:rPr>
      <w:rFonts w:ascii="Verdana" w:hAnsi="Verdana" w:cs="Times New Roman"/>
      <w:b/>
      <w:vertAlign w:val="superscript"/>
      <w:lang w:val="es-ES" w:eastAsia="es-ES" w:bidi="ar-SA"/>
    </w:rPr>
  </w:style>
  <w:style w:type="paragraph" w:customStyle="1" w:styleId="EstiloVietasArialIzquierda">
    <w:name w:val="Estilo Viñetas + Arial Izquierda"/>
    <w:semiHidden/>
    <w:rsid w:val="00633BF9"/>
    <w:pPr>
      <w:tabs>
        <w:tab w:val="num" w:pos="360"/>
      </w:tabs>
      <w:ind w:left="360" w:hanging="360"/>
    </w:pPr>
    <w:rPr>
      <w:rFonts w:ascii="Arial" w:hAnsi="Arial"/>
      <w:sz w:val="24"/>
      <w:szCs w:val="20"/>
      <w:lang w:val="es-ES" w:eastAsia="es-ES"/>
    </w:rPr>
  </w:style>
  <w:style w:type="paragraph" w:customStyle="1" w:styleId="PiePagina">
    <w:name w:val="Pie Pagina"/>
    <w:basedOn w:val="Normal"/>
    <w:next w:val="Normal"/>
    <w:semiHidden/>
    <w:rsid w:val="00633BF9"/>
    <w:pPr>
      <w:spacing w:after="120"/>
    </w:pPr>
    <w:rPr>
      <w:rFonts w:ascii="Verdana" w:hAnsi="Verdana"/>
      <w:sz w:val="20"/>
      <w:szCs w:val="20"/>
    </w:rPr>
  </w:style>
  <w:style w:type="table" w:customStyle="1" w:styleId="Cuadrculamedia31">
    <w:name w:val="Cuadrícula media 31"/>
    <w:basedOn w:val="Tablanormal"/>
    <w:uiPriority w:val="69"/>
    <w:rsid w:val="00633BF9"/>
    <w:rPr>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customStyle="1" w:styleId="FiguraContenidoCentrada">
    <w:name w:val="Figura Contenido Centrada"/>
    <w:basedOn w:val="Descripcin"/>
    <w:link w:val="FiguraContenidoCentradaCar"/>
    <w:qFormat/>
    <w:rsid w:val="00562BE5"/>
    <w:pPr>
      <w:spacing w:after="60"/>
    </w:pPr>
    <w:rPr>
      <w:rFonts w:cs="Arial"/>
      <w:lang w:val="es-ES"/>
    </w:rPr>
  </w:style>
  <w:style w:type="character" w:customStyle="1" w:styleId="FiguraContenidoCentradaCar">
    <w:name w:val="Figura Contenido Centrada Car"/>
    <w:basedOn w:val="DescripcinCar"/>
    <w:link w:val="FiguraContenidoCentrada"/>
    <w:rsid w:val="00562BE5"/>
    <w:rPr>
      <w:rFonts w:ascii="Arial" w:hAnsi="Arial" w:cs="Arial"/>
      <w:caps/>
      <w:sz w:val="18"/>
      <w:szCs w:val="18"/>
      <w:lang w:val="es-ES" w:eastAsia="es-ES"/>
    </w:rPr>
  </w:style>
  <w:style w:type="table" w:styleId="Sombreadomedio1-nfasis3">
    <w:name w:val="Medium Shading 1 Accent 3"/>
    <w:basedOn w:val="Tablanormal"/>
    <w:uiPriority w:val="63"/>
    <w:rsid w:val="00633BF9"/>
    <w:rPr>
      <w:rFonts w:ascii="Calibri" w:eastAsia="Calibri" w:hAnsi="Calibri"/>
      <w:sz w:val="20"/>
      <w:szCs w:val="20"/>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numbering" w:customStyle="1" w:styleId="Sinlista1">
    <w:name w:val="Sin lista1"/>
    <w:next w:val="Sinlista"/>
    <w:uiPriority w:val="99"/>
    <w:semiHidden/>
    <w:unhideWhenUsed/>
    <w:rsid w:val="00633BF9"/>
  </w:style>
  <w:style w:type="table" w:customStyle="1" w:styleId="Estilo4">
    <w:name w:val="Estilo4"/>
    <w:basedOn w:val="Tablanormal"/>
    <w:uiPriority w:val="99"/>
    <w:rsid w:val="00633BF9"/>
    <w:rPr>
      <w:sz w:val="20"/>
      <w:szCs w:val="20"/>
    </w:rPr>
    <w:tblPr/>
  </w:style>
  <w:style w:type="numbering" w:customStyle="1" w:styleId="Sinlista2">
    <w:name w:val="Sin lista2"/>
    <w:next w:val="Sinlista"/>
    <w:uiPriority w:val="99"/>
    <w:semiHidden/>
    <w:unhideWhenUsed/>
    <w:rsid w:val="00633BF9"/>
  </w:style>
  <w:style w:type="table" w:customStyle="1" w:styleId="Tablaconcuadrcula2">
    <w:name w:val="Tabla con cuadrícula2"/>
    <w:basedOn w:val="Tablanormal"/>
    <w:next w:val="Tablaconcuadrcula"/>
    <w:uiPriority w:val="59"/>
    <w:rsid w:val="00633BF9"/>
    <w:pPr>
      <w:jc w:val="both"/>
    </w:pPr>
    <w:rPr>
      <w:sz w:val="20"/>
      <w:szCs w:val="20"/>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81">
    <w:name w:val="Tabla con cuadrícula 81"/>
    <w:basedOn w:val="Tablanormal"/>
    <w:next w:val="Tablaconcuadrcula8"/>
    <w:uiPriority w:val="99"/>
    <w:rsid w:val="00633BF9"/>
    <w:pPr>
      <w:spacing w:line="360" w:lineRule="auto"/>
      <w:jc w:val="both"/>
    </w:pPr>
    <w:rPr>
      <w:sz w:val="20"/>
      <w:szCs w:val="20"/>
      <w:lang w:val="es-E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Cuadrculamedia3-nfasis111">
    <w:name w:val="Cuadrícula media 3 - Énfasis 111"/>
    <w:rsid w:val="00633BF9"/>
    <w:rPr>
      <w:rFonts w:ascii="Arial" w:hAnsi="Arial"/>
      <w:sz w:val="20"/>
      <w:szCs w:val="20"/>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CE8DC"/>
    </w:tcPr>
  </w:style>
  <w:style w:type="table" w:customStyle="1" w:styleId="Sombreadoclaro-nfasis111">
    <w:name w:val="Sombreado claro - Énfasis 111"/>
    <w:rsid w:val="00633BF9"/>
    <w:rPr>
      <w:rFonts w:ascii="Arial" w:hAnsi="Arial"/>
      <w:color w:val="527D55"/>
      <w:sz w:val="20"/>
      <w:szCs w:val="20"/>
    </w:rPr>
    <w:tblPr>
      <w:tblStyleRowBandSize w:val="1"/>
      <w:tblStyleColBandSize w:val="1"/>
      <w:tblInd w:w="0" w:type="dxa"/>
      <w:tblBorders>
        <w:top w:val="single" w:sz="8" w:space="0" w:color="72A376"/>
        <w:bottom w:val="single" w:sz="8" w:space="0" w:color="72A376"/>
      </w:tblBorders>
      <w:tblCellMar>
        <w:top w:w="0" w:type="dxa"/>
        <w:left w:w="108" w:type="dxa"/>
        <w:bottom w:w="0" w:type="dxa"/>
        <w:right w:w="108" w:type="dxa"/>
      </w:tblCellMar>
    </w:tblPr>
  </w:style>
  <w:style w:type="table" w:customStyle="1" w:styleId="Sombreadomedio1-nfasis111">
    <w:name w:val="Sombreado medio 1 - Énfasis 111"/>
    <w:rsid w:val="00633BF9"/>
    <w:rPr>
      <w:rFonts w:ascii="Arial" w:hAnsi="Arial"/>
      <w:sz w:val="20"/>
      <w:szCs w:val="20"/>
    </w:rPr>
    <w:tblPr>
      <w:tblStyleRowBandSize w:val="1"/>
      <w:tblStyleColBandSize w:val="1"/>
      <w:tblInd w:w="0" w:type="dxa"/>
      <w:tblBorders>
        <w:top w:val="single" w:sz="8" w:space="0" w:color="95BA98"/>
        <w:left w:val="single" w:sz="8" w:space="0" w:color="95BA98"/>
        <w:bottom w:val="single" w:sz="8" w:space="0" w:color="95BA98"/>
        <w:right w:val="single" w:sz="8" w:space="0" w:color="95BA98"/>
        <w:insideH w:val="single" w:sz="8" w:space="0" w:color="95BA98"/>
      </w:tblBorders>
      <w:tblCellMar>
        <w:top w:w="0" w:type="dxa"/>
        <w:left w:w="108" w:type="dxa"/>
        <w:bottom w:w="0" w:type="dxa"/>
        <w:right w:w="108" w:type="dxa"/>
      </w:tblCellMar>
    </w:tblPr>
  </w:style>
  <w:style w:type="table" w:customStyle="1" w:styleId="Sombreadoclaro-nfasis311">
    <w:name w:val="Sombreado claro - Énfasis 311"/>
    <w:rsid w:val="00633BF9"/>
    <w:rPr>
      <w:rFonts w:ascii="Arial" w:hAnsi="Arial"/>
      <w:color w:val="66A6B8"/>
      <w:sz w:val="20"/>
      <w:szCs w:val="20"/>
    </w:rPr>
    <w:tblPr>
      <w:tblStyleRowBandSize w:val="1"/>
      <w:tblStyleColBandSize w:val="1"/>
      <w:tblInd w:w="0" w:type="dxa"/>
      <w:tblBorders>
        <w:top w:val="single" w:sz="8" w:space="0" w:color="A8CDD7"/>
        <w:bottom w:val="single" w:sz="8" w:space="0" w:color="A8CDD7"/>
      </w:tblBorders>
      <w:tblCellMar>
        <w:top w:w="0" w:type="dxa"/>
        <w:left w:w="108" w:type="dxa"/>
        <w:bottom w:w="0" w:type="dxa"/>
        <w:right w:w="108" w:type="dxa"/>
      </w:tblCellMar>
    </w:tblPr>
  </w:style>
  <w:style w:type="table" w:customStyle="1" w:styleId="Listaoscura-nfasis111">
    <w:name w:val="Lista oscura - Énfasis 111"/>
    <w:rsid w:val="00633BF9"/>
    <w:rPr>
      <w:rFonts w:ascii="Arial" w:hAnsi="Arial"/>
      <w:color w:val="FFFFFF"/>
      <w:sz w:val="20"/>
      <w:szCs w:val="20"/>
    </w:rPr>
    <w:tblPr>
      <w:tblStyleRowBandSize w:val="1"/>
      <w:tblStyleColBandSize w:val="1"/>
      <w:tblInd w:w="0" w:type="dxa"/>
      <w:tblCellMar>
        <w:top w:w="0" w:type="dxa"/>
        <w:left w:w="108" w:type="dxa"/>
        <w:bottom w:w="0" w:type="dxa"/>
        <w:right w:w="108" w:type="dxa"/>
      </w:tblCellMar>
    </w:tblPr>
    <w:tcPr>
      <w:shd w:val="clear" w:color="auto" w:fill="72A376"/>
    </w:tcPr>
  </w:style>
  <w:style w:type="table" w:customStyle="1" w:styleId="Sombreadomedio2-nfasis111">
    <w:name w:val="Sombreado medio 2 - Énfasis 111"/>
    <w:rsid w:val="00633BF9"/>
    <w:rPr>
      <w:rFonts w:ascii="Arial" w:hAnsi="Arial"/>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style>
  <w:style w:type="table" w:customStyle="1" w:styleId="Sombreadomedio2-nfasis121">
    <w:name w:val="Sombreado medio 2 - Énfasis 121"/>
    <w:rsid w:val="00633BF9"/>
    <w:rPr>
      <w:rFonts w:ascii="Arial" w:hAnsi="Arial"/>
      <w:sz w:val="20"/>
      <w:szCs w:val="20"/>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style>
  <w:style w:type="table" w:customStyle="1" w:styleId="Listaclara-nfasis31">
    <w:name w:val="Lista clara - Énfasis 31"/>
    <w:basedOn w:val="Tablanormal"/>
    <w:next w:val="Listaclara-nfasis3"/>
    <w:uiPriority w:val="99"/>
    <w:rsid w:val="00633BF9"/>
    <w:rPr>
      <w:sz w:val="20"/>
      <w:szCs w:val="20"/>
      <w:lang w:val="es-ES"/>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pPr>
      <w:rPr>
        <w:rFonts w:cs="Times New Roman"/>
        <w:b/>
        <w:bCs/>
        <w:color w:val="FFFFFF"/>
      </w:rPr>
      <w:tblPr/>
      <w:tcPr>
        <w:shd w:val="clear" w:color="auto" w:fill="9BBB59"/>
      </w:tcPr>
    </w:tblStylePr>
    <w:tblStylePr w:type="lastRow">
      <w:pPr>
        <w:spacing w:before="0" w:after="0"/>
      </w:pPr>
      <w:rPr>
        <w:rFonts w:cs="Times New Roman"/>
        <w:b/>
        <w:bCs/>
      </w:rPr>
      <w:tblPr/>
      <w:tcPr>
        <w:tcBorders>
          <w:top w:val="double" w:sz="6" w:space="0" w:color="9BBB59"/>
          <w:left w:val="single" w:sz="8" w:space="0" w:color="9BBB59"/>
          <w:bottom w:val="single" w:sz="8" w:space="0" w:color="9BBB59"/>
          <w:right w:val="single" w:sz="8" w:space="0" w:color="9BBB59"/>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top w:val="single" w:sz="8" w:space="0" w:color="9BBB59"/>
          <w:left w:val="single" w:sz="8" w:space="0" w:color="9BBB59"/>
          <w:bottom w:val="single" w:sz="8" w:space="0" w:color="9BBB59"/>
          <w:right w:val="single" w:sz="8" w:space="0" w:color="9BBB59"/>
        </w:tcBorders>
      </w:tcPr>
    </w:tblStylePr>
    <w:tblStylePr w:type="band1Horz">
      <w:rPr>
        <w:rFonts w:cs="Times New Roman"/>
      </w:rPr>
      <w:tblPr/>
      <w:tcPr>
        <w:tcBorders>
          <w:top w:val="single" w:sz="8" w:space="0" w:color="9BBB59"/>
          <w:left w:val="single" w:sz="8" w:space="0" w:color="9BBB59"/>
          <w:bottom w:val="single" w:sz="8" w:space="0" w:color="9BBB59"/>
          <w:right w:val="single" w:sz="8" w:space="0" w:color="9BBB59"/>
        </w:tcBorders>
      </w:tcPr>
    </w:tblStylePr>
  </w:style>
  <w:style w:type="table" w:customStyle="1" w:styleId="Cuadrculamedia3-nfasis31">
    <w:name w:val="Cuadrícula media 3 - Énfasis 31"/>
    <w:basedOn w:val="Tablanormal"/>
    <w:next w:val="Cuadrculamedia3-nfasis3"/>
    <w:uiPriority w:val="99"/>
    <w:rsid w:val="00633BF9"/>
    <w:rPr>
      <w:sz w:val="20"/>
      <w:szCs w:val="20"/>
      <w:lang w:val="es-ES"/>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numbering" w:customStyle="1" w:styleId="Estilo21">
    <w:name w:val="Estilo21"/>
    <w:uiPriority w:val="99"/>
    <w:rsid w:val="00633BF9"/>
    <w:pPr>
      <w:numPr>
        <w:numId w:val="6"/>
      </w:numPr>
    </w:pPr>
  </w:style>
  <w:style w:type="table" w:customStyle="1" w:styleId="Cuadrculamedia2-nfasis11">
    <w:name w:val="Cuadrícula media 2 - Énfasis 11"/>
    <w:basedOn w:val="Tablanormal"/>
    <w:next w:val="Cuadrculamedia2-nfasis1"/>
    <w:uiPriority w:val="68"/>
    <w:rsid w:val="00633BF9"/>
    <w:rPr>
      <w:rFonts w:ascii="Arial" w:hAnsi="Arial"/>
      <w:color w:val="000000"/>
      <w:sz w:val="20"/>
      <w:szCs w:val="20"/>
      <w:lang w:val="es-ES"/>
    </w:rPr>
    <w:tblPr>
      <w:tblStyleRowBandSize w:val="1"/>
      <w:tblStyleColBandSize w:val="1"/>
      <w:tblBorders>
        <w:top w:val="single" w:sz="8" w:space="0" w:color="72A376"/>
        <w:left w:val="single" w:sz="8" w:space="0" w:color="72A376"/>
        <w:bottom w:val="single" w:sz="8" w:space="0" w:color="72A376"/>
        <w:right w:val="single" w:sz="8" w:space="0" w:color="72A376"/>
        <w:insideH w:val="single" w:sz="8" w:space="0" w:color="72A376"/>
        <w:insideV w:val="single" w:sz="8" w:space="0" w:color="72A376"/>
      </w:tblBorders>
    </w:tblPr>
    <w:tcPr>
      <w:shd w:val="clear" w:color="auto" w:fill="DCE8DC"/>
    </w:tcPr>
    <w:tblStylePr w:type="firstRow">
      <w:rPr>
        <w:b/>
        <w:bCs/>
        <w:color w:val="000000"/>
      </w:rPr>
      <w:tblPr/>
      <w:tcPr>
        <w:shd w:val="clear" w:color="auto" w:fill="F1F6F1"/>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2ECE3"/>
      </w:tcPr>
    </w:tblStylePr>
    <w:tblStylePr w:type="band1Vert">
      <w:tblPr/>
      <w:tcPr>
        <w:shd w:val="clear" w:color="auto" w:fill="B8D1BA"/>
      </w:tcPr>
    </w:tblStylePr>
    <w:tblStylePr w:type="band1Horz">
      <w:tblPr/>
      <w:tcPr>
        <w:tcBorders>
          <w:insideH w:val="single" w:sz="6" w:space="0" w:color="72A376"/>
          <w:insideV w:val="single" w:sz="6" w:space="0" w:color="72A376"/>
        </w:tcBorders>
        <w:shd w:val="clear" w:color="auto" w:fill="B8D1BA"/>
      </w:tcPr>
    </w:tblStylePr>
    <w:tblStylePr w:type="nwCell">
      <w:tblPr/>
      <w:tcPr>
        <w:shd w:val="clear" w:color="auto" w:fill="FFFFFF"/>
      </w:tcPr>
    </w:tblStylePr>
  </w:style>
  <w:style w:type="table" w:customStyle="1" w:styleId="Sombreadomedio1-nfasis31">
    <w:name w:val="Sombreado medio 1 - Énfasis 31"/>
    <w:basedOn w:val="Tablanormal"/>
    <w:next w:val="Sombreadomedio1-nfasis3"/>
    <w:uiPriority w:val="63"/>
    <w:rsid w:val="00633BF9"/>
    <w:rPr>
      <w:rFonts w:ascii="Calibri" w:eastAsia="Calibri" w:hAnsi="Calibri"/>
      <w:sz w:val="20"/>
      <w:szCs w:val="20"/>
      <w:lang w:val="es-E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customStyle="1" w:styleId="Tablaconcuadrcula11">
    <w:name w:val="Tabla con cuadrícula11"/>
    <w:uiPriority w:val="99"/>
    <w:rsid w:val="00633BF9"/>
    <w:rPr>
      <w:rFonts w:ascii="Calibri" w:hAnsi="Calibri"/>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Cuadrculamedia2-nfasis31">
    <w:name w:val="Cuadrícula media 2 - Énfasis 31"/>
    <w:basedOn w:val="Tablanormal"/>
    <w:next w:val="Cuadrculamedia2-nfasis3"/>
    <w:uiPriority w:val="68"/>
    <w:rsid w:val="00633BF9"/>
    <w:rPr>
      <w:rFonts w:ascii="Cambria" w:hAnsi="Cambria"/>
      <w:color w:val="000000"/>
      <w:sz w:val="20"/>
      <w:szCs w:val="20"/>
      <w:lang w:val="es-ES"/>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table" w:customStyle="1" w:styleId="Cuadrculavistosa-nfasis31">
    <w:name w:val="Cuadrícula vistosa - Énfasis 31"/>
    <w:basedOn w:val="Tablanormal"/>
    <w:next w:val="Cuadrculavistosa-nfasis3"/>
    <w:uiPriority w:val="73"/>
    <w:rsid w:val="00633BF9"/>
    <w:rPr>
      <w:color w:val="000000"/>
      <w:sz w:val="20"/>
      <w:szCs w:val="20"/>
      <w:lang w:val="es-ES"/>
    </w:rPr>
    <w:tblPr>
      <w:tblStyleRowBandSize w:val="1"/>
      <w:tblStyleColBandSize w:val="1"/>
      <w:tblBorders>
        <w:insideH w:val="single" w:sz="4" w:space="0" w:color="FFFFFF"/>
      </w:tblBorders>
    </w:tblPr>
    <w:tcPr>
      <w:shd w:val="clear" w:color="auto" w:fill="EAF1DD"/>
    </w:tcPr>
    <w:tblStylePr w:type="firstRow">
      <w:rPr>
        <w:b/>
        <w:bCs/>
      </w:rPr>
      <w:tblPr/>
      <w:tcPr>
        <w:shd w:val="clear" w:color="auto" w:fill="D6E3BC"/>
      </w:tcPr>
    </w:tblStylePr>
    <w:tblStylePr w:type="lastRow">
      <w:rPr>
        <w:b/>
        <w:bCs/>
        <w:color w:val="000000"/>
      </w:rPr>
      <w:tblPr/>
      <w:tcPr>
        <w:shd w:val="clear" w:color="auto" w:fill="D6E3BC"/>
      </w:tcPr>
    </w:tblStylePr>
    <w:tblStylePr w:type="firstCol">
      <w:rPr>
        <w:color w:val="FFFFFF"/>
      </w:rPr>
      <w:tblPr/>
      <w:tcPr>
        <w:shd w:val="clear" w:color="auto" w:fill="76923C"/>
      </w:tcPr>
    </w:tblStylePr>
    <w:tblStylePr w:type="lastCol">
      <w:rPr>
        <w:color w:val="FFFFFF"/>
      </w:rPr>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customStyle="1" w:styleId="Cuadrculamedia1-nfasis31">
    <w:name w:val="Cuadrícula media 1 - Énfasis 31"/>
    <w:basedOn w:val="Tablanormal"/>
    <w:next w:val="Cuadrculamedia1-nfasis3"/>
    <w:uiPriority w:val="67"/>
    <w:rsid w:val="00633BF9"/>
    <w:rPr>
      <w:sz w:val="20"/>
      <w:szCs w:val="20"/>
      <w:lang w:val="es-ES"/>
    </w:rPr>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Cuadrculamedia3-nfasis2">
    <w:name w:val="Medium Grid 3 Accent 2"/>
    <w:basedOn w:val="Tablanormal"/>
    <w:uiPriority w:val="69"/>
    <w:rsid w:val="00633BF9"/>
    <w:rPr>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Cuadrculamedia1-nfasis1">
    <w:name w:val="Medium Grid 1 Accent 1"/>
    <w:basedOn w:val="Tablanormal"/>
    <w:uiPriority w:val="67"/>
    <w:rsid w:val="00633BF9"/>
    <w:rPr>
      <w:sz w:val="20"/>
      <w:szCs w:val="20"/>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uadrculavistosa-nfasis1">
    <w:name w:val="Colorful Grid Accent 1"/>
    <w:basedOn w:val="Tablanormal"/>
    <w:uiPriority w:val="73"/>
    <w:rsid w:val="00633BF9"/>
    <w:rPr>
      <w:color w:val="000000" w:themeColor="text1"/>
      <w:sz w:val="20"/>
      <w:szCs w:val="20"/>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uadrculamedia3">
    <w:name w:val="Medium Grid 3"/>
    <w:basedOn w:val="Tablanormal"/>
    <w:uiPriority w:val="69"/>
    <w:rsid w:val="00633BF9"/>
    <w:rPr>
      <w:sz w:val="20"/>
      <w:szCs w:val="20"/>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character" w:customStyle="1" w:styleId="TextonotapieCar2">
    <w:name w:val="Texto nota pie Car2"/>
    <w:aliases w:val="texto de nota al pie Car1,Nota a pie/Bibliog Car1,Texto nota pie Car1 Car1,Texto nota pie Car Car Car1,Car1 Car Car Car1,Car1 Car2 Car1,Car1 Car1,ft Car Car Car1,ft Car Car2,ft Car2,Texto nota pie Car11 Car1,Car1 Car Car1 Car"/>
    <w:uiPriority w:val="99"/>
    <w:semiHidden/>
    <w:rsid w:val="00633BF9"/>
    <w:rPr>
      <w:rFonts w:ascii="Arial" w:hAnsi="Arial"/>
      <w:lang w:val="es-ES" w:eastAsia="es-ES"/>
    </w:rPr>
  </w:style>
  <w:style w:type="table" w:styleId="Cuadrculaclara-nfasis3">
    <w:name w:val="Light Grid Accent 3"/>
    <w:basedOn w:val="Tablanormal"/>
    <w:uiPriority w:val="62"/>
    <w:rsid w:val="00633BF9"/>
    <w:rPr>
      <w:sz w:val="20"/>
      <w:szCs w:val="20"/>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Tablaweb3">
    <w:name w:val="Table Web 3"/>
    <w:basedOn w:val="Tablanormal"/>
    <w:rsid w:val="00633BF9"/>
    <w:pPr>
      <w:jc w:val="both"/>
    </w:pPr>
    <w:rPr>
      <w:sz w:val="20"/>
      <w:szCs w:val="20"/>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TextocomentarioCar1">
    <w:name w:val="Texto comentario Car1"/>
    <w:basedOn w:val="Fuentedeprrafopredeter"/>
    <w:uiPriority w:val="99"/>
    <w:semiHidden/>
    <w:rsid w:val="00633BF9"/>
    <w:rPr>
      <w:rFonts w:ascii="Arial" w:eastAsia="Times New Roman" w:hAnsi="Arial" w:cs="Times New Roman"/>
      <w:sz w:val="20"/>
      <w:szCs w:val="20"/>
      <w:lang w:val="es-ES" w:eastAsia="es-ES"/>
    </w:rPr>
  </w:style>
  <w:style w:type="character" w:customStyle="1" w:styleId="AsuntodelcomentarioCar1">
    <w:name w:val="Asunto del comentario Car1"/>
    <w:basedOn w:val="TextocomentarioCar1"/>
    <w:uiPriority w:val="99"/>
    <w:semiHidden/>
    <w:rsid w:val="00633BF9"/>
    <w:rPr>
      <w:rFonts w:ascii="Arial" w:eastAsia="Times New Roman" w:hAnsi="Arial" w:cs="Times New Roman"/>
      <w:b/>
      <w:bCs/>
      <w:sz w:val="20"/>
      <w:szCs w:val="20"/>
      <w:lang w:val="es-ES" w:eastAsia="es-ES"/>
    </w:rPr>
  </w:style>
  <w:style w:type="character" w:customStyle="1" w:styleId="Ttulo6Car1">
    <w:name w:val="Título 6 Car1"/>
    <w:aliases w:val="Título2 Car1"/>
    <w:semiHidden/>
    <w:rsid w:val="00633BF9"/>
    <w:rPr>
      <w:rFonts w:ascii="Cambria" w:eastAsia="Times New Roman" w:hAnsi="Cambria" w:cs="Times New Roman"/>
      <w:i/>
      <w:iCs/>
      <w:color w:val="243F60"/>
      <w:sz w:val="24"/>
      <w:szCs w:val="24"/>
      <w:lang w:val="es-ES" w:eastAsia="es-ES"/>
    </w:rPr>
  </w:style>
  <w:style w:type="character" w:customStyle="1" w:styleId="Ttulo7Car1">
    <w:name w:val="Título 7 Car1"/>
    <w:aliases w:val="Título3 Car1"/>
    <w:semiHidden/>
    <w:rsid w:val="00633BF9"/>
    <w:rPr>
      <w:rFonts w:ascii="Cambria" w:eastAsia="Times New Roman" w:hAnsi="Cambria" w:cs="Times New Roman"/>
      <w:i/>
      <w:iCs/>
      <w:color w:val="404040"/>
      <w:sz w:val="24"/>
      <w:szCs w:val="24"/>
      <w:lang w:val="es-ES" w:eastAsia="es-ES"/>
    </w:rPr>
  </w:style>
  <w:style w:type="table" w:customStyle="1" w:styleId="Cuadrculamedia3-nfasis13">
    <w:name w:val="Cuadrícula media 3 - Énfasis 13"/>
    <w:basedOn w:val="Tablanormal"/>
    <w:next w:val="Cuadrculamedia3-nfasis1"/>
    <w:uiPriority w:val="69"/>
    <w:rsid w:val="00633BF9"/>
    <w:rPr>
      <w:sz w:val="20"/>
      <w:szCs w:val="20"/>
    </w:rPr>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CE8DC"/>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72A37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72A37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72A37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72A37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8D1BA"/>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8D1BA"/>
      </w:tcPr>
    </w:tblStylePr>
  </w:style>
  <w:style w:type="numbering" w:customStyle="1" w:styleId="Estilo211">
    <w:name w:val="Estilo211"/>
    <w:uiPriority w:val="99"/>
    <w:rsid w:val="00633BF9"/>
  </w:style>
  <w:style w:type="character" w:customStyle="1" w:styleId="MapadeldocumentoCar1">
    <w:name w:val="Mapa del documento Car1"/>
    <w:basedOn w:val="Fuentedeprrafopredeter"/>
    <w:uiPriority w:val="99"/>
    <w:semiHidden/>
    <w:rsid w:val="00633BF9"/>
    <w:rPr>
      <w:rFonts w:ascii="Tahoma" w:eastAsia="Batang" w:hAnsi="Tahoma" w:cs="Tahoma"/>
      <w:sz w:val="16"/>
      <w:szCs w:val="16"/>
      <w:lang w:val="es-ES" w:eastAsia="es-ES"/>
    </w:rPr>
  </w:style>
  <w:style w:type="table" w:styleId="Listavistosa-nfasis1">
    <w:name w:val="Colorful List Accent 1"/>
    <w:basedOn w:val="Tablanormal"/>
    <w:uiPriority w:val="72"/>
    <w:rsid w:val="00633BF9"/>
    <w:rPr>
      <w:rFonts w:ascii="Calibri" w:eastAsia="Calibri" w:hAnsi="Calibri"/>
      <w:color w:val="000000" w:themeColor="text1"/>
      <w:sz w:val="20"/>
      <w:szCs w:val="20"/>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uadrculaclara-nfasis1">
    <w:name w:val="Light Grid Accent 1"/>
    <w:basedOn w:val="Tablanormal"/>
    <w:uiPriority w:val="62"/>
    <w:rsid w:val="00633BF9"/>
    <w:rPr>
      <w:rFonts w:ascii="Calibri" w:eastAsia="Calibri" w:hAnsi="Calibri"/>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aclsica2">
    <w:name w:val="Table Classic 2"/>
    <w:basedOn w:val="Tablanormal"/>
    <w:semiHidden/>
    <w:unhideWhenUsed/>
    <w:rsid w:val="00633BF9"/>
    <w:pPr>
      <w:spacing w:line="276" w:lineRule="auto"/>
      <w:jc w:val="both"/>
    </w:pPr>
    <w:rPr>
      <w:sz w:val="20"/>
      <w:szCs w:val="20"/>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Sombreadoclaro-nfasis3">
    <w:name w:val="Light Shading Accent 3"/>
    <w:basedOn w:val="Tablanormal"/>
    <w:uiPriority w:val="60"/>
    <w:rsid w:val="00AB376C"/>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Tabladelista3-nfasis1">
    <w:name w:val="List Table 3 Accent 1"/>
    <w:basedOn w:val="Tablanormal"/>
    <w:uiPriority w:val="48"/>
    <w:rsid w:val="00D113F6"/>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styleId="Tablaconcuadrcula5oscura-nfasis1">
    <w:name w:val="Grid Table 5 Dark Accent 1"/>
    <w:basedOn w:val="Tablanormal"/>
    <w:uiPriority w:val="50"/>
    <w:rsid w:val="0040772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ladelista4-nfasis1">
    <w:name w:val="List Table 4 Accent 1"/>
    <w:basedOn w:val="Tablanormal"/>
    <w:uiPriority w:val="49"/>
    <w:rsid w:val="00382CAD"/>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6concolores-nfasis1">
    <w:name w:val="Grid Table 6 Colorful Accent 1"/>
    <w:basedOn w:val="Tablanormal"/>
    <w:uiPriority w:val="51"/>
    <w:rsid w:val="00F23CBB"/>
    <w:rPr>
      <w:rFonts w:asciiTheme="minorHAnsi" w:eastAsiaTheme="minorHAnsi" w:hAnsiTheme="minorHAnsi" w:cstheme="minorBidi"/>
      <w:color w:val="365F91" w:themeColor="accent1" w:themeShade="BF"/>
      <w:lang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Mencinsinresolver1">
    <w:name w:val="Mención sin resolver1"/>
    <w:basedOn w:val="Fuentedeprrafopredeter"/>
    <w:uiPriority w:val="99"/>
    <w:semiHidden/>
    <w:unhideWhenUsed/>
    <w:rsid w:val="00657389"/>
    <w:rPr>
      <w:color w:val="605E5C"/>
      <w:shd w:val="clear" w:color="auto" w:fill="E1DFDD"/>
    </w:rPr>
  </w:style>
  <w:style w:type="paragraph" w:customStyle="1" w:styleId="normalTablas">
    <w:name w:val="normalTablas"/>
    <w:basedOn w:val="Normal"/>
    <w:qFormat/>
    <w:rsid w:val="002035AF"/>
    <w:rPr>
      <w:rFonts w:eastAsia="Calibri"/>
      <w:sz w:val="20"/>
      <w:szCs w:val="20"/>
      <w:lang w:val="es-CO" w:eastAsia="en-US"/>
    </w:rPr>
  </w:style>
  <w:style w:type="paragraph" w:customStyle="1" w:styleId="Figuras">
    <w:name w:val="Figuras"/>
    <w:basedOn w:val="FiguraContenidoCentrada"/>
    <w:qFormat/>
    <w:rsid w:val="005461A9"/>
    <w:pPr>
      <w:spacing w:after="0"/>
    </w:pPr>
    <w:rPr>
      <w:rFonts w:cs="Times New Roman"/>
      <w:szCs w:val="20"/>
    </w:rPr>
  </w:style>
  <w:style w:type="character" w:styleId="Hipervnculo">
    <w:name w:val="Hyperlink"/>
    <w:basedOn w:val="Fuentedeprrafopredeter"/>
    <w:uiPriority w:val="99"/>
    <w:unhideWhenUsed/>
    <w:locked/>
    <w:rsid w:val="00C63F15"/>
    <w:rPr>
      <w:color w:val="0000FF" w:themeColor="hyperlink"/>
      <w:u w:val="single"/>
    </w:rPr>
  </w:style>
  <w:style w:type="character" w:styleId="Refdecomentario">
    <w:name w:val="annotation reference"/>
    <w:basedOn w:val="Fuentedeprrafopredeter"/>
    <w:unhideWhenUsed/>
    <w:rsid w:val="00F65A8F"/>
    <w:rPr>
      <w:sz w:val="16"/>
      <w:szCs w:val="16"/>
    </w:rPr>
  </w:style>
  <w:style w:type="paragraph" w:styleId="Textocomentario">
    <w:name w:val="annotation text"/>
    <w:basedOn w:val="Normal"/>
    <w:link w:val="TextocomentarioCar"/>
    <w:uiPriority w:val="99"/>
    <w:unhideWhenUsed/>
    <w:qFormat/>
    <w:rsid w:val="00F65A8F"/>
    <w:rPr>
      <w:sz w:val="20"/>
      <w:szCs w:val="20"/>
    </w:rPr>
  </w:style>
  <w:style w:type="paragraph" w:styleId="Piedepgina">
    <w:name w:val="footer"/>
    <w:basedOn w:val="Normal"/>
    <w:link w:val="PiedepginaCar"/>
    <w:uiPriority w:val="99"/>
    <w:unhideWhenUsed/>
    <w:rsid w:val="003D533E"/>
    <w:pPr>
      <w:tabs>
        <w:tab w:val="center" w:pos="4419"/>
        <w:tab w:val="right" w:pos="8838"/>
      </w:tabs>
    </w:pPr>
  </w:style>
  <w:style w:type="character" w:customStyle="1" w:styleId="PiedepginaCar">
    <w:name w:val="Pie de página Car"/>
    <w:basedOn w:val="Fuentedeprrafopredeter"/>
    <w:link w:val="Piedepgina"/>
    <w:uiPriority w:val="99"/>
    <w:rsid w:val="003D533E"/>
    <w:rPr>
      <w:rFonts w:ascii="Arial" w:hAnsi="Arial"/>
      <w:szCs w:val="24"/>
      <w:lang w:val="es-ES" w:eastAsia="es-ES"/>
    </w:rPr>
  </w:style>
  <w:style w:type="character" w:customStyle="1" w:styleId="TextocomentarioCar">
    <w:name w:val="Texto comentario Car"/>
    <w:basedOn w:val="Fuentedeprrafopredeter"/>
    <w:link w:val="Textocomentario"/>
    <w:uiPriority w:val="99"/>
    <w:rsid w:val="00F65A8F"/>
    <w:rPr>
      <w:rFonts w:ascii="Arial" w:hAnsi="Arial"/>
      <w:sz w:val="20"/>
      <w:szCs w:val="20"/>
      <w:lang w:val="es-ES" w:eastAsia="es-ES"/>
    </w:rPr>
  </w:style>
  <w:style w:type="paragraph" w:styleId="Asuntodelcomentario">
    <w:name w:val="annotation subject"/>
    <w:basedOn w:val="Textocomentario"/>
    <w:next w:val="Textocomentario"/>
    <w:link w:val="AsuntodelcomentarioCar"/>
    <w:unhideWhenUsed/>
    <w:rsid w:val="00F65A8F"/>
    <w:rPr>
      <w:b/>
      <w:bCs/>
    </w:rPr>
  </w:style>
  <w:style w:type="character" w:customStyle="1" w:styleId="AsuntodelcomentarioCar">
    <w:name w:val="Asunto del comentario Car"/>
    <w:basedOn w:val="TextocomentarioCar"/>
    <w:link w:val="Asuntodelcomentario"/>
    <w:rsid w:val="00F65A8F"/>
    <w:rPr>
      <w:rFonts w:ascii="Arial" w:hAnsi="Arial"/>
      <w:b/>
      <w:bCs/>
      <w:sz w:val="20"/>
      <w:szCs w:val="20"/>
      <w:lang w:val="es-ES" w:eastAsia="es-ES"/>
    </w:rPr>
  </w:style>
  <w:style w:type="character" w:styleId="Hipervnculovisitado">
    <w:name w:val="FollowedHyperlink"/>
    <w:basedOn w:val="Fuentedeprrafopredeter"/>
    <w:unhideWhenUsed/>
    <w:rsid w:val="00360088"/>
    <w:rPr>
      <w:color w:val="800080" w:themeColor="followedHyperlink"/>
      <w:u w:val="single"/>
    </w:rPr>
  </w:style>
  <w:style w:type="paragraph" w:styleId="Encabezado">
    <w:name w:val="header"/>
    <w:basedOn w:val="Normal"/>
    <w:link w:val="EncabezadoCar"/>
    <w:uiPriority w:val="99"/>
    <w:unhideWhenUsed/>
    <w:rsid w:val="00CC62BE"/>
    <w:pPr>
      <w:tabs>
        <w:tab w:val="center" w:pos="4419"/>
        <w:tab w:val="right" w:pos="8838"/>
      </w:tabs>
    </w:pPr>
  </w:style>
  <w:style w:type="character" w:customStyle="1" w:styleId="EncabezadoCar">
    <w:name w:val="Encabezado Car"/>
    <w:basedOn w:val="Fuentedeprrafopredeter"/>
    <w:link w:val="Encabezado"/>
    <w:uiPriority w:val="99"/>
    <w:rsid w:val="00CC62BE"/>
    <w:rPr>
      <w:rFonts w:ascii="Arial" w:hAnsi="Arial"/>
      <w:szCs w:val="24"/>
      <w:lang w:val="es-ES" w:eastAsia="es-ES"/>
    </w:rPr>
  </w:style>
  <w:style w:type="paragraph" w:customStyle="1" w:styleId="PARAIndent">
    <w:name w:val="PARA_Indent"/>
    <w:basedOn w:val="Normal"/>
    <w:rsid w:val="00932C9F"/>
    <w:pPr>
      <w:suppressAutoHyphens/>
      <w:autoSpaceDE w:val="0"/>
      <w:autoSpaceDN w:val="0"/>
      <w:adjustRightInd w:val="0"/>
      <w:spacing w:line="240" w:lineRule="exact"/>
      <w:ind w:firstLine="200"/>
    </w:pPr>
    <w:rPr>
      <w:rFonts w:cs="TimesLTStd-Roman"/>
      <w:spacing w:val="-2"/>
      <w:sz w:val="20"/>
      <w:szCs w:val="20"/>
      <w:lang w:val="en-US" w:eastAsia="en-US"/>
    </w:rPr>
  </w:style>
  <w:style w:type="table" w:styleId="Tabladelista4-nfasis5">
    <w:name w:val="List Table 4 Accent 5"/>
    <w:basedOn w:val="Tablanormal"/>
    <w:uiPriority w:val="49"/>
    <w:rsid w:val="009E28BA"/>
    <w:rPr>
      <w:rFonts w:asciiTheme="minorHAnsi" w:eastAsiaTheme="minorHAnsi" w:hAnsiTheme="minorHAnsi" w:cstheme="minorBidi"/>
      <w:lang w:eastAsia="en-US"/>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3-nfasis5">
    <w:name w:val="List Table 3 Accent 5"/>
    <w:basedOn w:val="Tablanormal"/>
    <w:uiPriority w:val="48"/>
    <w:rsid w:val="009E28BA"/>
    <w:rPr>
      <w:rFonts w:asciiTheme="minorHAnsi" w:eastAsiaTheme="minorHAnsi" w:hAnsiTheme="minorHAnsi" w:cstheme="minorBidi"/>
      <w:lang w:eastAsia="en-US"/>
    </w:r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paragraph" w:customStyle="1" w:styleId="Default">
    <w:name w:val="Default"/>
    <w:rsid w:val="009E28BA"/>
    <w:pPr>
      <w:autoSpaceDE w:val="0"/>
      <w:autoSpaceDN w:val="0"/>
      <w:adjustRightInd w:val="0"/>
    </w:pPr>
    <w:rPr>
      <w:rFonts w:ascii="Calibri" w:eastAsiaTheme="minorHAnsi" w:hAnsi="Calibri" w:cs="Calibri"/>
      <w:color w:val="000000"/>
      <w:sz w:val="24"/>
      <w:szCs w:val="24"/>
      <w:lang w:eastAsia="en-US"/>
    </w:rPr>
  </w:style>
  <w:style w:type="paragraph" w:styleId="Ttulo">
    <w:name w:val="Title"/>
    <w:basedOn w:val="Normal"/>
    <w:next w:val="Normal"/>
    <w:link w:val="TtuloCar"/>
    <w:uiPriority w:val="10"/>
    <w:qFormat/>
    <w:locked/>
    <w:rsid w:val="009E28BA"/>
    <w:pPr>
      <w:contextualSpacing/>
    </w:pPr>
    <w:rPr>
      <w:rFonts w:eastAsiaTheme="majorEastAsia" w:cstheme="majorBidi"/>
      <w:b/>
      <w:spacing w:val="-10"/>
      <w:kern w:val="28"/>
      <w:sz w:val="26"/>
      <w:szCs w:val="56"/>
      <w:lang w:val="es-CO" w:eastAsia="en-US"/>
    </w:rPr>
  </w:style>
  <w:style w:type="character" w:customStyle="1" w:styleId="TtuloCar">
    <w:name w:val="Título Car"/>
    <w:basedOn w:val="Fuentedeprrafopredeter"/>
    <w:link w:val="Ttulo"/>
    <w:uiPriority w:val="10"/>
    <w:rsid w:val="009E28BA"/>
    <w:rPr>
      <w:rFonts w:eastAsiaTheme="majorEastAsia" w:cstheme="majorBidi"/>
      <w:b/>
      <w:spacing w:val="-10"/>
      <w:kern w:val="28"/>
      <w:sz w:val="26"/>
      <w:szCs w:val="56"/>
      <w:lang w:eastAsia="en-US"/>
    </w:rPr>
  </w:style>
  <w:style w:type="table" w:styleId="Tablanormal2">
    <w:name w:val="Plain Table 2"/>
    <w:basedOn w:val="Tablanormal"/>
    <w:uiPriority w:val="42"/>
    <w:rsid w:val="009E28BA"/>
    <w:rPr>
      <w:rFonts w:asciiTheme="minorHAnsi" w:eastAsiaTheme="minorHAnsi" w:hAnsiTheme="minorHAnsi" w:cstheme="minorBid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Listaactual1">
    <w:name w:val="Lista actual1"/>
    <w:uiPriority w:val="99"/>
    <w:rsid w:val="009E28BA"/>
    <w:pPr>
      <w:numPr>
        <w:numId w:val="7"/>
      </w:numPr>
    </w:pPr>
  </w:style>
  <w:style w:type="paragraph" w:styleId="Textonotapie">
    <w:name w:val="footnote text"/>
    <w:basedOn w:val="Normal"/>
    <w:link w:val="TextonotapieCar"/>
    <w:unhideWhenUsed/>
    <w:locked/>
    <w:rsid w:val="00CD69DD"/>
    <w:rPr>
      <w:sz w:val="20"/>
      <w:szCs w:val="20"/>
    </w:rPr>
  </w:style>
  <w:style w:type="character" w:customStyle="1" w:styleId="TextonotapieCar">
    <w:name w:val="Texto nota pie Car"/>
    <w:basedOn w:val="Fuentedeprrafopredeter"/>
    <w:link w:val="Textonotapie"/>
    <w:rsid w:val="00CD69DD"/>
    <w:rPr>
      <w:rFonts w:ascii="Arial" w:hAnsi="Arial"/>
      <w:sz w:val="20"/>
      <w:szCs w:val="20"/>
      <w:lang w:val="es-ES" w:eastAsia="es-ES"/>
    </w:rPr>
  </w:style>
  <w:style w:type="character" w:styleId="Refdenotaalpie">
    <w:name w:val="footnote reference"/>
    <w:basedOn w:val="Fuentedeprrafopredeter"/>
    <w:unhideWhenUsed/>
    <w:locked/>
    <w:rsid w:val="00CD69DD"/>
    <w:rPr>
      <w:vertAlign w:val="superscript"/>
    </w:rPr>
  </w:style>
  <w:style w:type="table" w:customStyle="1" w:styleId="Mdeck5tablebodythreelines">
    <w:name w:val="M_deck_5_table_body_three_lines"/>
    <w:basedOn w:val="Tablanormal"/>
    <w:uiPriority w:val="99"/>
    <w:rsid w:val="00B56774"/>
    <w:pPr>
      <w:adjustRightInd w:val="0"/>
      <w:snapToGrid w:val="0"/>
      <w:spacing w:line="300" w:lineRule="exact"/>
      <w:jc w:val="center"/>
    </w:pPr>
    <w:rPr>
      <w:rFonts w:eastAsia="SimSu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Textodeglobo">
    <w:name w:val="Balloon Text"/>
    <w:basedOn w:val="Normal"/>
    <w:link w:val="TextodegloboCar"/>
    <w:rsid w:val="00B56774"/>
    <w:pPr>
      <w:spacing w:line="260" w:lineRule="atLeast"/>
    </w:pPr>
    <w:rPr>
      <w:rFonts w:eastAsia="SimSun" w:cs="Tahoma"/>
      <w:noProof/>
      <w:color w:val="000000"/>
      <w:sz w:val="20"/>
      <w:szCs w:val="18"/>
      <w:lang w:val="en-US" w:eastAsia="zh-CN"/>
    </w:rPr>
  </w:style>
  <w:style w:type="character" w:customStyle="1" w:styleId="TextodegloboCar">
    <w:name w:val="Texto de globo Car"/>
    <w:basedOn w:val="Fuentedeprrafopredeter"/>
    <w:link w:val="Textodeglobo"/>
    <w:rsid w:val="00B56774"/>
    <w:rPr>
      <w:rFonts w:ascii="Palatino Linotype" w:eastAsia="SimSun" w:hAnsi="Palatino Linotype" w:cs="Tahoma"/>
      <w:noProof/>
      <w:color w:val="000000"/>
      <w:sz w:val="20"/>
      <w:szCs w:val="18"/>
      <w:lang w:val="en-US" w:eastAsia="zh-CN"/>
    </w:rPr>
  </w:style>
  <w:style w:type="character" w:styleId="Nmerodelnea">
    <w:name w:val="line number"/>
    <w:uiPriority w:val="99"/>
    <w:rsid w:val="00B56774"/>
    <w:rPr>
      <w:rFonts w:ascii="Palatino Linotype" w:hAnsi="Palatino Linotype"/>
      <w:sz w:val="16"/>
    </w:rPr>
  </w:style>
  <w:style w:type="table" w:customStyle="1" w:styleId="MDPI41threelinetable">
    <w:name w:val="MDPI_4.1_three_line_table"/>
    <w:basedOn w:val="Tablanormal"/>
    <w:uiPriority w:val="99"/>
    <w:rsid w:val="00B56774"/>
    <w:pPr>
      <w:adjustRightInd w:val="0"/>
      <w:snapToGrid w:val="0"/>
      <w:jc w:val="center"/>
    </w:pPr>
    <w:rPr>
      <w:rFonts w:ascii="Palatino Linotype" w:eastAsia="SimSun" w:hAnsi="Palatino Linotype"/>
      <w:color w:val="000000"/>
      <w:sz w:val="20"/>
      <w:szCs w:val="20"/>
      <w:lang w:val="en-US"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Mencinsinresolver">
    <w:name w:val="Unresolved Mention"/>
    <w:uiPriority w:val="99"/>
    <w:semiHidden/>
    <w:unhideWhenUsed/>
    <w:rsid w:val="00B56774"/>
    <w:rPr>
      <w:color w:val="605E5C"/>
      <w:shd w:val="clear" w:color="auto" w:fill="E1DFDD"/>
    </w:rPr>
  </w:style>
  <w:style w:type="table" w:styleId="Tablanormal4">
    <w:name w:val="Plain Table 4"/>
    <w:basedOn w:val="Tablanormal"/>
    <w:uiPriority w:val="44"/>
    <w:rsid w:val="00B56774"/>
    <w:rPr>
      <w:rFonts w:ascii="Calibri" w:eastAsia="SimSun" w:hAnsi="Calibri"/>
      <w:sz w:val="20"/>
      <w:szCs w:val="20"/>
      <w:lang w:val="en-US"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MDPITable">
    <w:name w:val="MDPI_Table"/>
    <w:basedOn w:val="Tablanormal"/>
    <w:uiPriority w:val="99"/>
    <w:rsid w:val="00B56774"/>
    <w:rPr>
      <w:rFonts w:ascii="Palatino Linotype" w:eastAsia="SimSun" w:hAnsi="Palatino Linotype"/>
      <w:color w:val="000000"/>
      <w:sz w:val="20"/>
      <w:szCs w:val="20"/>
      <w:lang w:val="en-CA" w:eastAsia="en-US"/>
    </w:rPr>
    <w:tblPr>
      <w:tblCellMar>
        <w:left w:w="0" w:type="dxa"/>
        <w:right w:w="0" w:type="dxa"/>
      </w:tblCellMar>
    </w:tblPr>
  </w:style>
  <w:style w:type="character" w:customStyle="1" w:styleId="apple-converted-space">
    <w:name w:val="apple-converted-space"/>
    <w:rsid w:val="00B56774"/>
  </w:style>
  <w:style w:type="paragraph" w:styleId="Bibliografa">
    <w:name w:val="Bibliography"/>
    <w:basedOn w:val="Normal"/>
    <w:next w:val="Normal"/>
    <w:uiPriority w:val="37"/>
    <w:semiHidden/>
    <w:unhideWhenUsed/>
    <w:rsid w:val="00B56774"/>
    <w:pPr>
      <w:spacing w:line="260" w:lineRule="atLeast"/>
    </w:pPr>
    <w:rPr>
      <w:rFonts w:eastAsia="SimSun"/>
      <w:noProof/>
      <w:color w:val="000000"/>
      <w:sz w:val="20"/>
      <w:szCs w:val="20"/>
      <w:lang w:val="en-US" w:eastAsia="zh-CN"/>
    </w:rPr>
  </w:style>
  <w:style w:type="paragraph" w:styleId="Textoindependiente">
    <w:name w:val="Body Text"/>
    <w:link w:val="TextoindependienteCar"/>
    <w:rsid w:val="00B56774"/>
    <w:pPr>
      <w:spacing w:after="120" w:line="340" w:lineRule="atLeast"/>
      <w:jc w:val="both"/>
    </w:pPr>
    <w:rPr>
      <w:rFonts w:ascii="Palatino Linotype" w:eastAsia="SimSun" w:hAnsi="Palatino Linotype"/>
      <w:color w:val="000000"/>
      <w:sz w:val="24"/>
      <w:szCs w:val="20"/>
      <w:lang w:val="en-US" w:eastAsia="de-DE"/>
    </w:rPr>
  </w:style>
  <w:style w:type="character" w:customStyle="1" w:styleId="TextoindependienteCar">
    <w:name w:val="Texto independiente Car"/>
    <w:basedOn w:val="Fuentedeprrafopredeter"/>
    <w:link w:val="Textoindependiente"/>
    <w:rsid w:val="00B56774"/>
    <w:rPr>
      <w:rFonts w:ascii="Palatino Linotype" w:eastAsia="SimSun" w:hAnsi="Palatino Linotype"/>
      <w:color w:val="000000"/>
      <w:sz w:val="24"/>
      <w:szCs w:val="20"/>
      <w:lang w:val="en-US" w:eastAsia="de-DE"/>
    </w:rPr>
  </w:style>
  <w:style w:type="character" w:styleId="Refdenotaalfinal">
    <w:name w:val="endnote reference"/>
    <w:rsid w:val="00B56774"/>
    <w:rPr>
      <w:vertAlign w:val="superscript"/>
    </w:rPr>
  </w:style>
  <w:style w:type="paragraph" w:styleId="Textonotaalfinal">
    <w:name w:val="endnote text"/>
    <w:basedOn w:val="Normal"/>
    <w:link w:val="TextonotaalfinalCar"/>
    <w:semiHidden/>
    <w:unhideWhenUsed/>
    <w:rsid w:val="00B56774"/>
    <w:rPr>
      <w:rFonts w:eastAsia="SimSun"/>
      <w:noProof/>
      <w:color w:val="000000"/>
      <w:sz w:val="20"/>
      <w:szCs w:val="20"/>
      <w:lang w:val="en-US" w:eastAsia="zh-CN"/>
    </w:rPr>
  </w:style>
  <w:style w:type="character" w:customStyle="1" w:styleId="TextonotaalfinalCar">
    <w:name w:val="Texto nota al final Car"/>
    <w:basedOn w:val="Fuentedeprrafopredeter"/>
    <w:link w:val="Textonotaalfinal"/>
    <w:semiHidden/>
    <w:rsid w:val="00B56774"/>
    <w:rPr>
      <w:rFonts w:ascii="Palatino Linotype" w:eastAsia="SimSun" w:hAnsi="Palatino Linotype"/>
      <w:noProof/>
      <w:color w:val="000000"/>
      <w:sz w:val="20"/>
      <w:szCs w:val="20"/>
      <w:lang w:val="en-US" w:eastAsia="zh-CN"/>
    </w:rPr>
  </w:style>
  <w:style w:type="paragraph" w:styleId="NormalWeb">
    <w:name w:val="Normal (Web)"/>
    <w:basedOn w:val="Normal"/>
    <w:uiPriority w:val="99"/>
    <w:rsid w:val="00B56774"/>
    <w:pPr>
      <w:spacing w:line="260" w:lineRule="atLeast"/>
    </w:pPr>
    <w:rPr>
      <w:rFonts w:eastAsia="SimSun"/>
      <w:noProof/>
      <w:color w:val="000000"/>
      <w:sz w:val="20"/>
      <w:lang w:val="en-US" w:eastAsia="zh-CN"/>
    </w:rPr>
  </w:style>
  <w:style w:type="paragraph" w:customStyle="1" w:styleId="MsoFootnoteText0">
    <w:name w:val="MsoFootnoteText"/>
    <w:basedOn w:val="NormalWeb"/>
    <w:qFormat/>
    <w:rsid w:val="00B56774"/>
  </w:style>
  <w:style w:type="character" w:styleId="Nmerodepgina">
    <w:name w:val="page number"/>
    <w:rsid w:val="00B56774"/>
  </w:style>
  <w:style w:type="paragraph" w:customStyle="1" w:styleId="DOP">
    <w:name w:val="DOP"/>
    <w:basedOn w:val="Normal"/>
    <w:rsid w:val="00B56774"/>
    <w:pPr>
      <w:spacing w:after="120"/>
      <w:jc w:val="left"/>
    </w:pPr>
    <w:rPr>
      <w:rFonts w:ascii="Helvetica" w:hAnsi="Helvetica"/>
      <w:sz w:val="14"/>
      <w:szCs w:val="14"/>
      <w:lang w:val="en-US" w:eastAsia="en-US"/>
    </w:rPr>
  </w:style>
  <w:style w:type="paragraph" w:customStyle="1" w:styleId="DOI">
    <w:name w:val="DOI"/>
    <w:basedOn w:val="Normal"/>
    <w:rsid w:val="00B56774"/>
    <w:pPr>
      <w:jc w:val="left"/>
    </w:pPr>
    <w:rPr>
      <w:i/>
      <w:sz w:val="12"/>
      <w:szCs w:val="12"/>
      <w:lang w:val="en-US" w:eastAsia="en-US"/>
    </w:rPr>
  </w:style>
  <w:style w:type="paragraph" w:customStyle="1" w:styleId="Abstract">
    <w:name w:val="Abstract"/>
    <w:basedOn w:val="Normal"/>
    <w:link w:val="AbstractChar"/>
    <w:rsid w:val="00B56774"/>
    <w:pPr>
      <w:spacing w:after="340" w:line="240" w:lineRule="exact"/>
      <w:ind w:right="1380"/>
    </w:pPr>
    <w:rPr>
      <w:sz w:val="20"/>
      <w:szCs w:val="20"/>
      <w:lang w:val="en-US" w:eastAsia="en-US"/>
    </w:rPr>
  </w:style>
  <w:style w:type="paragraph" w:customStyle="1" w:styleId="H5">
    <w:name w:val="H5"/>
    <w:basedOn w:val="Abstract"/>
    <w:link w:val="H5CharChar"/>
    <w:rsid w:val="00B56774"/>
    <w:rPr>
      <w:rFonts w:ascii="Helvetica" w:hAnsi="Helvetica"/>
      <w:b/>
      <w:color w:val="00629B"/>
    </w:rPr>
  </w:style>
  <w:style w:type="character" w:customStyle="1" w:styleId="AbstractChar">
    <w:name w:val="Abstract Char"/>
    <w:link w:val="Abstract"/>
    <w:rsid w:val="00B56774"/>
    <w:rPr>
      <w:sz w:val="20"/>
      <w:szCs w:val="20"/>
      <w:lang w:val="en-US" w:eastAsia="en-US"/>
    </w:rPr>
  </w:style>
  <w:style w:type="character" w:customStyle="1" w:styleId="H5CharChar">
    <w:name w:val="H5 Char Char"/>
    <w:link w:val="H5"/>
    <w:rsid w:val="00B56774"/>
    <w:rPr>
      <w:rFonts w:ascii="Helvetica" w:hAnsi="Helvetica"/>
      <w:b/>
      <w:color w:val="00629B"/>
      <w:sz w:val="20"/>
      <w:szCs w:val="20"/>
      <w:lang w:val="en-US" w:eastAsia="en-US"/>
    </w:rPr>
  </w:style>
  <w:style w:type="paragraph" w:customStyle="1" w:styleId="IT">
    <w:name w:val="IT"/>
    <w:basedOn w:val="Normal"/>
    <w:rsid w:val="00B56774"/>
    <w:pPr>
      <w:autoSpaceDE w:val="0"/>
      <w:autoSpaceDN w:val="0"/>
      <w:adjustRightInd w:val="0"/>
      <w:spacing w:after="520"/>
      <w:ind w:right="1380"/>
      <w:jc w:val="left"/>
    </w:pPr>
    <w:rPr>
      <w:rFonts w:cs="TimesLTStd-Roman"/>
      <w:sz w:val="20"/>
      <w:szCs w:val="20"/>
      <w:lang w:val="en-US" w:eastAsia="en-US"/>
    </w:rPr>
  </w:style>
  <w:style w:type="paragraph" w:customStyle="1" w:styleId="PARA">
    <w:name w:val="PARA"/>
    <w:basedOn w:val="Normal"/>
    <w:rsid w:val="00B56774"/>
    <w:pPr>
      <w:suppressAutoHyphens/>
      <w:autoSpaceDE w:val="0"/>
      <w:autoSpaceDN w:val="0"/>
      <w:adjustRightInd w:val="0"/>
      <w:spacing w:line="240" w:lineRule="exact"/>
    </w:pPr>
    <w:rPr>
      <w:rFonts w:cs="TimesLTStd-Roman"/>
      <w:spacing w:val="-2"/>
      <w:sz w:val="20"/>
      <w:szCs w:val="20"/>
      <w:lang w:val="en-US" w:eastAsia="en-US"/>
    </w:rPr>
  </w:style>
  <w:style w:type="character" w:customStyle="1" w:styleId="ITAL">
    <w:name w:val="ITAL"/>
    <w:rsid w:val="00B56774"/>
    <w:rPr>
      <w:i/>
    </w:rPr>
  </w:style>
  <w:style w:type="paragraph" w:customStyle="1" w:styleId="AU">
    <w:name w:val="AU"/>
    <w:basedOn w:val="Normal"/>
    <w:rsid w:val="00B56774"/>
    <w:pPr>
      <w:spacing w:after="100"/>
      <w:ind w:right="1380"/>
      <w:jc w:val="left"/>
    </w:pPr>
    <w:rPr>
      <w:rFonts w:ascii="Helvetica" w:hAnsi="Helvetica"/>
      <w:b/>
      <w:sz w:val="20"/>
      <w:szCs w:val="20"/>
      <w:lang w:val="en-US" w:eastAsia="en-US"/>
    </w:rPr>
  </w:style>
  <w:style w:type="paragraph" w:customStyle="1" w:styleId="Aff">
    <w:name w:val="Aff"/>
    <w:basedOn w:val="Normal"/>
    <w:rsid w:val="00B56774"/>
    <w:pPr>
      <w:spacing w:after="40" w:line="140" w:lineRule="exact"/>
      <w:ind w:right="1380"/>
      <w:jc w:val="left"/>
    </w:pPr>
    <w:rPr>
      <w:sz w:val="14"/>
      <w:lang w:val="en-US" w:eastAsia="en-US"/>
    </w:rPr>
  </w:style>
  <w:style w:type="paragraph" w:customStyle="1" w:styleId="CA">
    <w:name w:val="CA"/>
    <w:basedOn w:val="Normal"/>
    <w:rsid w:val="00B56774"/>
    <w:pPr>
      <w:spacing w:before="100" w:after="100"/>
      <w:ind w:right="1380"/>
      <w:jc w:val="left"/>
    </w:pPr>
    <w:rPr>
      <w:sz w:val="15"/>
      <w:lang w:val="en-US" w:eastAsia="en-US"/>
    </w:rPr>
  </w:style>
  <w:style w:type="paragraph" w:customStyle="1" w:styleId="PI">
    <w:name w:val="PI"/>
    <w:basedOn w:val="Normal"/>
    <w:rsid w:val="00B56774"/>
    <w:pPr>
      <w:spacing w:after="540" w:line="180" w:lineRule="exact"/>
      <w:ind w:right="1600" w:firstLine="180"/>
      <w:jc w:val="left"/>
    </w:pPr>
    <w:rPr>
      <w:sz w:val="15"/>
      <w:lang w:val="en-US" w:eastAsia="en-US"/>
    </w:rPr>
  </w:style>
  <w:style w:type="paragraph" w:customStyle="1" w:styleId="H1">
    <w:name w:val="H1"/>
    <w:basedOn w:val="Normal"/>
    <w:rsid w:val="00B56774"/>
    <w:pPr>
      <w:autoSpaceDE w:val="0"/>
      <w:autoSpaceDN w:val="0"/>
      <w:adjustRightInd w:val="0"/>
      <w:spacing w:before="240"/>
      <w:jc w:val="left"/>
    </w:pPr>
    <w:rPr>
      <w:rFonts w:ascii="Helvetica" w:hAnsi="Helvetica" w:cs="FormataOTF-Bold"/>
      <w:b/>
      <w:bCs/>
      <w:color w:val="00629B"/>
      <w:sz w:val="18"/>
      <w:szCs w:val="18"/>
      <w:lang w:val="en-US" w:eastAsia="en-US"/>
    </w:rPr>
  </w:style>
  <w:style w:type="numbering" w:customStyle="1" w:styleId="H2Restart">
    <w:name w:val="H2_Restart"/>
    <w:rsid w:val="00B56774"/>
    <w:pPr>
      <w:numPr>
        <w:numId w:val="18"/>
      </w:numPr>
    </w:pPr>
  </w:style>
  <w:style w:type="paragraph" w:customStyle="1" w:styleId="Equation">
    <w:name w:val="Equation"/>
    <w:basedOn w:val="Normal"/>
    <w:rsid w:val="00B56774"/>
    <w:pPr>
      <w:tabs>
        <w:tab w:val="left" w:pos="4584"/>
      </w:tabs>
      <w:autoSpaceDE w:val="0"/>
      <w:autoSpaceDN w:val="0"/>
      <w:adjustRightInd w:val="0"/>
      <w:spacing w:before="120" w:after="120"/>
      <w:ind w:left="1600"/>
      <w:jc w:val="left"/>
    </w:pPr>
    <w:rPr>
      <w:rFonts w:cs="MTSYN"/>
      <w:i/>
      <w:sz w:val="20"/>
      <w:szCs w:val="20"/>
      <w:lang w:val="en-US" w:eastAsia="en-US"/>
    </w:rPr>
  </w:style>
  <w:style w:type="paragraph" w:customStyle="1" w:styleId="FigCaption">
    <w:name w:val="Fig Caption"/>
    <w:basedOn w:val="Normal"/>
    <w:rsid w:val="00B56774"/>
    <w:pPr>
      <w:numPr>
        <w:numId w:val="14"/>
      </w:numPr>
      <w:autoSpaceDE w:val="0"/>
      <w:autoSpaceDN w:val="0"/>
      <w:adjustRightInd w:val="0"/>
      <w:spacing w:before="140"/>
      <w:jc w:val="left"/>
    </w:pPr>
    <w:rPr>
      <w:rFonts w:ascii="Helvetica" w:hAnsi="Helvetica" w:cs="FormataOTF-Bold"/>
      <w:b/>
      <w:bCs/>
      <w:sz w:val="14"/>
      <w:szCs w:val="14"/>
      <w:lang w:val="en-US" w:eastAsia="en-US"/>
    </w:rPr>
  </w:style>
  <w:style w:type="character" w:customStyle="1" w:styleId="CaptionColor">
    <w:name w:val="Caption Color"/>
    <w:rsid w:val="00B56774"/>
    <w:rPr>
      <w:rFonts w:ascii="Helvetica" w:hAnsi="Helvetica" w:cs="FormataOTF-Bold"/>
      <w:bCs/>
      <w:color w:val="00629B"/>
      <w:sz w:val="14"/>
      <w:szCs w:val="14"/>
    </w:rPr>
  </w:style>
  <w:style w:type="paragraph" w:customStyle="1" w:styleId="H3">
    <w:name w:val="H3"/>
    <w:basedOn w:val="Normal"/>
    <w:rsid w:val="00B56774"/>
    <w:pPr>
      <w:numPr>
        <w:numId w:val="15"/>
      </w:numPr>
      <w:tabs>
        <w:tab w:val="left" w:pos="240"/>
      </w:tabs>
      <w:autoSpaceDE w:val="0"/>
      <w:autoSpaceDN w:val="0"/>
      <w:adjustRightInd w:val="0"/>
      <w:spacing w:before="80"/>
      <w:jc w:val="left"/>
    </w:pPr>
    <w:rPr>
      <w:rFonts w:ascii="Helvetica" w:hAnsi="Helvetica" w:cs="FormataOTF-Reg"/>
      <w:caps/>
      <w:color w:val="58595B"/>
      <w:sz w:val="18"/>
      <w:szCs w:val="18"/>
      <w:lang w:val="en-US" w:eastAsia="en-US"/>
    </w:rPr>
  </w:style>
  <w:style w:type="paragraph" w:customStyle="1" w:styleId="TableCaption">
    <w:name w:val="Table Caption"/>
    <w:basedOn w:val="Normal"/>
    <w:rsid w:val="00B56774"/>
    <w:pPr>
      <w:autoSpaceDE w:val="0"/>
      <w:autoSpaceDN w:val="0"/>
      <w:adjustRightInd w:val="0"/>
      <w:spacing w:before="320" w:after="220"/>
      <w:jc w:val="left"/>
    </w:pPr>
    <w:rPr>
      <w:rFonts w:ascii="Helvetica" w:hAnsi="Helvetica" w:cs="FormataOTFMd"/>
      <w:b/>
      <w:sz w:val="14"/>
      <w:szCs w:val="14"/>
      <w:lang w:val="en-US" w:eastAsia="en-US"/>
    </w:rPr>
  </w:style>
  <w:style w:type="paragraph" w:customStyle="1" w:styleId="H4">
    <w:name w:val="H4"/>
    <w:basedOn w:val="Normal"/>
    <w:rsid w:val="00B56774"/>
    <w:pPr>
      <w:autoSpaceDE w:val="0"/>
      <w:autoSpaceDN w:val="0"/>
      <w:adjustRightInd w:val="0"/>
      <w:spacing w:before="480"/>
      <w:jc w:val="left"/>
    </w:pPr>
    <w:rPr>
      <w:rFonts w:ascii="Helvetica" w:hAnsi="Helvetica" w:cs="FormataOTF-Italic"/>
      <w:i/>
      <w:iCs/>
      <w:color w:val="58595B"/>
      <w:sz w:val="18"/>
      <w:szCs w:val="18"/>
      <w:lang w:val="en-US" w:eastAsia="en-US"/>
    </w:rPr>
  </w:style>
  <w:style w:type="paragraph" w:customStyle="1" w:styleId="H1ListNoSpace">
    <w:name w:val="H1_List (No Space)"/>
    <w:basedOn w:val="H1"/>
    <w:qFormat/>
    <w:rsid w:val="00B56774"/>
    <w:pPr>
      <w:numPr>
        <w:numId w:val="13"/>
      </w:numPr>
      <w:spacing w:before="0"/>
    </w:pPr>
  </w:style>
  <w:style w:type="paragraph" w:customStyle="1" w:styleId="Ref1">
    <w:name w:val="Ref_1"/>
    <w:basedOn w:val="Normal"/>
    <w:rsid w:val="00B56774"/>
    <w:pPr>
      <w:autoSpaceDE w:val="0"/>
      <w:autoSpaceDN w:val="0"/>
      <w:adjustRightInd w:val="0"/>
      <w:spacing w:before="40"/>
      <w:ind w:left="300" w:hanging="260"/>
    </w:pPr>
    <w:rPr>
      <w:rFonts w:cs="TimesLTStd-Roman"/>
      <w:sz w:val="15"/>
      <w:szCs w:val="15"/>
      <w:lang w:val="en-US" w:eastAsia="en-US"/>
    </w:rPr>
  </w:style>
  <w:style w:type="paragraph" w:customStyle="1" w:styleId="Ref">
    <w:name w:val="Ref"/>
    <w:basedOn w:val="Ref1"/>
    <w:rsid w:val="00B56774"/>
    <w:pPr>
      <w:spacing w:before="0"/>
    </w:pPr>
  </w:style>
  <w:style w:type="paragraph" w:customStyle="1" w:styleId="AUBios">
    <w:name w:val="AU_Bios"/>
    <w:basedOn w:val="Normal"/>
    <w:rsid w:val="00B56774"/>
    <w:pPr>
      <w:autoSpaceDE w:val="0"/>
      <w:autoSpaceDN w:val="0"/>
      <w:adjustRightInd w:val="0"/>
      <w:spacing w:before="1340"/>
    </w:pPr>
    <w:rPr>
      <w:rFonts w:cs="TimesLTStd-Roman"/>
      <w:sz w:val="16"/>
      <w:szCs w:val="16"/>
      <w:lang w:val="en-US" w:eastAsia="en-US"/>
    </w:rPr>
  </w:style>
  <w:style w:type="character" w:customStyle="1" w:styleId="AUBiosbd">
    <w:name w:val="AU_Bios bd"/>
    <w:rsid w:val="00B56774"/>
    <w:rPr>
      <w:rFonts w:ascii="Helvetica" w:hAnsi="Helvetica" w:cs="FormataOTFMd"/>
      <w:b/>
    </w:rPr>
  </w:style>
  <w:style w:type="character" w:customStyle="1" w:styleId="SuperScript">
    <w:name w:val="Super Script"/>
    <w:rsid w:val="00B56774"/>
    <w:rPr>
      <w:vertAlign w:val="superscript"/>
    </w:rPr>
  </w:style>
  <w:style w:type="paragraph" w:customStyle="1" w:styleId="PINoSpace">
    <w:name w:val="PI_No Space"/>
    <w:basedOn w:val="PI"/>
    <w:rsid w:val="00B56774"/>
    <w:pPr>
      <w:spacing w:after="0"/>
    </w:pPr>
  </w:style>
  <w:style w:type="paragraph" w:customStyle="1" w:styleId="Text">
    <w:name w:val="Text"/>
    <w:basedOn w:val="Normal"/>
    <w:rsid w:val="00B56774"/>
    <w:pPr>
      <w:widowControl w:val="0"/>
      <w:spacing w:line="252" w:lineRule="auto"/>
      <w:ind w:firstLine="202"/>
    </w:pPr>
    <w:rPr>
      <w:sz w:val="20"/>
      <w:szCs w:val="20"/>
      <w:lang w:val="en-US" w:eastAsia="en-US"/>
    </w:rPr>
  </w:style>
  <w:style w:type="paragraph" w:customStyle="1" w:styleId="H3Space">
    <w:name w:val="H3_Space"/>
    <w:basedOn w:val="H3"/>
    <w:rsid w:val="00B56774"/>
    <w:pPr>
      <w:spacing w:before="260"/>
    </w:pPr>
  </w:style>
  <w:style w:type="character" w:customStyle="1" w:styleId="BodyText2">
    <w:name w:val="Body Text2"/>
    <w:rsid w:val="00B56774"/>
    <w:rPr>
      <w:rFonts w:ascii="Verdana" w:hAnsi="Verdana" w:cs="Verdana"/>
      <w:color w:val="000000"/>
      <w:sz w:val="22"/>
      <w:szCs w:val="22"/>
    </w:rPr>
  </w:style>
  <w:style w:type="paragraph" w:customStyle="1" w:styleId="TableTitle">
    <w:name w:val="Table Title"/>
    <w:basedOn w:val="Normal"/>
    <w:rsid w:val="00B56774"/>
    <w:pPr>
      <w:jc w:val="center"/>
    </w:pPr>
    <w:rPr>
      <w:smallCaps/>
      <w:sz w:val="16"/>
      <w:szCs w:val="16"/>
      <w:lang w:val="en-US" w:eastAsia="en-US"/>
    </w:rPr>
  </w:style>
  <w:style w:type="paragraph" w:customStyle="1" w:styleId="H2AfterH1">
    <w:name w:val="H2_After H1"/>
    <w:rsid w:val="00B56774"/>
    <w:pPr>
      <w:spacing w:before="120"/>
    </w:pPr>
    <w:rPr>
      <w:rFonts w:ascii="Helvetica" w:hAnsi="Helvetica" w:cs="FormataOTFMdIt"/>
      <w:b/>
      <w:i/>
      <w:caps/>
      <w:color w:val="58595B"/>
      <w:sz w:val="18"/>
      <w:szCs w:val="18"/>
      <w:lang w:val="en-US" w:eastAsia="en-US"/>
    </w:rPr>
  </w:style>
  <w:style w:type="character" w:customStyle="1" w:styleId="bodytype">
    <w:name w:val="body type"/>
    <w:rsid w:val="00B56774"/>
    <w:rPr>
      <w:rFonts w:ascii="Formata-Regular" w:hAnsi="Formata-Regular" w:cs="Formata-Regular"/>
      <w:color w:val="000000"/>
      <w:sz w:val="22"/>
      <w:szCs w:val="22"/>
    </w:rPr>
  </w:style>
  <w:style w:type="paragraph" w:customStyle="1" w:styleId="Style1">
    <w:name w:val="Style1"/>
    <w:basedOn w:val="Normal"/>
    <w:link w:val="Style1Char"/>
    <w:qFormat/>
    <w:rsid w:val="00B56774"/>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B56774"/>
    <w:rPr>
      <w:smallCaps/>
      <w:kern w:val="28"/>
      <w:sz w:val="20"/>
      <w:szCs w:val="20"/>
      <w:lang w:val="x-none" w:eastAsia="x-none"/>
    </w:rPr>
  </w:style>
  <w:style w:type="paragraph" w:customStyle="1" w:styleId="References">
    <w:name w:val="References"/>
    <w:basedOn w:val="Normal"/>
    <w:rsid w:val="00B56774"/>
    <w:pPr>
      <w:numPr>
        <w:numId w:val="12"/>
      </w:numPr>
    </w:pPr>
    <w:rPr>
      <w:sz w:val="16"/>
      <w:szCs w:val="16"/>
      <w:lang w:val="en-US" w:eastAsia="en-US"/>
    </w:rPr>
  </w:style>
  <w:style w:type="paragraph" w:customStyle="1" w:styleId="AUBiosNoSpace">
    <w:name w:val="AU_Bios_No Space"/>
    <w:basedOn w:val="AUBios"/>
    <w:rsid w:val="00B56774"/>
    <w:pPr>
      <w:spacing w:before="0"/>
      <w:ind w:firstLine="180"/>
    </w:pPr>
  </w:style>
  <w:style w:type="paragraph" w:customStyle="1" w:styleId="FigureCaption">
    <w:name w:val="Figure Caption"/>
    <w:basedOn w:val="Normal"/>
    <w:rsid w:val="00B56774"/>
    <w:rPr>
      <w:sz w:val="16"/>
      <w:szCs w:val="16"/>
      <w:lang w:val="en-US" w:eastAsia="en-US"/>
    </w:rPr>
  </w:style>
  <w:style w:type="paragraph" w:customStyle="1" w:styleId="H1ListSpace">
    <w:name w:val="H1_List (Space)"/>
    <w:basedOn w:val="H1ListNoSpace"/>
    <w:rsid w:val="00B56774"/>
    <w:pPr>
      <w:spacing w:before="240"/>
      <w:ind w:left="280" w:hanging="280"/>
    </w:pPr>
    <w:rPr>
      <w:rFonts w:cs="Times New Roman"/>
      <w:szCs w:val="20"/>
    </w:rPr>
  </w:style>
  <w:style w:type="paragraph" w:customStyle="1" w:styleId="H2First">
    <w:name w:val="H2_First"/>
    <w:basedOn w:val="Normal"/>
    <w:qFormat/>
    <w:rsid w:val="00B56774"/>
    <w:pPr>
      <w:numPr>
        <w:numId w:val="21"/>
      </w:numPr>
      <w:autoSpaceDE w:val="0"/>
      <w:autoSpaceDN w:val="0"/>
      <w:adjustRightInd w:val="0"/>
      <w:spacing w:before="260"/>
      <w:ind w:left="0" w:firstLine="0"/>
      <w:jc w:val="left"/>
    </w:pPr>
    <w:rPr>
      <w:rFonts w:ascii="Helvetica" w:hAnsi="Helvetica" w:cs="FormataOTFMdIt"/>
      <w:b/>
      <w:i/>
      <w:color w:val="58595B"/>
      <w:sz w:val="18"/>
      <w:szCs w:val="18"/>
      <w:lang w:val="en-US" w:eastAsia="en-US"/>
    </w:rPr>
  </w:style>
  <w:style w:type="paragraph" w:customStyle="1" w:styleId="H2ConSpaceBefore12pt">
    <w:name w:val="H2_Con Space(Before: 12 pt)"/>
    <w:basedOn w:val="H2AfterH1"/>
    <w:rsid w:val="00B56774"/>
    <w:pPr>
      <w:numPr>
        <w:numId w:val="19"/>
      </w:numPr>
      <w:spacing w:before="260"/>
    </w:pPr>
    <w:rPr>
      <w:rFonts w:cs="Times New Roman"/>
      <w:bCs/>
      <w:iCs/>
      <w:szCs w:val="20"/>
    </w:rPr>
  </w:style>
  <w:style w:type="paragraph" w:customStyle="1" w:styleId="H2ConNoSpace">
    <w:name w:val="H2_Con NoSpace"/>
    <w:rsid w:val="00B56774"/>
    <w:pPr>
      <w:numPr>
        <w:numId w:val="16"/>
      </w:numPr>
    </w:pPr>
    <w:rPr>
      <w:rFonts w:ascii="Helvetica" w:hAnsi="Helvetica"/>
      <w:b/>
      <w:bCs/>
      <w:i/>
      <w:iCs/>
      <w:color w:val="58595B"/>
      <w:sz w:val="18"/>
      <w:szCs w:val="20"/>
      <w:lang w:val="en-US" w:eastAsia="en-US"/>
    </w:rPr>
  </w:style>
  <w:style w:type="paragraph" w:customStyle="1" w:styleId="StyleH2ConNoSpace">
    <w:name w:val="Style H2_Con NoSpace"/>
    <w:basedOn w:val="H2ConSpaceBefore12pt"/>
    <w:rsid w:val="00B56774"/>
    <w:pPr>
      <w:spacing w:before="0"/>
    </w:pPr>
  </w:style>
  <w:style w:type="numbering" w:customStyle="1" w:styleId="H2afterH1New">
    <w:name w:val="H2 after H1_New"/>
    <w:rsid w:val="00B56774"/>
    <w:pPr>
      <w:numPr>
        <w:numId w:val="17"/>
      </w:numPr>
    </w:pPr>
  </w:style>
  <w:style w:type="paragraph" w:customStyle="1" w:styleId="H2Cont">
    <w:name w:val="H2_Cont"/>
    <w:rsid w:val="00B56774"/>
    <w:pPr>
      <w:numPr>
        <w:numId w:val="20"/>
      </w:numPr>
      <w:spacing w:before="260"/>
    </w:pPr>
    <w:rPr>
      <w:rFonts w:ascii="Helvetica" w:hAnsi="Helvetica"/>
      <w:b/>
      <w:bCs/>
      <w:i/>
      <w:iCs/>
      <w:color w:val="58595B"/>
      <w:sz w:val="18"/>
      <w:szCs w:val="20"/>
      <w:lang w:val="en-US" w:eastAsia="en-US"/>
    </w:rPr>
  </w:style>
  <w:style w:type="paragraph" w:customStyle="1" w:styleId="H2ContNoSpace">
    <w:name w:val="H2_Cont (No Space)"/>
    <w:basedOn w:val="H2AfterH1"/>
    <w:rsid w:val="00B56774"/>
    <w:pPr>
      <w:spacing w:before="0"/>
    </w:pPr>
    <w:rPr>
      <w:rFonts w:cs="Times New Roman"/>
      <w:bCs/>
      <w:iCs/>
      <w:szCs w:val="20"/>
    </w:rPr>
  </w:style>
  <w:style w:type="table" w:styleId="Tablanormal3">
    <w:name w:val="Plain Table 3"/>
    <w:basedOn w:val="Tablanormal"/>
    <w:uiPriority w:val="43"/>
    <w:rsid w:val="005A411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LabelFig">
    <w:name w:val="Label Fig"/>
    <w:basedOn w:val="Descripcin"/>
    <w:link w:val="LabelFigCar"/>
    <w:qFormat/>
    <w:rsid w:val="009D48FE"/>
    <w:rPr>
      <w:caps w:val="0"/>
    </w:rPr>
  </w:style>
  <w:style w:type="character" w:customStyle="1" w:styleId="LabelFigCar">
    <w:name w:val="Label Fig Car"/>
    <w:basedOn w:val="DescripcinCar"/>
    <w:link w:val="LabelFig"/>
    <w:rsid w:val="009D48FE"/>
    <w:rPr>
      <w:caps w:val="0"/>
      <w:sz w:val="20"/>
      <w:szCs w:val="18"/>
      <w:lang w:eastAsia="es-ES"/>
    </w:rPr>
  </w:style>
  <w:style w:type="paragraph" w:customStyle="1" w:styleId="PrrafoIEEE">
    <w:name w:val="Párrafo IEEE"/>
    <w:basedOn w:val="Normal"/>
    <w:link w:val="PrrafoIEEECar"/>
    <w:qFormat/>
    <w:rsid w:val="00911F39"/>
    <w:pPr>
      <w:ind w:firstLine="680"/>
    </w:pPr>
    <w:rPr>
      <w:lang w:val="es-CO"/>
    </w:rPr>
  </w:style>
  <w:style w:type="character" w:customStyle="1" w:styleId="PrrafoIEEECar">
    <w:name w:val="Párrafo IEEE Car"/>
    <w:basedOn w:val="Fuentedeprrafopredeter"/>
    <w:link w:val="PrrafoIEEE"/>
    <w:rsid w:val="00911F39"/>
    <w:rPr>
      <w:sz w:val="24"/>
      <w:szCs w:val="24"/>
      <w:lang w:eastAsia="es-ES"/>
    </w:rPr>
  </w:style>
  <w:style w:type="paragraph" w:customStyle="1" w:styleId="ListaIlustraciones">
    <w:name w:val="Lista Ilustraciones"/>
    <w:basedOn w:val="Normal"/>
    <w:link w:val="ListaIlustracionesCar"/>
    <w:qFormat/>
    <w:rsid w:val="00707739"/>
    <w:pPr>
      <w:jc w:val="center"/>
    </w:pPr>
    <w:rPr>
      <w:rFonts w:cs="Arial"/>
      <w:b/>
      <w:lang w:val="es-CO"/>
    </w:rPr>
  </w:style>
  <w:style w:type="character" w:customStyle="1" w:styleId="ListaIlustracionesCar">
    <w:name w:val="Lista Ilustraciones Car"/>
    <w:basedOn w:val="Fuentedeprrafopredeter"/>
    <w:link w:val="ListaIlustraciones"/>
    <w:rsid w:val="00707739"/>
    <w:rPr>
      <w:rFonts w:cs="Arial"/>
      <w:b/>
      <w:sz w:val="24"/>
      <w:szCs w:val="24"/>
      <w:lang w:eastAsia="es-ES"/>
    </w:rPr>
  </w:style>
  <w:style w:type="paragraph" w:styleId="TtuloTDC">
    <w:name w:val="TOC Heading"/>
    <w:basedOn w:val="Ttulo1"/>
    <w:next w:val="Normal"/>
    <w:uiPriority w:val="39"/>
    <w:unhideWhenUsed/>
    <w:qFormat/>
    <w:rsid w:val="00707739"/>
    <w:pPr>
      <w:keepLines/>
      <w:numPr>
        <w:numId w:val="0"/>
      </w:numPr>
      <w:spacing w:after="0" w:line="259" w:lineRule="auto"/>
      <w:jc w:val="left"/>
      <w:outlineLvl w:val="9"/>
    </w:pPr>
    <w:rPr>
      <w:rFonts w:asciiTheme="majorHAnsi" w:eastAsiaTheme="majorEastAsia" w:hAnsiTheme="majorHAnsi" w:cstheme="majorBidi"/>
      <w:b w:val="0"/>
      <w:bCs w:val="0"/>
      <w:caps w:val="0"/>
      <w:color w:val="365F91" w:themeColor="accent1" w:themeShade="BF"/>
      <w:kern w:val="0"/>
      <w:sz w:val="32"/>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155479">
      <w:bodyDiv w:val="1"/>
      <w:marLeft w:val="0"/>
      <w:marRight w:val="0"/>
      <w:marTop w:val="0"/>
      <w:marBottom w:val="0"/>
      <w:divBdr>
        <w:top w:val="none" w:sz="0" w:space="0" w:color="auto"/>
        <w:left w:val="none" w:sz="0" w:space="0" w:color="auto"/>
        <w:bottom w:val="none" w:sz="0" w:space="0" w:color="auto"/>
        <w:right w:val="none" w:sz="0" w:space="0" w:color="auto"/>
      </w:divBdr>
    </w:div>
    <w:div w:id="13770596">
      <w:bodyDiv w:val="1"/>
      <w:marLeft w:val="0"/>
      <w:marRight w:val="0"/>
      <w:marTop w:val="0"/>
      <w:marBottom w:val="0"/>
      <w:divBdr>
        <w:top w:val="none" w:sz="0" w:space="0" w:color="auto"/>
        <w:left w:val="none" w:sz="0" w:space="0" w:color="auto"/>
        <w:bottom w:val="none" w:sz="0" w:space="0" w:color="auto"/>
        <w:right w:val="none" w:sz="0" w:space="0" w:color="auto"/>
      </w:divBdr>
    </w:div>
    <w:div w:id="16582372">
      <w:bodyDiv w:val="1"/>
      <w:marLeft w:val="0"/>
      <w:marRight w:val="0"/>
      <w:marTop w:val="0"/>
      <w:marBottom w:val="0"/>
      <w:divBdr>
        <w:top w:val="none" w:sz="0" w:space="0" w:color="auto"/>
        <w:left w:val="none" w:sz="0" w:space="0" w:color="auto"/>
        <w:bottom w:val="none" w:sz="0" w:space="0" w:color="auto"/>
        <w:right w:val="none" w:sz="0" w:space="0" w:color="auto"/>
      </w:divBdr>
    </w:div>
    <w:div w:id="107748929">
      <w:bodyDiv w:val="1"/>
      <w:marLeft w:val="0"/>
      <w:marRight w:val="0"/>
      <w:marTop w:val="0"/>
      <w:marBottom w:val="0"/>
      <w:divBdr>
        <w:top w:val="none" w:sz="0" w:space="0" w:color="auto"/>
        <w:left w:val="none" w:sz="0" w:space="0" w:color="auto"/>
        <w:bottom w:val="none" w:sz="0" w:space="0" w:color="auto"/>
        <w:right w:val="none" w:sz="0" w:space="0" w:color="auto"/>
      </w:divBdr>
    </w:div>
    <w:div w:id="112754114">
      <w:bodyDiv w:val="1"/>
      <w:marLeft w:val="0"/>
      <w:marRight w:val="0"/>
      <w:marTop w:val="0"/>
      <w:marBottom w:val="0"/>
      <w:divBdr>
        <w:top w:val="none" w:sz="0" w:space="0" w:color="auto"/>
        <w:left w:val="none" w:sz="0" w:space="0" w:color="auto"/>
        <w:bottom w:val="none" w:sz="0" w:space="0" w:color="auto"/>
        <w:right w:val="none" w:sz="0" w:space="0" w:color="auto"/>
      </w:divBdr>
    </w:div>
    <w:div w:id="143011933">
      <w:bodyDiv w:val="1"/>
      <w:marLeft w:val="0"/>
      <w:marRight w:val="0"/>
      <w:marTop w:val="0"/>
      <w:marBottom w:val="0"/>
      <w:divBdr>
        <w:top w:val="none" w:sz="0" w:space="0" w:color="auto"/>
        <w:left w:val="none" w:sz="0" w:space="0" w:color="auto"/>
        <w:bottom w:val="none" w:sz="0" w:space="0" w:color="auto"/>
        <w:right w:val="none" w:sz="0" w:space="0" w:color="auto"/>
      </w:divBdr>
    </w:div>
    <w:div w:id="169223863">
      <w:bodyDiv w:val="1"/>
      <w:marLeft w:val="0"/>
      <w:marRight w:val="0"/>
      <w:marTop w:val="0"/>
      <w:marBottom w:val="0"/>
      <w:divBdr>
        <w:top w:val="none" w:sz="0" w:space="0" w:color="auto"/>
        <w:left w:val="none" w:sz="0" w:space="0" w:color="auto"/>
        <w:bottom w:val="none" w:sz="0" w:space="0" w:color="auto"/>
        <w:right w:val="none" w:sz="0" w:space="0" w:color="auto"/>
      </w:divBdr>
    </w:div>
    <w:div w:id="169612779">
      <w:bodyDiv w:val="1"/>
      <w:marLeft w:val="0"/>
      <w:marRight w:val="0"/>
      <w:marTop w:val="0"/>
      <w:marBottom w:val="0"/>
      <w:divBdr>
        <w:top w:val="none" w:sz="0" w:space="0" w:color="auto"/>
        <w:left w:val="none" w:sz="0" w:space="0" w:color="auto"/>
        <w:bottom w:val="none" w:sz="0" w:space="0" w:color="auto"/>
        <w:right w:val="none" w:sz="0" w:space="0" w:color="auto"/>
      </w:divBdr>
    </w:div>
    <w:div w:id="194657076">
      <w:bodyDiv w:val="1"/>
      <w:marLeft w:val="0"/>
      <w:marRight w:val="0"/>
      <w:marTop w:val="0"/>
      <w:marBottom w:val="0"/>
      <w:divBdr>
        <w:top w:val="none" w:sz="0" w:space="0" w:color="auto"/>
        <w:left w:val="none" w:sz="0" w:space="0" w:color="auto"/>
        <w:bottom w:val="none" w:sz="0" w:space="0" w:color="auto"/>
        <w:right w:val="none" w:sz="0" w:space="0" w:color="auto"/>
      </w:divBdr>
    </w:div>
    <w:div w:id="230124217">
      <w:bodyDiv w:val="1"/>
      <w:marLeft w:val="0"/>
      <w:marRight w:val="0"/>
      <w:marTop w:val="0"/>
      <w:marBottom w:val="0"/>
      <w:divBdr>
        <w:top w:val="none" w:sz="0" w:space="0" w:color="auto"/>
        <w:left w:val="none" w:sz="0" w:space="0" w:color="auto"/>
        <w:bottom w:val="none" w:sz="0" w:space="0" w:color="auto"/>
        <w:right w:val="none" w:sz="0" w:space="0" w:color="auto"/>
      </w:divBdr>
    </w:div>
    <w:div w:id="244922211">
      <w:bodyDiv w:val="1"/>
      <w:marLeft w:val="0"/>
      <w:marRight w:val="0"/>
      <w:marTop w:val="0"/>
      <w:marBottom w:val="0"/>
      <w:divBdr>
        <w:top w:val="none" w:sz="0" w:space="0" w:color="auto"/>
        <w:left w:val="none" w:sz="0" w:space="0" w:color="auto"/>
        <w:bottom w:val="none" w:sz="0" w:space="0" w:color="auto"/>
        <w:right w:val="none" w:sz="0" w:space="0" w:color="auto"/>
      </w:divBdr>
    </w:div>
    <w:div w:id="307324274">
      <w:bodyDiv w:val="1"/>
      <w:marLeft w:val="0"/>
      <w:marRight w:val="0"/>
      <w:marTop w:val="0"/>
      <w:marBottom w:val="0"/>
      <w:divBdr>
        <w:top w:val="none" w:sz="0" w:space="0" w:color="auto"/>
        <w:left w:val="none" w:sz="0" w:space="0" w:color="auto"/>
        <w:bottom w:val="none" w:sz="0" w:space="0" w:color="auto"/>
        <w:right w:val="none" w:sz="0" w:space="0" w:color="auto"/>
      </w:divBdr>
    </w:div>
    <w:div w:id="358360677">
      <w:bodyDiv w:val="1"/>
      <w:marLeft w:val="0"/>
      <w:marRight w:val="0"/>
      <w:marTop w:val="0"/>
      <w:marBottom w:val="0"/>
      <w:divBdr>
        <w:top w:val="none" w:sz="0" w:space="0" w:color="auto"/>
        <w:left w:val="none" w:sz="0" w:space="0" w:color="auto"/>
        <w:bottom w:val="none" w:sz="0" w:space="0" w:color="auto"/>
        <w:right w:val="none" w:sz="0" w:space="0" w:color="auto"/>
      </w:divBdr>
    </w:div>
    <w:div w:id="359742922">
      <w:bodyDiv w:val="1"/>
      <w:marLeft w:val="0"/>
      <w:marRight w:val="0"/>
      <w:marTop w:val="0"/>
      <w:marBottom w:val="0"/>
      <w:divBdr>
        <w:top w:val="none" w:sz="0" w:space="0" w:color="auto"/>
        <w:left w:val="none" w:sz="0" w:space="0" w:color="auto"/>
        <w:bottom w:val="none" w:sz="0" w:space="0" w:color="auto"/>
        <w:right w:val="none" w:sz="0" w:space="0" w:color="auto"/>
      </w:divBdr>
    </w:div>
    <w:div w:id="391538428">
      <w:bodyDiv w:val="1"/>
      <w:marLeft w:val="0"/>
      <w:marRight w:val="0"/>
      <w:marTop w:val="0"/>
      <w:marBottom w:val="0"/>
      <w:divBdr>
        <w:top w:val="none" w:sz="0" w:space="0" w:color="auto"/>
        <w:left w:val="none" w:sz="0" w:space="0" w:color="auto"/>
        <w:bottom w:val="none" w:sz="0" w:space="0" w:color="auto"/>
        <w:right w:val="none" w:sz="0" w:space="0" w:color="auto"/>
      </w:divBdr>
    </w:div>
    <w:div w:id="394620849">
      <w:bodyDiv w:val="1"/>
      <w:marLeft w:val="0"/>
      <w:marRight w:val="0"/>
      <w:marTop w:val="0"/>
      <w:marBottom w:val="0"/>
      <w:divBdr>
        <w:top w:val="none" w:sz="0" w:space="0" w:color="auto"/>
        <w:left w:val="none" w:sz="0" w:space="0" w:color="auto"/>
        <w:bottom w:val="none" w:sz="0" w:space="0" w:color="auto"/>
        <w:right w:val="none" w:sz="0" w:space="0" w:color="auto"/>
      </w:divBdr>
    </w:div>
    <w:div w:id="456946062">
      <w:bodyDiv w:val="1"/>
      <w:marLeft w:val="0"/>
      <w:marRight w:val="0"/>
      <w:marTop w:val="0"/>
      <w:marBottom w:val="0"/>
      <w:divBdr>
        <w:top w:val="none" w:sz="0" w:space="0" w:color="auto"/>
        <w:left w:val="none" w:sz="0" w:space="0" w:color="auto"/>
        <w:bottom w:val="none" w:sz="0" w:space="0" w:color="auto"/>
        <w:right w:val="none" w:sz="0" w:space="0" w:color="auto"/>
      </w:divBdr>
    </w:div>
    <w:div w:id="483352237">
      <w:bodyDiv w:val="1"/>
      <w:marLeft w:val="0"/>
      <w:marRight w:val="0"/>
      <w:marTop w:val="0"/>
      <w:marBottom w:val="0"/>
      <w:divBdr>
        <w:top w:val="none" w:sz="0" w:space="0" w:color="auto"/>
        <w:left w:val="none" w:sz="0" w:space="0" w:color="auto"/>
        <w:bottom w:val="none" w:sz="0" w:space="0" w:color="auto"/>
        <w:right w:val="none" w:sz="0" w:space="0" w:color="auto"/>
      </w:divBdr>
    </w:div>
    <w:div w:id="488836148">
      <w:bodyDiv w:val="1"/>
      <w:marLeft w:val="0"/>
      <w:marRight w:val="0"/>
      <w:marTop w:val="0"/>
      <w:marBottom w:val="0"/>
      <w:divBdr>
        <w:top w:val="none" w:sz="0" w:space="0" w:color="auto"/>
        <w:left w:val="none" w:sz="0" w:space="0" w:color="auto"/>
        <w:bottom w:val="none" w:sz="0" w:space="0" w:color="auto"/>
        <w:right w:val="none" w:sz="0" w:space="0" w:color="auto"/>
      </w:divBdr>
    </w:div>
    <w:div w:id="520122886">
      <w:bodyDiv w:val="1"/>
      <w:marLeft w:val="0"/>
      <w:marRight w:val="0"/>
      <w:marTop w:val="0"/>
      <w:marBottom w:val="0"/>
      <w:divBdr>
        <w:top w:val="none" w:sz="0" w:space="0" w:color="auto"/>
        <w:left w:val="none" w:sz="0" w:space="0" w:color="auto"/>
        <w:bottom w:val="none" w:sz="0" w:space="0" w:color="auto"/>
        <w:right w:val="none" w:sz="0" w:space="0" w:color="auto"/>
      </w:divBdr>
    </w:div>
    <w:div w:id="525799141">
      <w:bodyDiv w:val="1"/>
      <w:marLeft w:val="0"/>
      <w:marRight w:val="0"/>
      <w:marTop w:val="0"/>
      <w:marBottom w:val="0"/>
      <w:divBdr>
        <w:top w:val="none" w:sz="0" w:space="0" w:color="auto"/>
        <w:left w:val="none" w:sz="0" w:space="0" w:color="auto"/>
        <w:bottom w:val="none" w:sz="0" w:space="0" w:color="auto"/>
        <w:right w:val="none" w:sz="0" w:space="0" w:color="auto"/>
      </w:divBdr>
    </w:div>
    <w:div w:id="532108335">
      <w:bodyDiv w:val="1"/>
      <w:marLeft w:val="0"/>
      <w:marRight w:val="0"/>
      <w:marTop w:val="0"/>
      <w:marBottom w:val="0"/>
      <w:divBdr>
        <w:top w:val="none" w:sz="0" w:space="0" w:color="auto"/>
        <w:left w:val="none" w:sz="0" w:space="0" w:color="auto"/>
        <w:bottom w:val="none" w:sz="0" w:space="0" w:color="auto"/>
        <w:right w:val="none" w:sz="0" w:space="0" w:color="auto"/>
      </w:divBdr>
    </w:div>
    <w:div w:id="545264031">
      <w:bodyDiv w:val="1"/>
      <w:marLeft w:val="0"/>
      <w:marRight w:val="0"/>
      <w:marTop w:val="0"/>
      <w:marBottom w:val="0"/>
      <w:divBdr>
        <w:top w:val="none" w:sz="0" w:space="0" w:color="auto"/>
        <w:left w:val="none" w:sz="0" w:space="0" w:color="auto"/>
        <w:bottom w:val="none" w:sz="0" w:space="0" w:color="auto"/>
        <w:right w:val="none" w:sz="0" w:space="0" w:color="auto"/>
      </w:divBdr>
    </w:div>
    <w:div w:id="561789343">
      <w:bodyDiv w:val="1"/>
      <w:marLeft w:val="0"/>
      <w:marRight w:val="0"/>
      <w:marTop w:val="0"/>
      <w:marBottom w:val="0"/>
      <w:divBdr>
        <w:top w:val="none" w:sz="0" w:space="0" w:color="auto"/>
        <w:left w:val="none" w:sz="0" w:space="0" w:color="auto"/>
        <w:bottom w:val="none" w:sz="0" w:space="0" w:color="auto"/>
        <w:right w:val="none" w:sz="0" w:space="0" w:color="auto"/>
      </w:divBdr>
    </w:div>
    <w:div w:id="591548651">
      <w:bodyDiv w:val="1"/>
      <w:marLeft w:val="0"/>
      <w:marRight w:val="0"/>
      <w:marTop w:val="0"/>
      <w:marBottom w:val="0"/>
      <w:divBdr>
        <w:top w:val="none" w:sz="0" w:space="0" w:color="auto"/>
        <w:left w:val="none" w:sz="0" w:space="0" w:color="auto"/>
        <w:bottom w:val="none" w:sz="0" w:space="0" w:color="auto"/>
        <w:right w:val="none" w:sz="0" w:space="0" w:color="auto"/>
      </w:divBdr>
    </w:div>
    <w:div w:id="601840304">
      <w:bodyDiv w:val="1"/>
      <w:marLeft w:val="0"/>
      <w:marRight w:val="0"/>
      <w:marTop w:val="0"/>
      <w:marBottom w:val="0"/>
      <w:divBdr>
        <w:top w:val="none" w:sz="0" w:space="0" w:color="auto"/>
        <w:left w:val="none" w:sz="0" w:space="0" w:color="auto"/>
        <w:bottom w:val="none" w:sz="0" w:space="0" w:color="auto"/>
        <w:right w:val="none" w:sz="0" w:space="0" w:color="auto"/>
      </w:divBdr>
    </w:div>
    <w:div w:id="602497755">
      <w:bodyDiv w:val="1"/>
      <w:marLeft w:val="0"/>
      <w:marRight w:val="0"/>
      <w:marTop w:val="0"/>
      <w:marBottom w:val="0"/>
      <w:divBdr>
        <w:top w:val="none" w:sz="0" w:space="0" w:color="auto"/>
        <w:left w:val="none" w:sz="0" w:space="0" w:color="auto"/>
        <w:bottom w:val="none" w:sz="0" w:space="0" w:color="auto"/>
        <w:right w:val="none" w:sz="0" w:space="0" w:color="auto"/>
      </w:divBdr>
      <w:divsChild>
        <w:div w:id="112526822">
          <w:marLeft w:val="547"/>
          <w:marRight w:val="0"/>
          <w:marTop w:val="0"/>
          <w:marBottom w:val="0"/>
          <w:divBdr>
            <w:top w:val="none" w:sz="0" w:space="0" w:color="auto"/>
            <w:left w:val="none" w:sz="0" w:space="0" w:color="auto"/>
            <w:bottom w:val="none" w:sz="0" w:space="0" w:color="auto"/>
            <w:right w:val="none" w:sz="0" w:space="0" w:color="auto"/>
          </w:divBdr>
        </w:div>
        <w:div w:id="1627006783">
          <w:marLeft w:val="547"/>
          <w:marRight w:val="0"/>
          <w:marTop w:val="0"/>
          <w:marBottom w:val="0"/>
          <w:divBdr>
            <w:top w:val="none" w:sz="0" w:space="0" w:color="auto"/>
            <w:left w:val="none" w:sz="0" w:space="0" w:color="auto"/>
            <w:bottom w:val="none" w:sz="0" w:space="0" w:color="auto"/>
            <w:right w:val="none" w:sz="0" w:space="0" w:color="auto"/>
          </w:divBdr>
        </w:div>
        <w:div w:id="179320408">
          <w:marLeft w:val="547"/>
          <w:marRight w:val="0"/>
          <w:marTop w:val="0"/>
          <w:marBottom w:val="0"/>
          <w:divBdr>
            <w:top w:val="none" w:sz="0" w:space="0" w:color="auto"/>
            <w:left w:val="none" w:sz="0" w:space="0" w:color="auto"/>
            <w:bottom w:val="none" w:sz="0" w:space="0" w:color="auto"/>
            <w:right w:val="none" w:sz="0" w:space="0" w:color="auto"/>
          </w:divBdr>
        </w:div>
        <w:div w:id="542668935">
          <w:marLeft w:val="547"/>
          <w:marRight w:val="0"/>
          <w:marTop w:val="0"/>
          <w:marBottom w:val="0"/>
          <w:divBdr>
            <w:top w:val="none" w:sz="0" w:space="0" w:color="auto"/>
            <w:left w:val="none" w:sz="0" w:space="0" w:color="auto"/>
            <w:bottom w:val="none" w:sz="0" w:space="0" w:color="auto"/>
            <w:right w:val="none" w:sz="0" w:space="0" w:color="auto"/>
          </w:divBdr>
        </w:div>
        <w:div w:id="360401748">
          <w:marLeft w:val="547"/>
          <w:marRight w:val="0"/>
          <w:marTop w:val="0"/>
          <w:marBottom w:val="0"/>
          <w:divBdr>
            <w:top w:val="none" w:sz="0" w:space="0" w:color="auto"/>
            <w:left w:val="none" w:sz="0" w:space="0" w:color="auto"/>
            <w:bottom w:val="none" w:sz="0" w:space="0" w:color="auto"/>
            <w:right w:val="none" w:sz="0" w:space="0" w:color="auto"/>
          </w:divBdr>
        </w:div>
        <w:div w:id="1327054008">
          <w:marLeft w:val="547"/>
          <w:marRight w:val="0"/>
          <w:marTop w:val="0"/>
          <w:marBottom w:val="0"/>
          <w:divBdr>
            <w:top w:val="none" w:sz="0" w:space="0" w:color="auto"/>
            <w:left w:val="none" w:sz="0" w:space="0" w:color="auto"/>
            <w:bottom w:val="none" w:sz="0" w:space="0" w:color="auto"/>
            <w:right w:val="none" w:sz="0" w:space="0" w:color="auto"/>
          </w:divBdr>
        </w:div>
        <w:div w:id="1497454779">
          <w:marLeft w:val="547"/>
          <w:marRight w:val="0"/>
          <w:marTop w:val="0"/>
          <w:marBottom w:val="0"/>
          <w:divBdr>
            <w:top w:val="none" w:sz="0" w:space="0" w:color="auto"/>
            <w:left w:val="none" w:sz="0" w:space="0" w:color="auto"/>
            <w:bottom w:val="none" w:sz="0" w:space="0" w:color="auto"/>
            <w:right w:val="none" w:sz="0" w:space="0" w:color="auto"/>
          </w:divBdr>
        </w:div>
        <w:div w:id="464009698">
          <w:marLeft w:val="547"/>
          <w:marRight w:val="0"/>
          <w:marTop w:val="0"/>
          <w:marBottom w:val="0"/>
          <w:divBdr>
            <w:top w:val="none" w:sz="0" w:space="0" w:color="auto"/>
            <w:left w:val="none" w:sz="0" w:space="0" w:color="auto"/>
            <w:bottom w:val="none" w:sz="0" w:space="0" w:color="auto"/>
            <w:right w:val="none" w:sz="0" w:space="0" w:color="auto"/>
          </w:divBdr>
        </w:div>
        <w:div w:id="144587631">
          <w:marLeft w:val="547"/>
          <w:marRight w:val="0"/>
          <w:marTop w:val="0"/>
          <w:marBottom w:val="0"/>
          <w:divBdr>
            <w:top w:val="none" w:sz="0" w:space="0" w:color="auto"/>
            <w:left w:val="none" w:sz="0" w:space="0" w:color="auto"/>
            <w:bottom w:val="none" w:sz="0" w:space="0" w:color="auto"/>
            <w:right w:val="none" w:sz="0" w:space="0" w:color="auto"/>
          </w:divBdr>
        </w:div>
      </w:divsChild>
    </w:div>
    <w:div w:id="602539325">
      <w:bodyDiv w:val="1"/>
      <w:marLeft w:val="0"/>
      <w:marRight w:val="0"/>
      <w:marTop w:val="0"/>
      <w:marBottom w:val="0"/>
      <w:divBdr>
        <w:top w:val="none" w:sz="0" w:space="0" w:color="auto"/>
        <w:left w:val="none" w:sz="0" w:space="0" w:color="auto"/>
        <w:bottom w:val="none" w:sz="0" w:space="0" w:color="auto"/>
        <w:right w:val="none" w:sz="0" w:space="0" w:color="auto"/>
      </w:divBdr>
    </w:div>
    <w:div w:id="611866848">
      <w:bodyDiv w:val="1"/>
      <w:marLeft w:val="0"/>
      <w:marRight w:val="0"/>
      <w:marTop w:val="0"/>
      <w:marBottom w:val="0"/>
      <w:divBdr>
        <w:top w:val="none" w:sz="0" w:space="0" w:color="auto"/>
        <w:left w:val="none" w:sz="0" w:space="0" w:color="auto"/>
        <w:bottom w:val="none" w:sz="0" w:space="0" w:color="auto"/>
        <w:right w:val="none" w:sz="0" w:space="0" w:color="auto"/>
      </w:divBdr>
    </w:div>
    <w:div w:id="618412510">
      <w:bodyDiv w:val="1"/>
      <w:marLeft w:val="0"/>
      <w:marRight w:val="0"/>
      <w:marTop w:val="0"/>
      <w:marBottom w:val="0"/>
      <w:divBdr>
        <w:top w:val="none" w:sz="0" w:space="0" w:color="auto"/>
        <w:left w:val="none" w:sz="0" w:space="0" w:color="auto"/>
        <w:bottom w:val="none" w:sz="0" w:space="0" w:color="auto"/>
        <w:right w:val="none" w:sz="0" w:space="0" w:color="auto"/>
      </w:divBdr>
    </w:div>
    <w:div w:id="633558259">
      <w:bodyDiv w:val="1"/>
      <w:marLeft w:val="0"/>
      <w:marRight w:val="0"/>
      <w:marTop w:val="0"/>
      <w:marBottom w:val="0"/>
      <w:divBdr>
        <w:top w:val="none" w:sz="0" w:space="0" w:color="auto"/>
        <w:left w:val="none" w:sz="0" w:space="0" w:color="auto"/>
        <w:bottom w:val="none" w:sz="0" w:space="0" w:color="auto"/>
        <w:right w:val="none" w:sz="0" w:space="0" w:color="auto"/>
      </w:divBdr>
    </w:div>
    <w:div w:id="676231196">
      <w:bodyDiv w:val="1"/>
      <w:marLeft w:val="0"/>
      <w:marRight w:val="0"/>
      <w:marTop w:val="0"/>
      <w:marBottom w:val="0"/>
      <w:divBdr>
        <w:top w:val="none" w:sz="0" w:space="0" w:color="auto"/>
        <w:left w:val="none" w:sz="0" w:space="0" w:color="auto"/>
        <w:bottom w:val="none" w:sz="0" w:space="0" w:color="auto"/>
        <w:right w:val="none" w:sz="0" w:space="0" w:color="auto"/>
      </w:divBdr>
    </w:div>
    <w:div w:id="682783418">
      <w:bodyDiv w:val="1"/>
      <w:marLeft w:val="0"/>
      <w:marRight w:val="0"/>
      <w:marTop w:val="0"/>
      <w:marBottom w:val="0"/>
      <w:divBdr>
        <w:top w:val="none" w:sz="0" w:space="0" w:color="auto"/>
        <w:left w:val="none" w:sz="0" w:space="0" w:color="auto"/>
        <w:bottom w:val="none" w:sz="0" w:space="0" w:color="auto"/>
        <w:right w:val="none" w:sz="0" w:space="0" w:color="auto"/>
      </w:divBdr>
    </w:div>
    <w:div w:id="712847304">
      <w:bodyDiv w:val="1"/>
      <w:marLeft w:val="0"/>
      <w:marRight w:val="0"/>
      <w:marTop w:val="0"/>
      <w:marBottom w:val="0"/>
      <w:divBdr>
        <w:top w:val="none" w:sz="0" w:space="0" w:color="auto"/>
        <w:left w:val="none" w:sz="0" w:space="0" w:color="auto"/>
        <w:bottom w:val="none" w:sz="0" w:space="0" w:color="auto"/>
        <w:right w:val="none" w:sz="0" w:space="0" w:color="auto"/>
      </w:divBdr>
    </w:div>
    <w:div w:id="779422661">
      <w:bodyDiv w:val="1"/>
      <w:marLeft w:val="0"/>
      <w:marRight w:val="0"/>
      <w:marTop w:val="0"/>
      <w:marBottom w:val="0"/>
      <w:divBdr>
        <w:top w:val="none" w:sz="0" w:space="0" w:color="auto"/>
        <w:left w:val="none" w:sz="0" w:space="0" w:color="auto"/>
        <w:bottom w:val="none" w:sz="0" w:space="0" w:color="auto"/>
        <w:right w:val="none" w:sz="0" w:space="0" w:color="auto"/>
      </w:divBdr>
    </w:div>
    <w:div w:id="780880086">
      <w:bodyDiv w:val="1"/>
      <w:marLeft w:val="0"/>
      <w:marRight w:val="0"/>
      <w:marTop w:val="0"/>
      <w:marBottom w:val="0"/>
      <w:divBdr>
        <w:top w:val="none" w:sz="0" w:space="0" w:color="auto"/>
        <w:left w:val="none" w:sz="0" w:space="0" w:color="auto"/>
        <w:bottom w:val="none" w:sz="0" w:space="0" w:color="auto"/>
        <w:right w:val="none" w:sz="0" w:space="0" w:color="auto"/>
      </w:divBdr>
    </w:div>
    <w:div w:id="803424385">
      <w:bodyDiv w:val="1"/>
      <w:marLeft w:val="0"/>
      <w:marRight w:val="0"/>
      <w:marTop w:val="0"/>
      <w:marBottom w:val="0"/>
      <w:divBdr>
        <w:top w:val="none" w:sz="0" w:space="0" w:color="auto"/>
        <w:left w:val="none" w:sz="0" w:space="0" w:color="auto"/>
        <w:bottom w:val="none" w:sz="0" w:space="0" w:color="auto"/>
        <w:right w:val="none" w:sz="0" w:space="0" w:color="auto"/>
      </w:divBdr>
    </w:div>
    <w:div w:id="865212030">
      <w:bodyDiv w:val="1"/>
      <w:marLeft w:val="0"/>
      <w:marRight w:val="0"/>
      <w:marTop w:val="0"/>
      <w:marBottom w:val="0"/>
      <w:divBdr>
        <w:top w:val="none" w:sz="0" w:space="0" w:color="auto"/>
        <w:left w:val="none" w:sz="0" w:space="0" w:color="auto"/>
        <w:bottom w:val="none" w:sz="0" w:space="0" w:color="auto"/>
        <w:right w:val="none" w:sz="0" w:space="0" w:color="auto"/>
      </w:divBdr>
    </w:div>
    <w:div w:id="882903583">
      <w:bodyDiv w:val="1"/>
      <w:marLeft w:val="0"/>
      <w:marRight w:val="0"/>
      <w:marTop w:val="0"/>
      <w:marBottom w:val="0"/>
      <w:divBdr>
        <w:top w:val="none" w:sz="0" w:space="0" w:color="auto"/>
        <w:left w:val="none" w:sz="0" w:space="0" w:color="auto"/>
        <w:bottom w:val="none" w:sz="0" w:space="0" w:color="auto"/>
        <w:right w:val="none" w:sz="0" w:space="0" w:color="auto"/>
      </w:divBdr>
    </w:div>
    <w:div w:id="898710109">
      <w:bodyDiv w:val="1"/>
      <w:marLeft w:val="0"/>
      <w:marRight w:val="0"/>
      <w:marTop w:val="0"/>
      <w:marBottom w:val="0"/>
      <w:divBdr>
        <w:top w:val="none" w:sz="0" w:space="0" w:color="auto"/>
        <w:left w:val="none" w:sz="0" w:space="0" w:color="auto"/>
        <w:bottom w:val="none" w:sz="0" w:space="0" w:color="auto"/>
        <w:right w:val="none" w:sz="0" w:space="0" w:color="auto"/>
      </w:divBdr>
    </w:div>
    <w:div w:id="905258923">
      <w:bodyDiv w:val="1"/>
      <w:marLeft w:val="0"/>
      <w:marRight w:val="0"/>
      <w:marTop w:val="0"/>
      <w:marBottom w:val="0"/>
      <w:divBdr>
        <w:top w:val="none" w:sz="0" w:space="0" w:color="auto"/>
        <w:left w:val="none" w:sz="0" w:space="0" w:color="auto"/>
        <w:bottom w:val="none" w:sz="0" w:space="0" w:color="auto"/>
        <w:right w:val="none" w:sz="0" w:space="0" w:color="auto"/>
      </w:divBdr>
    </w:div>
    <w:div w:id="920406933">
      <w:bodyDiv w:val="1"/>
      <w:marLeft w:val="0"/>
      <w:marRight w:val="0"/>
      <w:marTop w:val="0"/>
      <w:marBottom w:val="0"/>
      <w:divBdr>
        <w:top w:val="none" w:sz="0" w:space="0" w:color="auto"/>
        <w:left w:val="none" w:sz="0" w:space="0" w:color="auto"/>
        <w:bottom w:val="none" w:sz="0" w:space="0" w:color="auto"/>
        <w:right w:val="none" w:sz="0" w:space="0" w:color="auto"/>
      </w:divBdr>
    </w:div>
    <w:div w:id="928463520">
      <w:bodyDiv w:val="1"/>
      <w:marLeft w:val="0"/>
      <w:marRight w:val="0"/>
      <w:marTop w:val="0"/>
      <w:marBottom w:val="0"/>
      <w:divBdr>
        <w:top w:val="none" w:sz="0" w:space="0" w:color="auto"/>
        <w:left w:val="none" w:sz="0" w:space="0" w:color="auto"/>
        <w:bottom w:val="none" w:sz="0" w:space="0" w:color="auto"/>
        <w:right w:val="none" w:sz="0" w:space="0" w:color="auto"/>
      </w:divBdr>
    </w:div>
    <w:div w:id="978462561">
      <w:bodyDiv w:val="1"/>
      <w:marLeft w:val="0"/>
      <w:marRight w:val="0"/>
      <w:marTop w:val="0"/>
      <w:marBottom w:val="0"/>
      <w:divBdr>
        <w:top w:val="none" w:sz="0" w:space="0" w:color="auto"/>
        <w:left w:val="none" w:sz="0" w:space="0" w:color="auto"/>
        <w:bottom w:val="none" w:sz="0" w:space="0" w:color="auto"/>
        <w:right w:val="none" w:sz="0" w:space="0" w:color="auto"/>
      </w:divBdr>
    </w:div>
    <w:div w:id="1005979066">
      <w:bodyDiv w:val="1"/>
      <w:marLeft w:val="0"/>
      <w:marRight w:val="0"/>
      <w:marTop w:val="0"/>
      <w:marBottom w:val="0"/>
      <w:divBdr>
        <w:top w:val="none" w:sz="0" w:space="0" w:color="auto"/>
        <w:left w:val="none" w:sz="0" w:space="0" w:color="auto"/>
        <w:bottom w:val="none" w:sz="0" w:space="0" w:color="auto"/>
        <w:right w:val="none" w:sz="0" w:space="0" w:color="auto"/>
      </w:divBdr>
    </w:div>
    <w:div w:id="1071344089">
      <w:bodyDiv w:val="1"/>
      <w:marLeft w:val="0"/>
      <w:marRight w:val="0"/>
      <w:marTop w:val="0"/>
      <w:marBottom w:val="0"/>
      <w:divBdr>
        <w:top w:val="none" w:sz="0" w:space="0" w:color="auto"/>
        <w:left w:val="none" w:sz="0" w:space="0" w:color="auto"/>
        <w:bottom w:val="none" w:sz="0" w:space="0" w:color="auto"/>
        <w:right w:val="none" w:sz="0" w:space="0" w:color="auto"/>
      </w:divBdr>
    </w:div>
    <w:div w:id="1081827044">
      <w:bodyDiv w:val="1"/>
      <w:marLeft w:val="0"/>
      <w:marRight w:val="0"/>
      <w:marTop w:val="0"/>
      <w:marBottom w:val="0"/>
      <w:divBdr>
        <w:top w:val="none" w:sz="0" w:space="0" w:color="auto"/>
        <w:left w:val="none" w:sz="0" w:space="0" w:color="auto"/>
        <w:bottom w:val="none" w:sz="0" w:space="0" w:color="auto"/>
        <w:right w:val="none" w:sz="0" w:space="0" w:color="auto"/>
      </w:divBdr>
    </w:div>
    <w:div w:id="1088385982">
      <w:bodyDiv w:val="1"/>
      <w:marLeft w:val="0"/>
      <w:marRight w:val="0"/>
      <w:marTop w:val="0"/>
      <w:marBottom w:val="0"/>
      <w:divBdr>
        <w:top w:val="none" w:sz="0" w:space="0" w:color="auto"/>
        <w:left w:val="none" w:sz="0" w:space="0" w:color="auto"/>
        <w:bottom w:val="none" w:sz="0" w:space="0" w:color="auto"/>
        <w:right w:val="none" w:sz="0" w:space="0" w:color="auto"/>
      </w:divBdr>
    </w:div>
    <w:div w:id="1115102026">
      <w:bodyDiv w:val="1"/>
      <w:marLeft w:val="0"/>
      <w:marRight w:val="0"/>
      <w:marTop w:val="0"/>
      <w:marBottom w:val="0"/>
      <w:divBdr>
        <w:top w:val="none" w:sz="0" w:space="0" w:color="auto"/>
        <w:left w:val="none" w:sz="0" w:space="0" w:color="auto"/>
        <w:bottom w:val="none" w:sz="0" w:space="0" w:color="auto"/>
        <w:right w:val="none" w:sz="0" w:space="0" w:color="auto"/>
      </w:divBdr>
    </w:div>
    <w:div w:id="1122184809">
      <w:bodyDiv w:val="1"/>
      <w:marLeft w:val="0"/>
      <w:marRight w:val="0"/>
      <w:marTop w:val="0"/>
      <w:marBottom w:val="0"/>
      <w:divBdr>
        <w:top w:val="none" w:sz="0" w:space="0" w:color="auto"/>
        <w:left w:val="none" w:sz="0" w:space="0" w:color="auto"/>
        <w:bottom w:val="none" w:sz="0" w:space="0" w:color="auto"/>
        <w:right w:val="none" w:sz="0" w:space="0" w:color="auto"/>
      </w:divBdr>
    </w:div>
    <w:div w:id="1143160167">
      <w:bodyDiv w:val="1"/>
      <w:marLeft w:val="0"/>
      <w:marRight w:val="0"/>
      <w:marTop w:val="0"/>
      <w:marBottom w:val="0"/>
      <w:divBdr>
        <w:top w:val="none" w:sz="0" w:space="0" w:color="auto"/>
        <w:left w:val="none" w:sz="0" w:space="0" w:color="auto"/>
        <w:bottom w:val="none" w:sz="0" w:space="0" w:color="auto"/>
        <w:right w:val="none" w:sz="0" w:space="0" w:color="auto"/>
      </w:divBdr>
    </w:div>
    <w:div w:id="1147237303">
      <w:bodyDiv w:val="1"/>
      <w:marLeft w:val="0"/>
      <w:marRight w:val="0"/>
      <w:marTop w:val="0"/>
      <w:marBottom w:val="0"/>
      <w:divBdr>
        <w:top w:val="none" w:sz="0" w:space="0" w:color="auto"/>
        <w:left w:val="none" w:sz="0" w:space="0" w:color="auto"/>
        <w:bottom w:val="none" w:sz="0" w:space="0" w:color="auto"/>
        <w:right w:val="none" w:sz="0" w:space="0" w:color="auto"/>
      </w:divBdr>
    </w:div>
    <w:div w:id="1151946003">
      <w:bodyDiv w:val="1"/>
      <w:marLeft w:val="0"/>
      <w:marRight w:val="0"/>
      <w:marTop w:val="0"/>
      <w:marBottom w:val="0"/>
      <w:divBdr>
        <w:top w:val="none" w:sz="0" w:space="0" w:color="auto"/>
        <w:left w:val="none" w:sz="0" w:space="0" w:color="auto"/>
        <w:bottom w:val="none" w:sz="0" w:space="0" w:color="auto"/>
        <w:right w:val="none" w:sz="0" w:space="0" w:color="auto"/>
      </w:divBdr>
    </w:div>
    <w:div w:id="1188061165">
      <w:bodyDiv w:val="1"/>
      <w:marLeft w:val="0"/>
      <w:marRight w:val="0"/>
      <w:marTop w:val="0"/>
      <w:marBottom w:val="0"/>
      <w:divBdr>
        <w:top w:val="none" w:sz="0" w:space="0" w:color="auto"/>
        <w:left w:val="none" w:sz="0" w:space="0" w:color="auto"/>
        <w:bottom w:val="none" w:sz="0" w:space="0" w:color="auto"/>
        <w:right w:val="none" w:sz="0" w:space="0" w:color="auto"/>
      </w:divBdr>
    </w:div>
    <w:div w:id="1192690535">
      <w:bodyDiv w:val="1"/>
      <w:marLeft w:val="0"/>
      <w:marRight w:val="0"/>
      <w:marTop w:val="0"/>
      <w:marBottom w:val="0"/>
      <w:divBdr>
        <w:top w:val="none" w:sz="0" w:space="0" w:color="auto"/>
        <w:left w:val="none" w:sz="0" w:space="0" w:color="auto"/>
        <w:bottom w:val="none" w:sz="0" w:space="0" w:color="auto"/>
        <w:right w:val="none" w:sz="0" w:space="0" w:color="auto"/>
      </w:divBdr>
    </w:div>
    <w:div w:id="1230768388">
      <w:bodyDiv w:val="1"/>
      <w:marLeft w:val="0"/>
      <w:marRight w:val="0"/>
      <w:marTop w:val="0"/>
      <w:marBottom w:val="0"/>
      <w:divBdr>
        <w:top w:val="none" w:sz="0" w:space="0" w:color="auto"/>
        <w:left w:val="none" w:sz="0" w:space="0" w:color="auto"/>
        <w:bottom w:val="none" w:sz="0" w:space="0" w:color="auto"/>
        <w:right w:val="none" w:sz="0" w:space="0" w:color="auto"/>
      </w:divBdr>
    </w:div>
    <w:div w:id="1245384964">
      <w:bodyDiv w:val="1"/>
      <w:marLeft w:val="0"/>
      <w:marRight w:val="0"/>
      <w:marTop w:val="0"/>
      <w:marBottom w:val="0"/>
      <w:divBdr>
        <w:top w:val="none" w:sz="0" w:space="0" w:color="auto"/>
        <w:left w:val="none" w:sz="0" w:space="0" w:color="auto"/>
        <w:bottom w:val="none" w:sz="0" w:space="0" w:color="auto"/>
        <w:right w:val="none" w:sz="0" w:space="0" w:color="auto"/>
      </w:divBdr>
    </w:div>
    <w:div w:id="1247153302">
      <w:bodyDiv w:val="1"/>
      <w:marLeft w:val="0"/>
      <w:marRight w:val="0"/>
      <w:marTop w:val="0"/>
      <w:marBottom w:val="0"/>
      <w:divBdr>
        <w:top w:val="none" w:sz="0" w:space="0" w:color="auto"/>
        <w:left w:val="none" w:sz="0" w:space="0" w:color="auto"/>
        <w:bottom w:val="none" w:sz="0" w:space="0" w:color="auto"/>
        <w:right w:val="none" w:sz="0" w:space="0" w:color="auto"/>
      </w:divBdr>
    </w:div>
    <w:div w:id="1259487584">
      <w:bodyDiv w:val="1"/>
      <w:marLeft w:val="0"/>
      <w:marRight w:val="0"/>
      <w:marTop w:val="0"/>
      <w:marBottom w:val="0"/>
      <w:divBdr>
        <w:top w:val="none" w:sz="0" w:space="0" w:color="auto"/>
        <w:left w:val="none" w:sz="0" w:space="0" w:color="auto"/>
        <w:bottom w:val="none" w:sz="0" w:space="0" w:color="auto"/>
        <w:right w:val="none" w:sz="0" w:space="0" w:color="auto"/>
      </w:divBdr>
    </w:div>
    <w:div w:id="1269850513">
      <w:bodyDiv w:val="1"/>
      <w:marLeft w:val="0"/>
      <w:marRight w:val="0"/>
      <w:marTop w:val="0"/>
      <w:marBottom w:val="0"/>
      <w:divBdr>
        <w:top w:val="none" w:sz="0" w:space="0" w:color="auto"/>
        <w:left w:val="none" w:sz="0" w:space="0" w:color="auto"/>
        <w:bottom w:val="none" w:sz="0" w:space="0" w:color="auto"/>
        <w:right w:val="none" w:sz="0" w:space="0" w:color="auto"/>
      </w:divBdr>
    </w:div>
    <w:div w:id="1288049468">
      <w:bodyDiv w:val="1"/>
      <w:marLeft w:val="0"/>
      <w:marRight w:val="0"/>
      <w:marTop w:val="0"/>
      <w:marBottom w:val="0"/>
      <w:divBdr>
        <w:top w:val="none" w:sz="0" w:space="0" w:color="auto"/>
        <w:left w:val="none" w:sz="0" w:space="0" w:color="auto"/>
        <w:bottom w:val="none" w:sz="0" w:space="0" w:color="auto"/>
        <w:right w:val="none" w:sz="0" w:space="0" w:color="auto"/>
      </w:divBdr>
    </w:div>
    <w:div w:id="1296990157">
      <w:bodyDiv w:val="1"/>
      <w:marLeft w:val="0"/>
      <w:marRight w:val="0"/>
      <w:marTop w:val="0"/>
      <w:marBottom w:val="0"/>
      <w:divBdr>
        <w:top w:val="none" w:sz="0" w:space="0" w:color="auto"/>
        <w:left w:val="none" w:sz="0" w:space="0" w:color="auto"/>
        <w:bottom w:val="none" w:sz="0" w:space="0" w:color="auto"/>
        <w:right w:val="none" w:sz="0" w:space="0" w:color="auto"/>
      </w:divBdr>
    </w:div>
    <w:div w:id="1312906561">
      <w:bodyDiv w:val="1"/>
      <w:marLeft w:val="0"/>
      <w:marRight w:val="0"/>
      <w:marTop w:val="0"/>
      <w:marBottom w:val="0"/>
      <w:divBdr>
        <w:top w:val="none" w:sz="0" w:space="0" w:color="auto"/>
        <w:left w:val="none" w:sz="0" w:space="0" w:color="auto"/>
        <w:bottom w:val="none" w:sz="0" w:space="0" w:color="auto"/>
        <w:right w:val="none" w:sz="0" w:space="0" w:color="auto"/>
      </w:divBdr>
    </w:div>
    <w:div w:id="1365520642">
      <w:bodyDiv w:val="1"/>
      <w:marLeft w:val="0"/>
      <w:marRight w:val="0"/>
      <w:marTop w:val="0"/>
      <w:marBottom w:val="0"/>
      <w:divBdr>
        <w:top w:val="none" w:sz="0" w:space="0" w:color="auto"/>
        <w:left w:val="none" w:sz="0" w:space="0" w:color="auto"/>
        <w:bottom w:val="none" w:sz="0" w:space="0" w:color="auto"/>
        <w:right w:val="none" w:sz="0" w:space="0" w:color="auto"/>
      </w:divBdr>
    </w:div>
    <w:div w:id="1367222426">
      <w:bodyDiv w:val="1"/>
      <w:marLeft w:val="0"/>
      <w:marRight w:val="0"/>
      <w:marTop w:val="0"/>
      <w:marBottom w:val="0"/>
      <w:divBdr>
        <w:top w:val="none" w:sz="0" w:space="0" w:color="auto"/>
        <w:left w:val="none" w:sz="0" w:space="0" w:color="auto"/>
        <w:bottom w:val="none" w:sz="0" w:space="0" w:color="auto"/>
        <w:right w:val="none" w:sz="0" w:space="0" w:color="auto"/>
      </w:divBdr>
    </w:div>
    <w:div w:id="1393235211">
      <w:bodyDiv w:val="1"/>
      <w:marLeft w:val="0"/>
      <w:marRight w:val="0"/>
      <w:marTop w:val="0"/>
      <w:marBottom w:val="0"/>
      <w:divBdr>
        <w:top w:val="none" w:sz="0" w:space="0" w:color="auto"/>
        <w:left w:val="none" w:sz="0" w:space="0" w:color="auto"/>
        <w:bottom w:val="none" w:sz="0" w:space="0" w:color="auto"/>
        <w:right w:val="none" w:sz="0" w:space="0" w:color="auto"/>
      </w:divBdr>
    </w:div>
    <w:div w:id="1402102387">
      <w:bodyDiv w:val="1"/>
      <w:marLeft w:val="0"/>
      <w:marRight w:val="0"/>
      <w:marTop w:val="0"/>
      <w:marBottom w:val="0"/>
      <w:divBdr>
        <w:top w:val="none" w:sz="0" w:space="0" w:color="auto"/>
        <w:left w:val="none" w:sz="0" w:space="0" w:color="auto"/>
        <w:bottom w:val="none" w:sz="0" w:space="0" w:color="auto"/>
        <w:right w:val="none" w:sz="0" w:space="0" w:color="auto"/>
      </w:divBdr>
    </w:div>
    <w:div w:id="1405301616">
      <w:bodyDiv w:val="1"/>
      <w:marLeft w:val="0"/>
      <w:marRight w:val="0"/>
      <w:marTop w:val="0"/>
      <w:marBottom w:val="0"/>
      <w:divBdr>
        <w:top w:val="none" w:sz="0" w:space="0" w:color="auto"/>
        <w:left w:val="none" w:sz="0" w:space="0" w:color="auto"/>
        <w:bottom w:val="none" w:sz="0" w:space="0" w:color="auto"/>
        <w:right w:val="none" w:sz="0" w:space="0" w:color="auto"/>
      </w:divBdr>
    </w:div>
    <w:div w:id="1413699428">
      <w:bodyDiv w:val="1"/>
      <w:marLeft w:val="0"/>
      <w:marRight w:val="0"/>
      <w:marTop w:val="0"/>
      <w:marBottom w:val="0"/>
      <w:divBdr>
        <w:top w:val="none" w:sz="0" w:space="0" w:color="auto"/>
        <w:left w:val="none" w:sz="0" w:space="0" w:color="auto"/>
        <w:bottom w:val="none" w:sz="0" w:space="0" w:color="auto"/>
        <w:right w:val="none" w:sz="0" w:space="0" w:color="auto"/>
      </w:divBdr>
    </w:div>
    <w:div w:id="1418594387">
      <w:bodyDiv w:val="1"/>
      <w:marLeft w:val="0"/>
      <w:marRight w:val="0"/>
      <w:marTop w:val="0"/>
      <w:marBottom w:val="0"/>
      <w:divBdr>
        <w:top w:val="none" w:sz="0" w:space="0" w:color="auto"/>
        <w:left w:val="none" w:sz="0" w:space="0" w:color="auto"/>
        <w:bottom w:val="none" w:sz="0" w:space="0" w:color="auto"/>
        <w:right w:val="none" w:sz="0" w:space="0" w:color="auto"/>
      </w:divBdr>
    </w:div>
    <w:div w:id="1444498756">
      <w:bodyDiv w:val="1"/>
      <w:marLeft w:val="0"/>
      <w:marRight w:val="0"/>
      <w:marTop w:val="0"/>
      <w:marBottom w:val="0"/>
      <w:divBdr>
        <w:top w:val="none" w:sz="0" w:space="0" w:color="auto"/>
        <w:left w:val="none" w:sz="0" w:space="0" w:color="auto"/>
        <w:bottom w:val="none" w:sz="0" w:space="0" w:color="auto"/>
        <w:right w:val="none" w:sz="0" w:space="0" w:color="auto"/>
      </w:divBdr>
    </w:div>
    <w:div w:id="1498498698">
      <w:bodyDiv w:val="1"/>
      <w:marLeft w:val="0"/>
      <w:marRight w:val="0"/>
      <w:marTop w:val="0"/>
      <w:marBottom w:val="0"/>
      <w:divBdr>
        <w:top w:val="none" w:sz="0" w:space="0" w:color="auto"/>
        <w:left w:val="none" w:sz="0" w:space="0" w:color="auto"/>
        <w:bottom w:val="none" w:sz="0" w:space="0" w:color="auto"/>
        <w:right w:val="none" w:sz="0" w:space="0" w:color="auto"/>
      </w:divBdr>
    </w:div>
    <w:div w:id="1504051210">
      <w:bodyDiv w:val="1"/>
      <w:marLeft w:val="0"/>
      <w:marRight w:val="0"/>
      <w:marTop w:val="0"/>
      <w:marBottom w:val="0"/>
      <w:divBdr>
        <w:top w:val="none" w:sz="0" w:space="0" w:color="auto"/>
        <w:left w:val="none" w:sz="0" w:space="0" w:color="auto"/>
        <w:bottom w:val="none" w:sz="0" w:space="0" w:color="auto"/>
        <w:right w:val="none" w:sz="0" w:space="0" w:color="auto"/>
      </w:divBdr>
    </w:div>
    <w:div w:id="1525510264">
      <w:marLeft w:val="0"/>
      <w:marRight w:val="0"/>
      <w:marTop w:val="0"/>
      <w:marBottom w:val="0"/>
      <w:divBdr>
        <w:top w:val="none" w:sz="0" w:space="0" w:color="auto"/>
        <w:left w:val="none" w:sz="0" w:space="0" w:color="auto"/>
        <w:bottom w:val="none" w:sz="0" w:space="0" w:color="auto"/>
        <w:right w:val="none" w:sz="0" w:space="0" w:color="auto"/>
      </w:divBdr>
    </w:div>
    <w:div w:id="1525510265">
      <w:marLeft w:val="0"/>
      <w:marRight w:val="0"/>
      <w:marTop w:val="0"/>
      <w:marBottom w:val="0"/>
      <w:divBdr>
        <w:top w:val="none" w:sz="0" w:space="0" w:color="auto"/>
        <w:left w:val="none" w:sz="0" w:space="0" w:color="auto"/>
        <w:bottom w:val="none" w:sz="0" w:space="0" w:color="auto"/>
        <w:right w:val="none" w:sz="0" w:space="0" w:color="auto"/>
      </w:divBdr>
    </w:div>
    <w:div w:id="1525510266">
      <w:marLeft w:val="0"/>
      <w:marRight w:val="0"/>
      <w:marTop w:val="0"/>
      <w:marBottom w:val="0"/>
      <w:divBdr>
        <w:top w:val="none" w:sz="0" w:space="0" w:color="auto"/>
        <w:left w:val="none" w:sz="0" w:space="0" w:color="auto"/>
        <w:bottom w:val="none" w:sz="0" w:space="0" w:color="auto"/>
        <w:right w:val="none" w:sz="0" w:space="0" w:color="auto"/>
      </w:divBdr>
    </w:div>
    <w:div w:id="1525510267">
      <w:marLeft w:val="0"/>
      <w:marRight w:val="0"/>
      <w:marTop w:val="0"/>
      <w:marBottom w:val="0"/>
      <w:divBdr>
        <w:top w:val="none" w:sz="0" w:space="0" w:color="auto"/>
        <w:left w:val="none" w:sz="0" w:space="0" w:color="auto"/>
        <w:bottom w:val="none" w:sz="0" w:space="0" w:color="auto"/>
        <w:right w:val="none" w:sz="0" w:space="0" w:color="auto"/>
      </w:divBdr>
    </w:div>
    <w:div w:id="1525510268">
      <w:marLeft w:val="0"/>
      <w:marRight w:val="0"/>
      <w:marTop w:val="0"/>
      <w:marBottom w:val="0"/>
      <w:divBdr>
        <w:top w:val="none" w:sz="0" w:space="0" w:color="auto"/>
        <w:left w:val="none" w:sz="0" w:space="0" w:color="auto"/>
        <w:bottom w:val="none" w:sz="0" w:space="0" w:color="auto"/>
        <w:right w:val="none" w:sz="0" w:space="0" w:color="auto"/>
      </w:divBdr>
    </w:div>
    <w:div w:id="1525510269">
      <w:marLeft w:val="0"/>
      <w:marRight w:val="0"/>
      <w:marTop w:val="0"/>
      <w:marBottom w:val="0"/>
      <w:divBdr>
        <w:top w:val="none" w:sz="0" w:space="0" w:color="auto"/>
        <w:left w:val="none" w:sz="0" w:space="0" w:color="auto"/>
        <w:bottom w:val="none" w:sz="0" w:space="0" w:color="auto"/>
        <w:right w:val="none" w:sz="0" w:space="0" w:color="auto"/>
      </w:divBdr>
    </w:div>
    <w:div w:id="1525510270">
      <w:marLeft w:val="0"/>
      <w:marRight w:val="0"/>
      <w:marTop w:val="0"/>
      <w:marBottom w:val="0"/>
      <w:divBdr>
        <w:top w:val="none" w:sz="0" w:space="0" w:color="auto"/>
        <w:left w:val="none" w:sz="0" w:space="0" w:color="auto"/>
        <w:bottom w:val="none" w:sz="0" w:space="0" w:color="auto"/>
        <w:right w:val="none" w:sz="0" w:space="0" w:color="auto"/>
      </w:divBdr>
    </w:div>
    <w:div w:id="1525510271">
      <w:marLeft w:val="0"/>
      <w:marRight w:val="0"/>
      <w:marTop w:val="0"/>
      <w:marBottom w:val="0"/>
      <w:divBdr>
        <w:top w:val="none" w:sz="0" w:space="0" w:color="auto"/>
        <w:left w:val="none" w:sz="0" w:space="0" w:color="auto"/>
        <w:bottom w:val="none" w:sz="0" w:space="0" w:color="auto"/>
        <w:right w:val="none" w:sz="0" w:space="0" w:color="auto"/>
      </w:divBdr>
    </w:div>
    <w:div w:id="1525510272">
      <w:marLeft w:val="0"/>
      <w:marRight w:val="0"/>
      <w:marTop w:val="0"/>
      <w:marBottom w:val="0"/>
      <w:divBdr>
        <w:top w:val="none" w:sz="0" w:space="0" w:color="auto"/>
        <w:left w:val="none" w:sz="0" w:space="0" w:color="auto"/>
        <w:bottom w:val="none" w:sz="0" w:space="0" w:color="auto"/>
        <w:right w:val="none" w:sz="0" w:space="0" w:color="auto"/>
      </w:divBdr>
    </w:div>
    <w:div w:id="1525510273">
      <w:marLeft w:val="0"/>
      <w:marRight w:val="0"/>
      <w:marTop w:val="0"/>
      <w:marBottom w:val="0"/>
      <w:divBdr>
        <w:top w:val="none" w:sz="0" w:space="0" w:color="auto"/>
        <w:left w:val="none" w:sz="0" w:space="0" w:color="auto"/>
        <w:bottom w:val="none" w:sz="0" w:space="0" w:color="auto"/>
        <w:right w:val="none" w:sz="0" w:space="0" w:color="auto"/>
      </w:divBdr>
    </w:div>
    <w:div w:id="1525510274">
      <w:marLeft w:val="0"/>
      <w:marRight w:val="0"/>
      <w:marTop w:val="0"/>
      <w:marBottom w:val="0"/>
      <w:divBdr>
        <w:top w:val="none" w:sz="0" w:space="0" w:color="auto"/>
        <w:left w:val="none" w:sz="0" w:space="0" w:color="auto"/>
        <w:bottom w:val="none" w:sz="0" w:space="0" w:color="auto"/>
        <w:right w:val="none" w:sz="0" w:space="0" w:color="auto"/>
      </w:divBdr>
    </w:div>
    <w:div w:id="1525510275">
      <w:marLeft w:val="0"/>
      <w:marRight w:val="0"/>
      <w:marTop w:val="0"/>
      <w:marBottom w:val="0"/>
      <w:divBdr>
        <w:top w:val="none" w:sz="0" w:space="0" w:color="auto"/>
        <w:left w:val="none" w:sz="0" w:space="0" w:color="auto"/>
        <w:bottom w:val="none" w:sz="0" w:space="0" w:color="auto"/>
        <w:right w:val="none" w:sz="0" w:space="0" w:color="auto"/>
      </w:divBdr>
    </w:div>
    <w:div w:id="1525510276">
      <w:marLeft w:val="0"/>
      <w:marRight w:val="0"/>
      <w:marTop w:val="0"/>
      <w:marBottom w:val="0"/>
      <w:divBdr>
        <w:top w:val="none" w:sz="0" w:space="0" w:color="auto"/>
        <w:left w:val="none" w:sz="0" w:space="0" w:color="auto"/>
        <w:bottom w:val="none" w:sz="0" w:space="0" w:color="auto"/>
        <w:right w:val="none" w:sz="0" w:space="0" w:color="auto"/>
      </w:divBdr>
    </w:div>
    <w:div w:id="1525510277">
      <w:marLeft w:val="0"/>
      <w:marRight w:val="0"/>
      <w:marTop w:val="0"/>
      <w:marBottom w:val="0"/>
      <w:divBdr>
        <w:top w:val="none" w:sz="0" w:space="0" w:color="auto"/>
        <w:left w:val="none" w:sz="0" w:space="0" w:color="auto"/>
        <w:bottom w:val="none" w:sz="0" w:space="0" w:color="auto"/>
        <w:right w:val="none" w:sz="0" w:space="0" w:color="auto"/>
      </w:divBdr>
    </w:div>
    <w:div w:id="1525510278">
      <w:marLeft w:val="0"/>
      <w:marRight w:val="0"/>
      <w:marTop w:val="0"/>
      <w:marBottom w:val="0"/>
      <w:divBdr>
        <w:top w:val="none" w:sz="0" w:space="0" w:color="auto"/>
        <w:left w:val="none" w:sz="0" w:space="0" w:color="auto"/>
        <w:bottom w:val="none" w:sz="0" w:space="0" w:color="auto"/>
        <w:right w:val="none" w:sz="0" w:space="0" w:color="auto"/>
      </w:divBdr>
    </w:div>
    <w:div w:id="1525510279">
      <w:marLeft w:val="0"/>
      <w:marRight w:val="0"/>
      <w:marTop w:val="0"/>
      <w:marBottom w:val="0"/>
      <w:divBdr>
        <w:top w:val="none" w:sz="0" w:space="0" w:color="auto"/>
        <w:left w:val="none" w:sz="0" w:space="0" w:color="auto"/>
        <w:bottom w:val="none" w:sz="0" w:space="0" w:color="auto"/>
        <w:right w:val="none" w:sz="0" w:space="0" w:color="auto"/>
      </w:divBdr>
    </w:div>
    <w:div w:id="1525510280">
      <w:marLeft w:val="0"/>
      <w:marRight w:val="0"/>
      <w:marTop w:val="0"/>
      <w:marBottom w:val="0"/>
      <w:divBdr>
        <w:top w:val="none" w:sz="0" w:space="0" w:color="auto"/>
        <w:left w:val="none" w:sz="0" w:space="0" w:color="auto"/>
        <w:bottom w:val="none" w:sz="0" w:space="0" w:color="auto"/>
        <w:right w:val="none" w:sz="0" w:space="0" w:color="auto"/>
      </w:divBdr>
    </w:div>
    <w:div w:id="1525510281">
      <w:marLeft w:val="0"/>
      <w:marRight w:val="0"/>
      <w:marTop w:val="0"/>
      <w:marBottom w:val="0"/>
      <w:divBdr>
        <w:top w:val="none" w:sz="0" w:space="0" w:color="auto"/>
        <w:left w:val="none" w:sz="0" w:space="0" w:color="auto"/>
        <w:bottom w:val="none" w:sz="0" w:space="0" w:color="auto"/>
        <w:right w:val="none" w:sz="0" w:space="0" w:color="auto"/>
      </w:divBdr>
    </w:div>
    <w:div w:id="1540165481">
      <w:bodyDiv w:val="1"/>
      <w:marLeft w:val="0"/>
      <w:marRight w:val="0"/>
      <w:marTop w:val="0"/>
      <w:marBottom w:val="0"/>
      <w:divBdr>
        <w:top w:val="none" w:sz="0" w:space="0" w:color="auto"/>
        <w:left w:val="none" w:sz="0" w:space="0" w:color="auto"/>
        <w:bottom w:val="none" w:sz="0" w:space="0" w:color="auto"/>
        <w:right w:val="none" w:sz="0" w:space="0" w:color="auto"/>
      </w:divBdr>
    </w:div>
    <w:div w:id="1541432555">
      <w:bodyDiv w:val="1"/>
      <w:marLeft w:val="0"/>
      <w:marRight w:val="0"/>
      <w:marTop w:val="0"/>
      <w:marBottom w:val="0"/>
      <w:divBdr>
        <w:top w:val="none" w:sz="0" w:space="0" w:color="auto"/>
        <w:left w:val="none" w:sz="0" w:space="0" w:color="auto"/>
        <w:bottom w:val="none" w:sz="0" w:space="0" w:color="auto"/>
        <w:right w:val="none" w:sz="0" w:space="0" w:color="auto"/>
      </w:divBdr>
    </w:div>
    <w:div w:id="1543787121">
      <w:bodyDiv w:val="1"/>
      <w:marLeft w:val="0"/>
      <w:marRight w:val="0"/>
      <w:marTop w:val="0"/>
      <w:marBottom w:val="0"/>
      <w:divBdr>
        <w:top w:val="none" w:sz="0" w:space="0" w:color="auto"/>
        <w:left w:val="none" w:sz="0" w:space="0" w:color="auto"/>
        <w:bottom w:val="none" w:sz="0" w:space="0" w:color="auto"/>
        <w:right w:val="none" w:sz="0" w:space="0" w:color="auto"/>
      </w:divBdr>
    </w:div>
    <w:div w:id="1547185253">
      <w:bodyDiv w:val="1"/>
      <w:marLeft w:val="0"/>
      <w:marRight w:val="0"/>
      <w:marTop w:val="0"/>
      <w:marBottom w:val="0"/>
      <w:divBdr>
        <w:top w:val="none" w:sz="0" w:space="0" w:color="auto"/>
        <w:left w:val="none" w:sz="0" w:space="0" w:color="auto"/>
        <w:bottom w:val="none" w:sz="0" w:space="0" w:color="auto"/>
        <w:right w:val="none" w:sz="0" w:space="0" w:color="auto"/>
      </w:divBdr>
    </w:div>
    <w:div w:id="1566258729">
      <w:bodyDiv w:val="1"/>
      <w:marLeft w:val="0"/>
      <w:marRight w:val="0"/>
      <w:marTop w:val="0"/>
      <w:marBottom w:val="0"/>
      <w:divBdr>
        <w:top w:val="none" w:sz="0" w:space="0" w:color="auto"/>
        <w:left w:val="none" w:sz="0" w:space="0" w:color="auto"/>
        <w:bottom w:val="none" w:sz="0" w:space="0" w:color="auto"/>
        <w:right w:val="none" w:sz="0" w:space="0" w:color="auto"/>
      </w:divBdr>
    </w:div>
    <w:div w:id="1579361170">
      <w:bodyDiv w:val="1"/>
      <w:marLeft w:val="0"/>
      <w:marRight w:val="0"/>
      <w:marTop w:val="0"/>
      <w:marBottom w:val="0"/>
      <w:divBdr>
        <w:top w:val="none" w:sz="0" w:space="0" w:color="auto"/>
        <w:left w:val="none" w:sz="0" w:space="0" w:color="auto"/>
        <w:bottom w:val="none" w:sz="0" w:space="0" w:color="auto"/>
        <w:right w:val="none" w:sz="0" w:space="0" w:color="auto"/>
      </w:divBdr>
    </w:div>
    <w:div w:id="1597472268">
      <w:bodyDiv w:val="1"/>
      <w:marLeft w:val="0"/>
      <w:marRight w:val="0"/>
      <w:marTop w:val="0"/>
      <w:marBottom w:val="0"/>
      <w:divBdr>
        <w:top w:val="none" w:sz="0" w:space="0" w:color="auto"/>
        <w:left w:val="none" w:sz="0" w:space="0" w:color="auto"/>
        <w:bottom w:val="none" w:sz="0" w:space="0" w:color="auto"/>
        <w:right w:val="none" w:sz="0" w:space="0" w:color="auto"/>
      </w:divBdr>
    </w:div>
    <w:div w:id="1658147283">
      <w:bodyDiv w:val="1"/>
      <w:marLeft w:val="0"/>
      <w:marRight w:val="0"/>
      <w:marTop w:val="0"/>
      <w:marBottom w:val="0"/>
      <w:divBdr>
        <w:top w:val="none" w:sz="0" w:space="0" w:color="auto"/>
        <w:left w:val="none" w:sz="0" w:space="0" w:color="auto"/>
        <w:bottom w:val="none" w:sz="0" w:space="0" w:color="auto"/>
        <w:right w:val="none" w:sz="0" w:space="0" w:color="auto"/>
      </w:divBdr>
    </w:div>
    <w:div w:id="1659653209">
      <w:bodyDiv w:val="1"/>
      <w:marLeft w:val="0"/>
      <w:marRight w:val="0"/>
      <w:marTop w:val="0"/>
      <w:marBottom w:val="0"/>
      <w:divBdr>
        <w:top w:val="none" w:sz="0" w:space="0" w:color="auto"/>
        <w:left w:val="none" w:sz="0" w:space="0" w:color="auto"/>
        <w:bottom w:val="none" w:sz="0" w:space="0" w:color="auto"/>
        <w:right w:val="none" w:sz="0" w:space="0" w:color="auto"/>
      </w:divBdr>
    </w:div>
    <w:div w:id="1661348828">
      <w:bodyDiv w:val="1"/>
      <w:marLeft w:val="0"/>
      <w:marRight w:val="0"/>
      <w:marTop w:val="0"/>
      <w:marBottom w:val="0"/>
      <w:divBdr>
        <w:top w:val="none" w:sz="0" w:space="0" w:color="auto"/>
        <w:left w:val="none" w:sz="0" w:space="0" w:color="auto"/>
        <w:bottom w:val="none" w:sz="0" w:space="0" w:color="auto"/>
        <w:right w:val="none" w:sz="0" w:space="0" w:color="auto"/>
      </w:divBdr>
    </w:div>
    <w:div w:id="1689090882">
      <w:bodyDiv w:val="1"/>
      <w:marLeft w:val="0"/>
      <w:marRight w:val="0"/>
      <w:marTop w:val="0"/>
      <w:marBottom w:val="0"/>
      <w:divBdr>
        <w:top w:val="none" w:sz="0" w:space="0" w:color="auto"/>
        <w:left w:val="none" w:sz="0" w:space="0" w:color="auto"/>
        <w:bottom w:val="none" w:sz="0" w:space="0" w:color="auto"/>
        <w:right w:val="none" w:sz="0" w:space="0" w:color="auto"/>
      </w:divBdr>
    </w:div>
    <w:div w:id="1706442660">
      <w:bodyDiv w:val="1"/>
      <w:marLeft w:val="0"/>
      <w:marRight w:val="0"/>
      <w:marTop w:val="0"/>
      <w:marBottom w:val="0"/>
      <w:divBdr>
        <w:top w:val="none" w:sz="0" w:space="0" w:color="auto"/>
        <w:left w:val="none" w:sz="0" w:space="0" w:color="auto"/>
        <w:bottom w:val="none" w:sz="0" w:space="0" w:color="auto"/>
        <w:right w:val="none" w:sz="0" w:space="0" w:color="auto"/>
      </w:divBdr>
    </w:div>
    <w:div w:id="1756856058">
      <w:bodyDiv w:val="1"/>
      <w:marLeft w:val="0"/>
      <w:marRight w:val="0"/>
      <w:marTop w:val="0"/>
      <w:marBottom w:val="0"/>
      <w:divBdr>
        <w:top w:val="none" w:sz="0" w:space="0" w:color="auto"/>
        <w:left w:val="none" w:sz="0" w:space="0" w:color="auto"/>
        <w:bottom w:val="none" w:sz="0" w:space="0" w:color="auto"/>
        <w:right w:val="none" w:sz="0" w:space="0" w:color="auto"/>
      </w:divBdr>
    </w:div>
    <w:div w:id="1838185992">
      <w:bodyDiv w:val="1"/>
      <w:marLeft w:val="0"/>
      <w:marRight w:val="0"/>
      <w:marTop w:val="0"/>
      <w:marBottom w:val="0"/>
      <w:divBdr>
        <w:top w:val="none" w:sz="0" w:space="0" w:color="auto"/>
        <w:left w:val="none" w:sz="0" w:space="0" w:color="auto"/>
        <w:bottom w:val="none" w:sz="0" w:space="0" w:color="auto"/>
        <w:right w:val="none" w:sz="0" w:space="0" w:color="auto"/>
      </w:divBdr>
    </w:div>
    <w:div w:id="1867017152">
      <w:bodyDiv w:val="1"/>
      <w:marLeft w:val="0"/>
      <w:marRight w:val="0"/>
      <w:marTop w:val="0"/>
      <w:marBottom w:val="0"/>
      <w:divBdr>
        <w:top w:val="none" w:sz="0" w:space="0" w:color="auto"/>
        <w:left w:val="none" w:sz="0" w:space="0" w:color="auto"/>
        <w:bottom w:val="none" w:sz="0" w:space="0" w:color="auto"/>
        <w:right w:val="none" w:sz="0" w:space="0" w:color="auto"/>
      </w:divBdr>
    </w:div>
    <w:div w:id="1884976766">
      <w:bodyDiv w:val="1"/>
      <w:marLeft w:val="0"/>
      <w:marRight w:val="0"/>
      <w:marTop w:val="0"/>
      <w:marBottom w:val="0"/>
      <w:divBdr>
        <w:top w:val="none" w:sz="0" w:space="0" w:color="auto"/>
        <w:left w:val="none" w:sz="0" w:space="0" w:color="auto"/>
        <w:bottom w:val="none" w:sz="0" w:space="0" w:color="auto"/>
        <w:right w:val="none" w:sz="0" w:space="0" w:color="auto"/>
      </w:divBdr>
    </w:div>
    <w:div w:id="1886866500">
      <w:bodyDiv w:val="1"/>
      <w:marLeft w:val="0"/>
      <w:marRight w:val="0"/>
      <w:marTop w:val="0"/>
      <w:marBottom w:val="0"/>
      <w:divBdr>
        <w:top w:val="none" w:sz="0" w:space="0" w:color="auto"/>
        <w:left w:val="none" w:sz="0" w:space="0" w:color="auto"/>
        <w:bottom w:val="none" w:sz="0" w:space="0" w:color="auto"/>
        <w:right w:val="none" w:sz="0" w:space="0" w:color="auto"/>
      </w:divBdr>
    </w:div>
    <w:div w:id="1914468041">
      <w:bodyDiv w:val="1"/>
      <w:marLeft w:val="0"/>
      <w:marRight w:val="0"/>
      <w:marTop w:val="0"/>
      <w:marBottom w:val="0"/>
      <w:divBdr>
        <w:top w:val="none" w:sz="0" w:space="0" w:color="auto"/>
        <w:left w:val="none" w:sz="0" w:space="0" w:color="auto"/>
        <w:bottom w:val="none" w:sz="0" w:space="0" w:color="auto"/>
        <w:right w:val="none" w:sz="0" w:space="0" w:color="auto"/>
      </w:divBdr>
    </w:div>
    <w:div w:id="1918246109">
      <w:bodyDiv w:val="1"/>
      <w:marLeft w:val="0"/>
      <w:marRight w:val="0"/>
      <w:marTop w:val="0"/>
      <w:marBottom w:val="0"/>
      <w:divBdr>
        <w:top w:val="none" w:sz="0" w:space="0" w:color="auto"/>
        <w:left w:val="none" w:sz="0" w:space="0" w:color="auto"/>
        <w:bottom w:val="none" w:sz="0" w:space="0" w:color="auto"/>
        <w:right w:val="none" w:sz="0" w:space="0" w:color="auto"/>
      </w:divBdr>
    </w:div>
    <w:div w:id="1946384356">
      <w:bodyDiv w:val="1"/>
      <w:marLeft w:val="0"/>
      <w:marRight w:val="0"/>
      <w:marTop w:val="0"/>
      <w:marBottom w:val="0"/>
      <w:divBdr>
        <w:top w:val="none" w:sz="0" w:space="0" w:color="auto"/>
        <w:left w:val="none" w:sz="0" w:space="0" w:color="auto"/>
        <w:bottom w:val="none" w:sz="0" w:space="0" w:color="auto"/>
        <w:right w:val="none" w:sz="0" w:space="0" w:color="auto"/>
      </w:divBdr>
    </w:div>
    <w:div w:id="1981839966">
      <w:bodyDiv w:val="1"/>
      <w:marLeft w:val="0"/>
      <w:marRight w:val="0"/>
      <w:marTop w:val="0"/>
      <w:marBottom w:val="0"/>
      <w:divBdr>
        <w:top w:val="none" w:sz="0" w:space="0" w:color="auto"/>
        <w:left w:val="none" w:sz="0" w:space="0" w:color="auto"/>
        <w:bottom w:val="none" w:sz="0" w:space="0" w:color="auto"/>
        <w:right w:val="none" w:sz="0" w:space="0" w:color="auto"/>
      </w:divBdr>
    </w:div>
    <w:div w:id="1993020768">
      <w:bodyDiv w:val="1"/>
      <w:marLeft w:val="0"/>
      <w:marRight w:val="0"/>
      <w:marTop w:val="0"/>
      <w:marBottom w:val="0"/>
      <w:divBdr>
        <w:top w:val="none" w:sz="0" w:space="0" w:color="auto"/>
        <w:left w:val="none" w:sz="0" w:space="0" w:color="auto"/>
        <w:bottom w:val="none" w:sz="0" w:space="0" w:color="auto"/>
        <w:right w:val="none" w:sz="0" w:space="0" w:color="auto"/>
      </w:divBdr>
    </w:div>
    <w:div w:id="2000116112">
      <w:bodyDiv w:val="1"/>
      <w:marLeft w:val="0"/>
      <w:marRight w:val="0"/>
      <w:marTop w:val="0"/>
      <w:marBottom w:val="0"/>
      <w:divBdr>
        <w:top w:val="none" w:sz="0" w:space="0" w:color="auto"/>
        <w:left w:val="none" w:sz="0" w:space="0" w:color="auto"/>
        <w:bottom w:val="none" w:sz="0" w:space="0" w:color="auto"/>
        <w:right w:val="none" w:sz="0" w:space="0" w:color="auto"/>
      </w:divBdr>
    </w:div>
    <w:div w:id="2003315319">
      <w:bodyDiv w:val="1"/>
      <w:marLeft w:val="0"/>
      <w:marRight w:val="0"/>
      <w:marTop w:val="0"/>
      <w:marBottom w:val="0"/>
      <w:divBdr>
        <w:top w:val="none" w:sz="0" w:space="0" w:color="auto"/>
        <w:left w:val="none" w:sz="0" w:space="0" w:color="auto"/>
        <w:bottom w:val="none" w:sz="0" w:space="0" w:color="auto"/>
        <w:right w:val="none" w:sz="0" w:space="0" w:color="auto"/>
      </w:divBdr>
    </w:div>
    <w:div w:id="2015111178">
      <w:bodyDiv w:val="1"/>
      <w:marLeft w:val="0"/>
      <w:marRight w:val="0"/>
      <w:marTop w:val="0"/>
      <w:marBottom w:val="0"/>
      <w:divBdr>
        <w:top w:val="none" w:sz="0" w:space="0" w:color="auto"/>
        <w:left w:val="none" w:sz="0" w:space="0" w:color="auto"/>
        <w:bottom w:val="none" w:sz="0" w:space="0" w:color="auto"/>
        <w:right w:val="none" w:sz="0" w:space="0" w:color="auto"/>
      </w:divBdr>
    </w:div>
    <w:div w:id="2132088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eader" Target="header11.xml"/><Relationship Id="rId39" Type="http://schemas.openxmlformats.org/officeDocument/2006/relationships/footer" Target="footer8.xml"/><Relationship Id="rId21" Type="http://schemas.openxmlformats.org/officeDocument/2006/relationships/hyperlink" Target="https://link.springer.com/article/10.1007/s10639-022-10929-5" TargetMode="External"/><Relationship Id="rId34" Type="http://schemas.openxmlformats.org/officeDocument/2006/relationships/header" Target="header17.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7.xml"/><Relationship Id="rId29" Type="http://schemas.openxmlformats.org/officeDocument/2006/relationships/image" Target="media/image3.jpg"/><Relationship Id="rId41"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10.xml"/><Relationship Id="rId32" Type="http://schemas.openxmlformats.org/officeDocument/2006/relationships/header" Target="header15.xml"/><Relationship Id="rId37" Type="http://schemas.openxmlformats.org/officeDocument/2006/relationships/header" Target="header20.xml"/><Relationship Id="rId40" Type="http://schemas.openxmlformats.org/officeDocument/2006/relationships/header" Target="header2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image" Target="media/image2.png"/><Relationship Id="rId36" Type="http://schemas.openxmlformats.org/officeDocument/2006/relationships/header" Target="header19.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header" Target="header12.xml"/><Relationship Id="rId30" Type="http://schemas.openxmlformats.org/officeDocument/2006/relationships/header" Target="header13.xml"/><Relationship Id="rId35" Type="http://schemas.openxmlformats.org/officeDocument/2006/relationships/header" Target="header18.xml"/><Relationship Id="rId43" Type="http://schemas.openxmlformats.org/officeDocument/2006/relationships/theme" Target="theme/theme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header" Target="header16.xml"/><Relationship Id="rId38"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s18</b:Tag>
    <b:SourceType>DocumentFromInternetSite</b:SourceType>
    <b:Guid>{9CBD2D86-A4C4-4F59-A78A-C3DDD8075D35}</b:Guid>
    <b:Title>masLinux</b:Title>
    <b:Year>2018</b:Year>
    <b:URL>https://maslinux.es/distribuciones-mas-estables-5-versiones-de-gnu-linux-que-recomendamos/</b:URL>
    <b:RefOrder>2</b:RefOrder>
  </b:Source>
  <b:Source>
    <b:Tag>Pac15</b:Tag>
    <b:SourceType>DocumentFromInternetSite</b:SourceType>
    <b:Guid>{617E1749-8D61-488B-8DA8-F8A39AD6807D}</b:Guid>
    <b:Title>Adictos al Trabajo</b:Title>
    <b:Year>2015</b:Year>
    <b:URL>https://www.adictosaltrabajo.com/2015/07/29/docker-for-dummies/</b:URL>
    <b:Author>
      <b:Author>
        <b:NameList>
          <b:Person>
            <b:Last>Pacheco Mengual</b:Last>
            <b:First>Jorge</b:First>
          </b:Person>
        </b:NameList>
      </b:Author>
    </b:Author>
    <b:RefOrder>1</b:RefOrder>
  </b:Source>
</b:Sources>
</file>

<file path=customXml/itemProps1.xml><?xml version="1.0" encoding="utf-8"?>
<ds:datastoreItem xmlns:ds="http://schemas.openxmlformats.org/officeDocument/2006/customXml" ds:itemID="{11BBB6C1-AB96-442F-906F-E2024C6DD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05</TotalTime>
  <Pages>30</Pages>
  <Words>1384</Words>
  <Characters>18505</Characters>
  <Application>Microsoft Office Word</Application>
  <DocSecurity>0</DocSecurity>
  <Lines>154</Lines>
  <Paragraphs>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1</vt:lpstr>
      <vt:lpstr>1</vt:lpstr>
    </vt:vector>
  </TitlesOfParts>
  <Company>CUC</Company>
  <LinksUpToDate>false</LinksUpToDate>
  <CharactersWithSpaces>19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Luz Elena Gutiérrez López</dc:creator>
  <cp:lastModifiedBy>Luz Elena Gutiérrez López</cp:lastModifiedBy>
  <cp:revision>2</cp:revision>
  <cp:lastPrinted>2024-04-12T21:28:00Z</cp:lastPrinted>
  <dcterms:created xsi:type="dcterms:W3CDTF">2021-09-02T03:23:00Z</dcterms:created>
  <dcterms:modified xsi:type="dcterms:W3CDTF">2024-04-16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422f9b-4e95-3813-a2d0-f8e448048a5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chicago-note-bibliography</vt:lpwstr>
  </property>
  <property fmtid="{D5CDD505-2E9C-101B-9397-08002B2CF9AE}" pid="18" name="Mendeley Recent Style Name 6_1">
    <vt:lpwstr>Chicago Manual of Style 17th edition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1th edition - Harvard</vt:lpwstr>
  </property>
  <property fmtid="{D5CDD505-2E9C-101B-9397-08002B2CF9AE}" pid="21" name="Mendeley Recent Style Id 8_1">
    <vt:lpwstr>http://www.zotero.org/styles/heliyon</vt:lpwstr>
  </property>
  <property fmtid="{D5CDD505-2E9C-101B-9397-08002B2CF9AE}" pid="22" name="Mendeley Recent Style Name 8_1">
    <vt:lpwstr>Heliyon</vt:lpwstr>
  </property>
  <property fmtid="{D5CDD505-2E9C-101B-9397-08002B2CF9AE}" pid="23" name="Mendeley Recent Style Id 9_1">
    <vt:lpwstr>http://www.zotero.org/styles/ieee</vt:lpwstr>
  </property>
  <property fmtid="{D5CDD505-2E9C-101B-9397-08002B2CF9AE}" pid="24" name="Mendeley Recent Style Name 9_1">
    <vt:lpwstr>IEEE</vt:lpwstr>
  </property>
</Properties>
</file>